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BE826D" w14:textId="77777777" w:rsidR="005307CA" w:rsidRDefault="005307CA" w:rsidP="005307CA">
      <w:pPr>
        <w:rPr>
          <w:b/>
        </w:rPr>
      </w:pPr>
      <w:r>
        <w:rPr>
          <w:b/>
        </w:rPr>
        <w:t>Supplementary Appendix</w:t>
      </w:r>
    </w:p>
    <w:p w14:paraId="279E4480" w14:textId="77777777" w:rsidR="005307CA" w:rsidRDefault="005307CA" w:rsidP="005307CA">
      <w:pPr>
        <w:rPr>
          <w:b/>
        </w:rPr>
      </w:pPr>
    </w:p>
    <w:p w14:paraId="7DB69F1D" w14:textId="77777777" w:rsidR="005307CA" w:rsidRDefault="005307CA" w:rsidP="005307CA">
      <w:pPr>
        <w:rPr>
          <w:b/>
        </w:rPr>
      </w:pPr>
      <w:r>
        <w:rPr>
          <w:b/>
        </w:rPr>
        <w:t>This appendix accompanies the following manuscript:</w:t>
      </w:r>
    </w:p>
    <w:p w14:paraId="62032537" w14:textId="77777777" w:rsidR="005307CA" w:rsidRDefault="005307CA" w:rsidP="005307CA">
      <w:pPr>
        <w:rPr>
          <w:b/>
        </w:rPr>
      </w:pPr>
    </w:p>
    <w:p w14:paraId="768FA05F" w14:textId="4F843282" w:rsidR="005307CA" w:rsidRDefault="003D366C" w:rsidP="005307CA">
      <w:r w:rsidRPr="003D366C">
        <w:t xml:space="preserve">Monthly </w:t>
      </w:r>
      <w:proofErr w:type="spellStart"/>
      <w:r w:rsidRPr="003D366C">
        <w:t>sulfadoxine</w:t>
      </w:r>
      <w:proofErr w:type="spellEnd"/>
      <w:r w:rsidRPr="003D366C">
        <w:t xml:space="preserve">/pyrimethamine-amodiaquine or </w:t>
      </w:r>
      <w:proofErr w:type="spellStart"/>
      <w:r w:rsidRPr="003D366C">
        <w:t>dihydroartemisinin</w:t>
      </w:r>
      <w:proofErr w:type="spellEnd"/>
      <w:r w:rsidRPr="003D366C">
        <w:t xml:space="preserve">-piperaquine as malaria chemoprevention in young </w:t>
      </w:r>
      <w:r w:rsidR="003A2E49">
        <w:t xml:space="preserve">Kenyan </w:t>
      </w:r>
      <w:r w:rsidRPr="003D366C">
        <w:t>children with sickle cell anemia: A randomized controlled trial</w:t>
      </w:r>
    </w:p>
    <w:p w14:paraId="7C6C1322" w14:textId="77777777" w:rsidR="003D366C" w:rsidRDefault="003D366C" w:rsidP="005307CA"/>
    <w:p w14:paraId="7F0844E2" w14:textId="77777777" w:rsidR="005307CA" w:rsidRDefault="005307CA" w:rsidP="005307CA">
      <w:r>
        <w:t>Steve M Taylor, Sarah Korwa, Angie Wu, Cynthia L Green, Betsy Freedman, Sheila Clapp, Joseph Kipkoech Kirui, Wendy P O’Meara, Festus M Njuguna</w:t>
      </w:r>
    </w:p>
    <w:p w14:paraId="7B479359" w14:textId="77777777" w:rsidR="005307CA" w:rsidRDefault="005307CA" w:rsidP="005307CA"/>
    <w:p w14:paraId="03ECCA47" w14:textId="77777777" w:rsidR="005307CA" w:rsidRDefault="005307CA" w:rsidP="005307CA">
      <w:pPr>
        <w:rPr>
          <w:b/>
        </w:rPr>
      </w:pPr>
    </w:p>
    <w:p w14:paraId="2E18AC88" w14:textId="77777777" w:rsidR="005307CA" w:rsidRDefault="005307CA" w:rsidP="005307CA">
      <w:pPr>
        <w:rPr>
          <w:b/>
        </w:rPr>
      </w:pPr>
      <w:r>
        <w:rPr>
          <w:b/>
        </w:rPr>
        <w:br w:type="page"/>
      </w:r>
    </w:p>
    <w:sdt>
      <w:sdtPr>
        <w:rPr>
          <w:rFonts w:asciiTheme="minorHAnsi" w:eastAsiaTheme="minorHAnsi" w:hAnsiTheme="minorHAnsi" w:cstheme="minorBidi"/>
          <w:i w:val="0"/>
          <w:color w:val="auto"/>
          <w:sz w:val="24"/>
          <w:szCs w:val="24"/>
        </w:rPr>
        <w:id w:val="-61899250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375FFBB" w14:textId="7F932F96" w:rsidR="005307CA" w:rsidRPr="0091221C" w:rsidRDefault="005307CA" w:rsidP="005307CA">
          <w:pPr>
            <w:pStyle w:val="TOCHeading"/>
            <w:rPr>
              <w:b/>
              <w:color w:val="auto"/>
            </w:rPr>
          </w:pPr>
          <w:r w:rsidRPr="0091221C">
            <w:rPr>
              <w:b/>
              <w:color w:val="auto"/>
            </w:rPr>
            <w:t>Table of</w:t>
          </w:r>
          <w:bookmarkStart w:id="0" w:name="_GoBack"/>
          <w:bookmarkEnd w:id="0"/>
          <w:r w:rsidRPr="0091221C">
            <w:rPr>
              <w:b/>
              <w:color w:val="auto"/>
            </w:rPr>
            <w:t xml:space="preserve"> Contents</w:t>
          </w:r>
        </w:p>
        <w:p w14:paraId="1342EE33" w14:textId="6FDA9480" w:rsidR="00C8029E" w:rsidRDefault="005307CA">
          <w:pPr>
            <w:pStyle w:val="TOC1"/>
            <w:rPr>
              <w:rFonts w:eastAsiaTheme="minorEastAsia"/>
              <w:noProof/>
              <w:sz w:val="22"/>
              <w:szCs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3270924" w:history="1">
            <w:r w:rsidR="00C8029E" w:rsidRPr="00775DA5">
              <w:rPr>
                <w:rStyle w:val="Hyperlink"/>
                <w:noProof/>
              </w:rPr>
              <w:t>Supplemental Methods</w:t>
            </w:r>
            <w:r w:rsidR="00C8029E">
              <w:rPr>
                <w:noProof/>
                <w:webHidden/>
              </w:rPr>
              <w:tab/>
            </w:r>
            <w:r w:rsidR="00C8029E">
              <w:rPr>
                <w:noProof/>
                <w:webHidden/>
              </w:rPr>
              <w:fldChar w:fldCharType="begin"/>
            </w:r>
            <w:r w:rsidR="00C8029E">
              <w:rPr>
                <w:noProof/>
                <w:webHidden/>
              </w:rPr>
              <w:instrText xml:space="preserve"> PAGEREF _Toc113270924 \h </w:instrText>
            </w:r>
            <w:r w:rsidR="00C8029E">
              <w:rPr>
                <w:noProof/>
                <w:webHidden/>
              </w:rPr>
            </w:r>
            <w:r w:rsidR="00C8029E">
              <w:rPr>
                <w:noProof/>
                <w:webHidden/>
              </w:rPr>
              <w:fldChar w:fldCharType="separate"/>
            </w:r>
            <w:r w:rsidR="00C8029E">
              <w:rPr>
                <w:noProof/>
                <w:webHidden/>
              </w:rPr>
              <w:t>3</w:t>
            </w:r>
            <w:r w:rsidR="00C8029E">
              <w:rPr>
                <w:noProof/>
                <w:webHidden/>
              </w:rPr>
              <w:fldChar w:fldCharType="end"/>
            </w:r>
          </w:hyperlink>
        </w:p>
        <w:p w14:paraId="09B8C7B6" w14:textId="24EEE9D2" w:rsidR="00C8029E" w:rsidRDefault="00C8029E">
          <w:pPr>
            <w:pStyle w:val="TOC2"/>
            <w:tabs>
              <w:tab w:val="right" w:leader="dot" w:pos="10070"/>
            </w:tabs>
            <w:rPr>
              <w:rFonts w:eastAsiaTheme="minorEastAsia"/>
              <w:noProof/>
              <w:sz w:val="22"/>
              <w:szCs w:val="22"/>
            </w:rPr>
          </w:pPr>
          <w:hyperlink w:anchor="_Toc113270925" w:history="1">
            <w:r w:rsidRPr="00775DA5">
              <w:rPr>
                <w:rStyle w:val="Hyperlink"/>
                <w:noProof/>
              </w:rPr>
              <w:t>Additional sample size consider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32709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D258E7" w14:textId="27D98C26" w:rsidR="00C8029E" w:rsidRDefault="00C8029E">
          <w:pPr>
            <w:pStyle w:val="TOC2"/>
            <w:tabs>
              <w:tab w:val="right" w:leader="dot" w:pos="10070"/>
            </w:tabs>
            <w:rPr>
              <w:rFonts w:eastAsiaTheme="minorEastAsia"/>
              <w:noProof/>
              <w:sz w:val="22"/>
              <w:szCs w:val="22"/>
            </w:rPr>
          </w:pPr>
          <w:hyperlink w:anchor="_Toc113270926" w:history="1">
            <w:r w:rsidRPr="00775DA5">
              <w:rPr>
                <w:rStyle w:val="Hyperlink"/>
                <w:noProof/>
              </w:rPr>
              <w:t>Outcome defini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32709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A949D7" w14:textId="76374CB8" w:rsidR="00C8029E" w:rsidRDefault="00C8029E">
          <w:pPr>
            <w:pStyle w:val="TOC2"/>
            <w:tabs>
              <w:tab w:val="right" w:leader="dot" w:pos="10070"/>
            </w:tabs>
            <w:rPr>
              <w:rFonts w:eastAsiaTheme="minorEastAsia"/>
              <w:noProof/>
              <w:sz w:val="22"/>
              <w:szCs w:val="22"/>
            </w:rPr>
          </w:pPr>
          <w:hyperlink w:anchor="_Toc113270927" w:history="1">
            <w:r w:rsidRPr="00775DA5">
              <w:rPr>
                <w:rStyle w:val="Hyperlink"/>
                <w:noProof/>
              </w:rPr>
              <w:t>Dosing of study-provided medic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32709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82B897" w14:textId="0A6F592A" w:rsidR="00C8029E" w:rsidRDefault="00C8029E">
          <w:pPr>
            <w:pStyle w:val="TOC2"/>
            <w:tabs>
              <w:tab w:val="right" w:leader="dot" w:pos="10070"/>
            </w:tabs>
            <w:rPr>
              <w:rFonts w:eastAsiaTheme="minorEastAsia"/>
              <w:noProof/>
              <w:sz w:val="22"/>
              <w:szCs w:val="22"/>
            </w:rPr>
          </w:pPr>
          <w:hyperlink w:anchor="_Toc113270928" w:history="1">
            <w:r w:rsidRPr="00775DA5">
              <w:rPr>
                <w:rStyle w:val="Hyperlink"/>
                <w:noProof/>
              </w:rPr>
              <w:t>Molecular parasite dete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32709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F03985" w14:textId="7C8AC9C4" w:rsidR="00C8029E" w:rsidRDefault="00C8029E">
          <w:pPr>
            <w:pStyle w:val="TOC2"/>
            <w:tabs>
              <w:tab w:val="right" w:leader="dot" w:pos="10070"/>
            </w:tabs>
            <w:rPr>
              <w:rFonts w:eastAsiaTheme="minorEastAsia"/>
              <w:noProof/>
              <w:sz w:val="22"/>
              <w:szCs w:val="22"/>
            </w:rPr>
          </w:pPr>
          <w:hyperlink w:anchor="_Toc113270929" w:history="1">
            <w:r w:rsidRPr="00775DA5">
              <w:rPr>
                <w:rStyle w:val="Hyperlink"/>
                <w:noProof/>
              </w:rPr>
              <w:t>Human genotyp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32709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DB73CB" w14:textId="673D0FE0" w:rsidR="00C8029E" w:rsidRDefault="00C8029E">
          <w:pPr>
            <w:pStyle w:val="TOC1"/>
            <w:rPr>
              <w:rFonts w:eastAsiaTheme="minorEastAsia"/>
              <w:noProof/>
              <w:sz w:val="22"/>
              <w:szCs w:val="22"/>
            </w:rPr>
          </w:pPr>
          <w:hyperlink w:anchor="_Toc113270930" w:history="1">
            <w:r w:rsidRPr="00775DA5">
              <w:rPr>
                <w:rStyle w:val="Hyperlink"/>
                <w:noProof/>
              </w:rPr>
              <w:t>Supplemental Figu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32709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F5E95F" w14:textId="2109299A" w:rsidR="00C8029E" w:rsidRDefault="00C8029E">
          <w:pPr>
            <w:pStyle w:val="TOC2"/>
            <w:tabs>
              <w:tab w:val="right" w:leader="dot" w:pos="10070"/>
            </w:tabs>
            <w:rPr>
              <w:rFonts w:eastAsiaTheme="minorEastAsia"/>
              <w:noProof/>
              <w:sz w:val="22"/>
              <w:szCs w:val="22"/>
            </w:rPr>
          </w:pPr>
          <w:hyperlink w:anchor="_Toc113270931" w:history="1">
            <w:r w:rsidRPr="00775DA5">
              <w:rPr>
                <w:rStyle w:val="Hyperlink"/>
                <w:noProof/>
              </w:rPr>
              <w:t>Figure A. Mean QTcF Measurements Among DP Recipients by Mont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32709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06A4F3" w14:textId="11D8B92A" w:rsidR="00C8029E" w:rsidRDefault="00C8029E">
          <w:pPr>
            <w:pStyle w:val="TOC1"/>
            <w:rPr>
              <w:rFonts w:eastAsiaTheme="minorEastAsia"/>
              <w:noProof/>
              <w:sz w:val="22"/>
              <w:szCs w:val="22"/>
            </w:rPr>
          </w:pPr>
          <w:hyperlink w:anchor="_Toc113270932" w:history="1">
            <w:r w:rsidRPr="00775DA5">
              <w:rPr>
                <w:rStyle w:val="Hyperlink"/>
                <w:noProof/>
              </w:rPr>
              <w:t>Supplemental Tab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32709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F2C409" w14:textId="52D91ABE" w:rsidR="00C8029E" w:rsidRDefault="00C8029E">
          <w:pPr>
            <w:pStyle w:val="TOC2"/>
            <w:tabs>
              <w:tab w:val="right" w:leader="dot" w:pos="10070"/>
            </w:tabs>
            <w:rPr>
              <w:rFonts w:eastAsiaTheme="minorEastAsia"/>
              <w:noProof/>
              <w:sz w:val="22"/>
              <w:szCs w:val="22"/>
            </w:rPr>
          </w:pPr>
          <w:hyperlink w:anchor="_Toc113270933" w:history="1">
            <w:r w:rsidRPr="00775DA5">
              <w:rPr>
                <w:rStyle w:val="Hyperlink"/>
                <w:noProof/>
              </w:rPr>
              <w:t>Table A. Adherence to Chemoprevention Regime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32709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576B3A" w14:textId="6F264884" w:rsidR="00C8029E" w:rsidRDefault="00C8029E">
          <w:pPr>
            <w:pStyle w:val="TOC2"/>
            <w:tabs>
              <w:tab w:val="right" w:leader="dot" w:pos="10070"/>
            </w:tabs>
            <w:rPr>
              <w:rFonts w:eastAsiaTheme="minorEastAsia"/>
              <w:noProof/>
              <w:sz w:val="22"/>
              <w:szCs w:val="22"/>
            </w:rPr>
          </w:pPr>
          <w:hyperlink w:anchor="_Toc113270934" w:history="1">
            <w:r w:rsidRPr="00775DA5">
              <w:rPr>
                <w:rStyle w:val="Hyperlink"/>
                <w:noProof/>
              </w:rPr>
              <w:t>Table B. Outcome Comparisons Between SP-AQ and DP in the As-Treated Popul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32709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B987BA" w14:textId="3E96645D" w:rsidR="00C8029E" w:rsidRDefault="00C8029E">
          <w:pPr>
            <w:pStyle w:val="TOC2"/>
            <w:tabs>
              <w:tab w:val="right" w:leader="dot" w:pos="10070"/>
            </w:tabs>
            <w:rPr>
              <w:rFonts w:eastAsiaTheme="minorEastAsia"/>
              <w:noProof/>
              <w:sz w:val="22"/>
              <w:szCs w:val="22"/>
            </w:rPr>
          </w:pPr>
          <w:hyperlink w:anchor="_Toc113270935" w:history="1">
            <w:r w:rsidRPr="00775DA5">
              <w:rPr>
                <w:rStyle w:val="Hyperlink"/>
                <w:noProof/>
              </w:rPr>
              <w:t>Table C. Secondary Outcomes in the Intention-To-Treat Popul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32709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98EDEC" w14:textId="1D55FBA2" w:rsidR="00C8029E" w:rsidRDefault="00C8029E">
          <w:pPr>
            <w:pStyle w:val="TOC2"/>
            <w:tabs>
              <w:tab w:val="right" w:leader="dot" w:pos="10070"/>
            </w:tabs>
            <w:rPr>
              <w:rFonts w:eastAsiaTheme="minorEastAsia"/>
              <w:noProof/>
              <w:sz w:val="22"/>
              <w:szCs w:val="22"/>
            </w:rPr>
          </w:pPr>
          <w:hyperlink w:anchor="_Toc113270936" w:history="1">
            <w:r w:rsidRPr="00775DA5">
              <w:rPr>
                <w:rStyle w:val="Hyperlink"/>
                <w:noProof/>
              </w:rPr>
              <w:t>Table D. Main Hematologic Outcomes According to Subgroups in the As-Treated Popul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32709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EC3A3E" w14:textId="36158782" w:rsidR="00C8029E" w:rsidRDefault="00C8029E">
          <w:pPr>
            <w:pStyle w:val="TOC2"/>
            <w:tabs>
              <w:tab w:val="right" w:leader="dot" w:pos="10070"/>
            </w:tabs>
            <w:rPr>
              <w:rFonts w:eastAsiaTheme="minorEastAsia"/>
              <w:noProof/>
              <w:sz w:val="22"/>
              <w:szCs w:val="22"/>
            </w:rPr>
          </w:pPr>
          <w:hyperlink w:anchor="_Toc113270937" w:history="1">
            <w:r w:rsidRPr="00775DA5">
              <w:rPr>
                <w:rStyle w:val="Hyperlink"/>
                <w:noProof/>
              </w:rPr>
              <w:t>Table E. Serious Adverse Events in the Intention-To-Treat popul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32709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834F9D" w14:textId="221C0970" w:rsidR="00C8029E" w:rsidRDefault="00C8029E">
          <w:pPr>
            <w:pStyle w:val="TOC2"/>
            <w:tabs>
              <w:tab w:val="right" w:leader="dot" w:pos="10070"/>
            </w:tabs>
            <w:rPr>
              <w:rFonts w:eastAsiaTheme="minorEastAsia"/>
              <w:noProof/>
              <w:sz w:val="22"/>
              <w:szCs w:val="22"/>
            </w:rPr>
          </w:pPr>
          <w:hyperlink w:anchor="_Toc113270938" w:history="1">
            <w:r w:rsidRPr="00775DA5">
              <w:rPr>
                <w:rStyle w:val="Hyperlink"/>
                <w:noProof/>
              </w:rPr>
              <w:t>Table F. Change from Baseline in Neutrophil Count (10</w:t>
            </w:r>
            <w:r w:rsidRPr="00775DA5">
              <w:rPr>
                <w:rStyle w:val="Hyperlink"/>
                <w:noProof/>
                <w:vertAlign w:val="superscript"/>
              </w:rPr>
              <w:t>9</w:t>
            </w:r>
            <w:r w:rsidRPr="00775DA5">
              <w:rPr>
                <w:rStyle w:val="Hyperlink"/>
                <w:noProof/>
              </w:rPr>
              <w:t>/L) in the Intention-to-Treat Popul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32709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9213E0" w14:textId="789E522B" w:rsidR="00C8029E" w:rsidRDefault="00C8029E">
          <w:pPr>
            <w:pStyle w:val="TOC2"/>
            <w:tabs>
              <w:tab w:val="right" w:leader="dot" w:pos="10070"/>
            </w:tabs>
            <w:rPr>
              <w:rFonts w:eastAsiaTheme="minorEastAsia"/>
              <w:noProof/>
              <w:sz w:val="22"/>
              <w:szCs w:val="22"/>
            </w:rPr>
          </w:pPr>
          <w:hyperlink w:anchor="_Toc113270939" w:history="1">
            <w:r w:rsidRPr="00775DA5">
              <w:rPr>
                <w:rStyle w:val="Hyperlink"/>
                <w:noProof/>
              </w:rPr>
              <w:t>Table G. Change from Baseline in Platelet Count (10</w:t>
            </w:r>
            <w:r w:rsidRPr="00775DA5">
              <w:rPr>
                <w:rStyle w:val="Hyperlink"/>
                <w:noProof/>
                <w:vertAlign w:val="superscript"/>
              </w:rPr>
              <w:t>9</w:t>
            </w:r>
            <w:r w:rsidRPr="00775DA5">
              <w:rPr>
                <w:rStyle w:val="Hyperlink"/>
                <w:noProof/>
              </w:rPr>
              <w:t>/L) in the Intention-to-Treat Popul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32709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114A0C" w14:textId="30394123" w:rsidR="00C8029E" w:rsidRDefault="00C8029E">
          <w:pPr>
            <w:pStyle w:val="TOC2"/>
            <w:tabs>
              <w:tab w:val="right" w:leader="dot" w:pos="10070"/>
            </w:tabs>
            <w:rPr>
              <w:rFonts w:eastAsiaTheme="minorEastAsia"/>
              <w:noProof/>
              <w:sz w:val="22"/>
              <w:szCs w:val="22"/>
            </w:rPr>
          </w:pPr>
          <w:hyperlink w:anchor="_Toc113270940" w:history="1">
            <w:r w:rsidRPr="00775DA5">
              <w:rPr>
                <w:rStyle w:val="Hyperlink"/>
                <w:noProof/>
              </w:rPr>
              <w:t>Table H. G6PD and CYP2C8*2 Alleles in 10 Participants Who Die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32709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5287C0" w14:textId="55A05BDC" w:rsidR="00C8029E" w:rsidRDefault="00C8029E">
          <w:pPr>
            <w:pStyle w:val="TOC2"/>
            <w:tabs>
              <w:tab w:val="right" w:leader="dot" w:pos="10070"/>
            </w:tabs>
            <w:rPr>
              <w:rFonts w:eastAsiaTheme="minorEastAsia"/>
              <w:noProof/>
              <w:sz w:val="22"/>
              <w:szCs w:val="22"/>
            </w:rPr>
          </w:pPr>
          <w:hyperlink w:anchor="_Toc113270941" w:history="1">
            <w:r w:rsidRPr="00775DA5">
              <w:rPr>
                <w:rStyle w:val="Hyperlink"/>
                <w:noProof/>
              </w:rPr>
              <w:t>Table I. QTcF Measurements in DP Recipients and Change from Baselin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32709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2E9EF9" w14:textId="6B8A1307" w:rsidR="00C8029E" w:rsidRDefault="00C8029E">
          <w:pPr>
            <w:pStyle w:val="TOC1"/>
            <w:rPr>
              <w:rFonts w:eastAsiaTheme="minorEastAsia"/>
              <w:noProof/>
              <w:sz w:val="22"/>
              <w:szCs w:val="22"/>
            </w:rPr>
          </w:pPr>
          <w:hyperlink w:anchor="_Toc113270942" w:history="1">
            <w:r w:rsidRPr="00775DA5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32709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E083D3" w14:textId="0F67916E" w:rsidR="005307CA" w:rsidRDefault="005307CA">
          <w:r>
            <w:rPr>
              <w:b/>
              <w:bCs/>
              <w:noProof/>
            </w:rPr>
            <w:fldChar w:fldCharType="end"/>
          </w:r>
        </w:p>
      </w:sdtContent>
    </w:sdt>
    <w:p w14:paraId="5CC51839" w14:textId="77777777" w:rsidR="005307CA" w:rsidRPr="00262FAC" w:rsidRDefault="005307CA" w:rsidP="005307CA">
      <w:r w:rsidRPr="00262FAC">
        <w:tab/>
      </w:r>
    </w:p>
    <w:p w14:paraId="103F24CB" w14:textId="77777777" w:rsidR="005307CA" w:rsidRPr="00262FAC" w:rsidRDefault="005307CA" w:rsidP="005307CA">
      <w:r w:rsidRPr="00262FAC">
        <w:tab/>
      </w:r>
    </w:p>
    <w:p w14:paraId="61732A4E" w14:textId="77777777" w:rsidR="005307CA" w:rsidRDefault="005307CA" w:rsidP="005307CA">
      <w:pPr>
        <w:rPr>
          <w:b/>
        </w:rPr>
      </w:pPr>
    </w:p>
    <w:p w14:paraId="6E6BE9BC" w14:textId="425B64F6" w:rsidR="005307CA" w:rsidRDefault="005307CA" w:rsidP="005307CA">
      <w:pPr>
        <w:rPr>
          <w:b/>
        </w:rPr>
      </w:pPr>
      <w:r>
        <w:rPr>
          <w:b/>
        </w:rPr>
        <w:br w:type="page"/>
      </w:r>
    </w:p>
    <w:p w14:paraId="48620402" w14:textId="77777777" w:rsidR="005307CA" w:rsidRPr="005307CA" w:rsidRDefault="005307CA" w:rsidP="005307CA">
      <w:pPr>
        <w:pStyle w:val="Heading1"/>
      </w:pPr>
      <w:bookmarkStart w:id="1" w:name="_Toc113270924"/>
      <w:r w:rsidRPr="005307CA">
        <w:lastRenderedPageBreak/>
        <w:t>Supplemental Methods</w:t>
      </w:r>
      <w:bookmarkEnd w:id="1"/>
    </w:p>
    <w:p w14:paraId="22687AC2" w14:textId="5F432057" w:rsidR="00C10BC8" w:rsidRDefault="00C10BC8" w:rsidP="00C10BC8"/>
    <w:p w14:paraId="2D3C89BD" w14:textId="368558FF" w:rsidR="00C10BC8" w:rsidRDefault="004B14FD" w:rsidP="00C10BC8">
      <w:pPr>
        <w:pStyle w:val="Heading2"/>
      </w:pPr>
      <w:bookmarkStart w:id="2" w:name="_Toc113270925"/>
      <w:r>
        <w:t>Additional s</w:t>
      </w:r>
      <w:r w:rsidR="00C10BC8">
        <w:t>ample size considerations</w:t>
      </w:r>
      <w:bookmarkEnd w:id="2"/>
    </w:p>
    <w:p w14:paraId="09CC0B15" w14:textId="5E206BC1" w:rsidR="00C10BC8" w:rsidRDefault="00C10BC8" w:rsidP="00C10BC8">
      <w:r>
        <w:t xml:space="preserve">As described in the protocol (Section 9.5), the sample size was computed based upon the rate of observed events of clinical malaria among children aged up to 17m participating in a randomized trial of the </w:t>
      </w:r>
      <w:proofErr w:type="gramStart"/>
      <w:r>
        <w:t>RTS,S</w:t>
      </w:r>
      <w:proofErr w:type="gramEnd"/>
      <w:r>
        <w:t>/AS01 malaria vaccine</w:t>
      </w:r>
      <w:r w:rsidR="0049404B">
        <w:t xml:space="preserve"> in Siaya district</w:t>
      </w:r>
      <w:r>
        <w:t>. The observed event rate was 3.7 episodes per year per child. This was considered a suitable estimate of the baseline event rate of the primary outcome amongst recipients of the standard of care daily Proguanil for several reasons:</w:t>
      </w:r>
    </w:p>
    <w:p w14:paraId="083789FC" w14:textId="02919112" w:rsidR="00C10BC8" w:rsidRDefault="00C10BC8" w:rsidP="00C10BC8">
      <w:pPr>
        <w:pStyle w:val="ListParagraph"/>
        <w:numPr>
          <w:ilvl w:val="0"/>
          <w:numId w:val="13"/>
        </w:numPr>
      </w:pPr>
      <w:r>
        <w:t>Malaria transmission is historically similar between Sia</w:t>
      </w:r>
      <w:r w:rsidR="0049404B">
        <w:t xml:space="preserve">ya and </w:t>
      </w:r>
      <w:proofErr w:type="spellStart"/>
      <w:r w:rsidR="0049404B">
        <w:t>Homa</w:t>
      </w:r>
      <w:proofErr w:type="spellEnd"/>
      <w:r w:rsidR="0049404B">
        <w:t xml:space="preserve"> Bay districts;</w:t>
      </w:r>
    </w:p>
    <w:p w14:paraId="25772081" w14:textId="03952836" w:rsidR="0049404B" w:rsidRDefault="0049404B" w:rsidP="00C10BC8">
      <w:pPr>
        <w:pStyle w:val="ListParagraph"/>
        <w:numPr>
          <w:ilvl w:val="0"/>
          <w:numId w:val="13"/>
        </w:numPr>
      </w:pPr>
      <w:r>
        <w:t>The expected mean age of enrollment of children with SCA was expected to be 2-3 years of age;</w:t>
      </w:r>
    </w:p>
    <w:p w14:paraId="0C345246" w14:textId="73AAE24E" w:rsidR="0049404B" w:rsidRDefault="0049404B" w:rsidP="00C90B11">
      <w:pPr>
        <w:pStyle w:val="ListParagraph"/>
        <w:numPr>
          <w:ilvl w:val="0"/>
          <w:numId w:val="13"/>
        </w:numPr>
      </w:pPr>
      <w:r w:rsidRPr="0049404B">
        <w:t>Because the vaccine efficacy was ultimately reported at 43</w:t>
      </w:r>
      <w:r>
        <w:t>%, and the observed rate represents an aggregate of vaccinated and unvaccinated children, this mild decrease from the true event rate could feasibly approximate the mild protection offered by daily Proguanil.</w:t>
      </w:r>
    </w:p>
    <w:p w14:paraId="52654C1D" w14:textId="77777777" w:rsidR="00C10BC8" w:rsidRPr="00C10BC8" w:rsidRDefault="00C10BC8" w:rsidP="00C10BC8"/>
    <w:p w14:paraId="076B1B79" w14:textId="5BBB72E4" w:rsidR="005307CA" w:rsidRPr="00C31D4D" w:rsidRDefault="005307CA" w:rsidP="005307CA">
      <w:pPr>
        <w:pStyle w:val="Heading2"/>
      </w:pPr>
      <w:bookmarkStart w:id="3" w:name="_Toc113270926"/>
      <w:r w:rsidRPr="00C31D4D">
        <w:t>Outcome</w:t>
      </w:r>
      <w:r>
        <w:t xml:space="preserve"> definitions</w:t>
      </w:r>
      <w:bookmarkEnd w:id="3"/>
    </w:p>
    <w:p w14:paraId="330997FF" w14:textId="77777777" w:rsidR="005307CA" w:rsidRDefault="005307CA" w:rsidP="005307CA">
      <w:r>
        <w:t>The primary endpoint was incidence of clinical malaria expressed as episodes per person-year at risk, defined as:</w:t>
      </w:r>
    </w:p>
    <w:p w14:paraId="1218DD78" w14:textId="77777777" w:rsidR="005307CA" w:rsidRDefault="005307CA" w:rsidP="005307CA">
      <w:pPr>
        <w:pStyle w:val="ListParagraph"/>
        <w:numPr>
          <w:ilvl w:val="1"/>
          <w:numId w:val="5"/>
        </w:numPr>
        <w:ind w:left="810" w:hanging="450"/>
      </w:pPr>
      <w:r>
        <w:t>Uncomplicated malaria:</w:t>
      </w:r>
    </w:p>
    <w:p w14:paraId="5EF4F12D" w14:textId="77777777" w:rsidR="005307CA" w:rsidRDefault="005307CA" w:rsidP="005307CA">
      <w:pPr>
        <w:pStyle w:val="ListParagraph"/>
        <w:numPr>
          <w:ilvl w:val="2"/>
          <w:numId w:val="5"/>
        </w:numPr>
        <w:ind w:left="1530" w:hanging="450"/>
      </w:pPr>
      <w:r>
        <w:t xml:space="preserve">Presence of </w:t>
      </w:r>
      <w:r w:rsidRPr="00533CBB">
        <w:rPr>
          <w:i/>
        </w:rPr>
        <w:t>P. falciparum</w:t>
      </w:r>
      <w:r>
        <w:t xml:space="preserve"> parasitemia of any density detected by malaria rapid diagnostic test (RDT) AND</w:t>
      </w:r>
    </w:p>
    <w:p w14:paraId="75D5281B" w14:textId="77777777" w:rsidR="005307CA" w:rsidRDefault="005307CA" w:rsidP="005307CA">
      <w:pPr>
        <w:pStyle w:val="ListParagraph"/>
        <w:numPr>
          <w:ilvl w:val="2"/>
          <w:numId w:val="5"/>
        </w:numPr>
        <w:ind w:left="1530" w:hanging="450"/>
      </w:pPr>
      <w:r>
        <w:t xml:space="preserve">Temperature of ≥ 37.5C or history of objective or subjective fever in the preceding 24 hours </w:t>
      </w:r>
    </w:p>
    <w:p w14:paraId="0D708F12" w14:textId="77777777" w:rsidR="005307CA" w:rsidRDefault="005307CA" w:rsidP="005307CA">
      <w:pPr>
        <w:ind w:left="720" w:firstLine="360"/>
      </w:pPr>
      <w:r>
        <w:t>OR</w:t>
      </w:r>
    </w:p>
    <w:p w14:paraId="322D5160" w14:textId="6D95908B" w:rsidR="005307CA" w:rsidRPr="00533CBB" w:rsidRDefault="005307CA" w:rsidP="005307CA">
      <w:pPr>
        <w:pStyle w:val="ListParagraph"/>
        <w:numPr>
          <w:ilvl w:val="0"/>
          <w:numId w:val="7"/>
        </w:numPr>
        <w:rPr>
          <w:b/>
        </w:rPr>
      </w:pPr>
      <w:r>
        <w:t>Case meeting the definition of severe malaria according to WHO criteria,</w:t>
      </w:r>
      <w:r>
        <w:fldChar w:fldCharType="begin">
          <w:fldData xml:space="preserve">PEVuZE5vdGU+PENpdGU+PFllYXI+MjAwMDwvWWVhcj48UmVjTnVtPjM1MDg8L1JlY051bT48RGlz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</w:fldData>
        </w:fldChar>
      </w:r>
      <w:r w:rsidR="00D45171">
        <w:instrText xml:space="preserve"> ADDIN EN.CITE </w:instrText>
      </w:r>
      <w:r w:rsidR="00D45171">
        <w:fldChar w:fldCharType="begin">
          <w:fldData xml:space="preserve">PEVuZE5vdGU+PENpdGU+PFllYXI+MjAwMDwvWWVhcj48UmVjTnVtPjM1MDg8L1JlY051bT48RGlz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</w:fldData>
        </w:fldChar>
      </w:r>
      <w:r w:rsidR="00D45171">
        <w:instrText xml:space="preserve"> ADDIN EN.CITE.DATA </w:instrText>
      </w:r>
      <w:r w:rsidR="00D45171">
        <w:fldChar w:fldCharType="end"/>
      </w:r>
      <w:r>
        <w:fldChar w:fldCharType="separate"/>
      </w:r>
      <w:r w:rsidR="00D45171">
        <w:rPr>
          <w:noProof/>
        </w:rPr>
        <w:t>[1]</w:t>
      </w:r>
      <w:r>
        <w:fldChar w:fldCharType="end"/>
      </w:r>
      <w:r>
        <w:t xml:space="preserve"> defined as a positive malaria RDT AND one or more of the following:</w:t>
      </w:r>
    </w:p>
    <w:p w14:paraId="0F978D52" w14:textId="77777777" w:rsidR="005307CA" w:rsidRPr="00857411" w:rsidRDefault="005307CA" w:rsidP="005307CA">
      <w:pPr>
        <w:pStyle w:val="ListParagraph"/>
      </w:pPr>
      <w:r w:rsidRPr="00857411">
        <w:rPr>
          <w:rFonts w:eastAsia="Times New Roman"/>
        </w:rPr>
        <w:t>● Impaired consciousness – Glasgow coma score &lt;3 in children</w:t>
      </w:r>
    </w:p>
    <w:p w14:paraId="4415342B" w14:textId="77777777" w:rsidR="005307CA" w:rsidRPr="00857411" w:rsidRDefault="005307CA" w:rsidP="005307CA">
      <w:pPr>
        <w:pStyle w:val="ListParagraph"/>
        <w:rPr>
          <w:rFonts w:eastAsia="Times New Roman"/>
        </w:rPr>
      </w:pPr>
      <w:r w:rsidRPr="00857411">
        <w:rPr>
          <w:rFonts w:eastAsia="Times New Roman"/>
        </w:rPr>
        <w:t>● Prostration – Generalized weakness so that the person is unable to sit, stand, or walk without assistance</w:t>
      </w:r>
    </w:p>
    <w:p w14:paraId="7C7F23FE" w14:textId="77777777" w:rsidR="005307CA" w:rsidRPr="00857411" w:rsidRDefault="005307CA" w:rsidP="005307CA">
      <w:pPr>
        <w:pStyle w:val="ListParagraph"/>
        <w:rPr>
          <w:rFonts w:eastAsia="Times New Roman"/>
        </w:rPr>
      </w:pPr>
      <w:r w:rsidRPr="00857411">
        <w:rPr>
          <w:rFonts w:eastAsia="Times New Roman"/>
        </w:rPr>
        <w:t>● Multiple convulsions – More than two episodes within 24 hours</w:t>
      </w:r>
    </w:p>
    <w:p w14:paraId="3494C754" w14:textId="77777777" w:rsidR="005307CA" w:rsidRPr="00857411" w:rsidRDefault="005307CA" w:rsidP="005307CA">
      <w:pPr>
        <w:pStyle w:val="ListParagraph"/>
        <w:rPr>
          <w:rFonts w:eastAsia="Times New Roman"/>
        </w:rPr>
      </w:pPr>
      <w:r w:rsidRPr="00857411">
        <w:rPr>
          <w:rFonts w:eastAsia="Times New Roman"/>
        </w:rPr>
        <w:t>● Acidosis – A base deficit of &gt;8 </w:t>
      </w:r>
      <w:proofErr w:type="spellStart"/>
      <w:r w:rsidRPr="00857411">
        <w:rPr>
          <w:rFonts w:eastAsia="Times New Roman"/>
        </w:rPr>
        <w:t>mEq</w:t>
      </w:r>
      <w:proofErr w:type="spellEnd"/>
      <w:r w:rsidRPr="00857411">
        <w:rPr>
          <w:rFonts w:eastAsia="Times New Roman"/>
        </w:rPr>
        <w:t>/L, a plasma bicarbonate level of &lt;15 mmol/L, or venous plasma lactate ≥5 mmol/L. Severe acidosis manifests clinically as respiratory distress (rapid, deep, labored breathing).</w:t>
      </w:r>
    </w:p>
    <w:p w14:paraId="4AAFA553" w14:textId="77777777" w:rsidR="005307CA" w:rsidRPr="00857411" w:rsidRDefault="005307CA" w:rsidP="005307CA">
      <w:pPr>
        <w:pStyle w:val="ListParagraph"/>
        <w:rPr>
          <w:rFonts w:eastAsia="Times New Roman"/>
        </w:rPr>
      </w:pPr>
      <w:r w:rsidRPr="00857411">
        <w:rPr>
          <w:rFonts w:eastAsia="Times New Roman"/>
        </w:rPr>
        <w:t>● Hypoglycemia – Blood or plasma glucose &lt;40 mg/dL (&lt;2.2 mmol/L)</w:t>
      </w:r>
    </w:p>
    <w:p w14:paraId="4F6649C0" w14:textId="77777777" w:rsidR="005307CA" w:rsidRPr="00857411" w:rsidRDefault="005307CA" w:rsidP="005307CA">
      <w:pPr>
        <w:pStyle w:val="ListParagraph"/>
        <w:rPr>
          <w:rFonts w:eastAsia="Times New Roman"/>
        </w:rPr>
      </w:pPr>
      <w:r w:rsidRPr="00857411">
        <w:rPr>
          <w:rFonts w:eastAsia="Times New Roman"/>
        </w:rPr>
        <w:t>● Severe malarial anemia – Hemoglobin concentration ≤5 g/dL or hematocrit ≤15 percent in children with parasite count &gt;10,000/</w:t>
      </w:r>
      <w:proofErr w:type="spellStart"/>
      <w:r w:rsidRPr="00857411">
        <w:rPr>
          <w:rFonts w:eastAsia="Times New Roman"/>
        </w:rPr>
        <w:t>mcL</w:t>
      </w:r>
      <w:proofErr w:type="spellEnd"/>
    </w:p>
    <w:p w14:paraId="22283A78" w14:textId="77777777" w:rsidR="005307CA" w:rsidRPr="00857411" w:rsidRDefault="005307CA" w:rsidP="005307CA">
      <w:pPr>
        <w:pStyle w:val="ListParagraph"/>
        <w:rPr>
          <w:rFonts w:eastAsia="Times New Roman"/>
        </w:rPr>
      </w:pPr>
      <w:r w:rsidRPr="00857411">
        <w:rPr>
          <w:rFonts w:eastAsia="Times New Roman"/>
        </w:rPr>
        <w:t>● Renal impairment – Plasma or serum creatinine &gt;3 mg/dL (265 </w:t>
      </w:r>
      <w:proofErr w:type="spellStart"/>
      <w:r w:rsidRPr="00857411">
        <w:rPr>
          <w:rFonts w:eastAsia="Times New Roman"/>
        </w:rPr>
        <w:t>mcmol</w:t>
      </w:r>
      <w:proofErr w:type="spellEnd"/>
      <w:r w:rsidRPr="00857411">
        <w:rPr>
          <w:rFonts w:eastAsia="Times New Roman"/>
        </w:rPr>
        <w:t>/L) or blood urea &gt;20 mmol/L</w:t>
      </w:r>
    </w:p>
    <w:p w14:paraId="7C57E0C3" w14:textId="77777777" w:rsidR="005307CA" w:rsidRPr="00857411" w:rsidRDefault="005307CA" w:rsidP="005307CA">
      <w:pPr>
        <w:pStyle w:val="ListParagraph"/>
        <w:rPr>
          <w:rFonts w:eastAsia="Times New Roman"/>
        </w:rPr>
      </w:pPr>
      <w:r w:rsidRPr="00857411">
        <w:rPr>
          <w:rFonts w:eastAsia="Times New Roman"/>
        </w:rPr>
        <w:t>● Jaundice – Plasma or serum bilirubin &gt;50 </w:t>
      </w:r>
      <w:proofErr w:type="spellStart"/>
      <w:r w:rsidRPr="00857411">
        <w:rPr>
          <w:rFonts w:eastAsia="Times New Roman"/>
        </w:rPr>
        <w:t>mcmol</w:t>
      </w:r>
      <w:proofErr w:type="spellEnd"/>
      <w:r w:rsidRPr="00857411">
        <w:rPr>
          <w:rFonts w:eastAsia="Times New Roman"/>
        </w:rPr>
        <w:t>/L (3 mg/dL) with a parasite count &gt;100,000/</w:t>
      </w:r>
      <w:proofErr w:type="spellStart"/>
      <w:r w:rsidRPr="00857411">
        <w:rPr>
          <w:rFonts w:eastAsia="Times New Roman"/>
        </w:rPr>
        <w:t>mcL</w:t>
      </w:r>
      <w:proofErr w:type="spellEnd"/>
    </w:p>
    <w:p w14:paraId="52568A81" w14:textId="77777777" w:rsidR="005307CA" w:rsidRPr="00857411" w:rsidRDefault="005307CA" w:rsidP="005307CA">
      <w:pPr>
        <w:pStyle w:val="ListParagraph"/>
        <w:rPr>
          <w:rFonts w:eastAsia="Times New Roman"/>
        </w:rPr>
      </w:pPr>
      <w:r w:rsidRPr="00857411">
        <w:rPr>
          <w:rFonts w:eastAsia="Times New Roman"/>
        </w:rPr>
        <w:t>● Pulmonary edema – Radiographically confirmed or oxygen saturation &lt;92 percent on room air with respiratory rate &gt;30/min, often with chest indrawing and crepitations on auscultation</w:t>
      </w:r>
    </w:p>
    <w:p w14:paraId="5D0C65D5" w14:textId="77777777" w:rsidR="005307CA" w:rsidRPr="00857411" w:rsidRDefault="005307CA" w:rsidP="005307CA">
      <w:pPr>
        <w:pStyle w:val="ListParagraph"/>
        <w:rPr>
          <w:rFonts w:eastAsia="Times New Roman"/>
        </w:rPr>
      </w:pPr>
      <w:r w:rsidRPr="00857411">
        <w:rPr>
          <w:rFonts w:eastAsia="Times New Roman"/>
        </w:rPr>
        <w:lastRenderedPageBreak/>
        <w:t>● Significant bleeding – Including recurrent or prolonged bleeding from the nose, gums, or venipuncture sites, hematemesis, or melena</w:t>
      </w:r>
    </w:p>
    <w:p w14:paraId="3FAB7698" w14:textId="77777777" w:rsidR="005307CA" w:rsidRPr="00857411" w:rsidRDefault="005307CA" w:rsidP="005307CA">
      <w:pPr>
        <w:pStyle w:val="ListParagraph"/>
        <w:rPr>
          <w:rFonts w:eastAsia="Times New Roman"/>
        </w:rPr>
      </w:pPr>
      <w:r w:rsidRPr="00857411">
        <w:rPr>
          <w:rFonts w:eastAsia="Times New Roman"/>
        </w:rPr>
        <w:t>● Shock – Compensated shock is defined as capillary refill ≥3 seconds or temperature gradient on leg (mid to proximal limb) but no hypotension. Decompensated shock is defined as systolic blood pressure &lt;70 mmHg in children, with evidence of impaired perfusion (cool peripheries or prolonged capillary refill).</w:t>
      </w:r>
    </w:p>
    <w:p w14:paraId="2FF1735F" w14:textId="77777777" w:rsidR="005307CA" w:rsidRPr="00E34A36" w:rsidRDefault="005307CA" w:rsidP="005307CA">
      <w:pPr>
        <w:pStyle w:val="ListParagraph"/>
        <w:rPr>
          <w:rFonts w:eastAsia="Times New Roman"/>
          <w:lang w:val="es-ES"/>
        </w:rPr>
      </w:pPr>
      <w:r w:rsidRPr="00E34A36">
        <w:rPr>
          <w:rFonts w:eastAsia="Times New Roman"/>
          <w:lang w:val="es-ES"/>
        </w:rPr>
        <w:t xml:space="preserve">● </w:t>
      </w:r>
      <w:r w:rsidRPr="00E34A36">
        <w:rPr>
          <w:rFonts w:eastAsia="Times New Roman"/>
          <w:i/>
          <w:iCs/>
          <w:lang w:val="es-ES"/>
        </w:rPr>
        <w:t xml:space="preserve">P. </w:t>
      </w:r>
      <w:proofErr w:type="spellStart"/>
      <w:r w:rsidRPr="00E34A36">
        <w:rPr>
          <w:rFonts w:eastAsia="Times New Roman"/>
          <w:i/>
          <w:iCs/>
          <w:lang w:val="es-ES"/>
        </w:rPr>
        <w:t>falciparum</w:t>
      </w:r>
      <w:proofErr w:type="spellEnd"/>
      <w:r w:rsidRPr="00E34A36">
        <w:rPr>
          <w:rFonts w:eastAsia="Times New Roman"/>
          <w:lang w:val="es-ES"/>
        </w:rPr>
        <w:t> </w:t>
      </w:r>
      <w:proofErr w:type="spellStart"/>
      <w:r w:rsidRPr="00E34A36">
        <w:rPr>
          <w:rFonts w:eastAsia="Times New Roman"/>
          <w:lang w:val="es-ES"/>
        </w:rPr>
        <w:t>parasitemia</w:t>
      </w:r>
      <w:proofErr w:type="spellEnd"/>
      <w:r w:rsidRPr="00E34A36">
        <w:rPr>
          <w:rFonts w:eastAsia="Times New Roman"/>
          <w:lang w:val="es-ES"/>
        </w:rPr>
        <w:t xml:space="preserve"> &gt;10 </w:t>
      </w:r>
      <w:proofErr w:type="spellStart"/>
      <w:r w:rsidRPr="00E34A36">
        <w:rPr>
          <w:rFonts w:eastAsia="Times New Roman"/>
          <w:lang w:val="es-ES"/>
        </w:rPr>
        <w:t>percent</w:t>
      </w:r>
      <w:proofErr w:type="spellEnd"/>
      <w:r w:rsidRPr="00E34A36">
        <w:rPr>
          <w:rFonts w:eastAsia="Times New Roman"/>
          <w:lang w:val="es-ES"/>
        </w:rPr>
        <w:t> (&gt;500,000/</w:t>
      </w:r>
      <w:proofErr w:type="spellStart"/>
      <w:r w:rsidRPr="00E34A36">
        <w:rPr>
          <w:rFonts w:eastAsia="Times New Roman"/>
          <w:lang w:val="es-ES"/>
        </w:rPr>
        <w:t>mcL</w:t>
      </w:r>
      <w:proofErr w:type="spellEnd"/>
      <w:r w:rsidRPr="00E34A36">
        <w:rPr>
          <w:rFonts w:eastAsia="Times New Roman"/>
          <w:lang w:val="es-ES"/>
        </w:rPr>
        <w:t>)</w:t>
      </w:r>
    </w:p>
    <w:p w14:paraId="5CE3C84B" w14:textId="77777777" w:rsidR="005307CA" w:rsidRPr="00857411" w:rsidRDefault="005307CA" w:rsidP="005307CA">
      <w:pPr>
        <w:pStyle w:val="ListParagraph"/>
        <w:rPr>
          <w:rFonts w:eastAsia="Times New Roman"/>
        </w:rPr>
      </w:pPr>
      <w:r w:rsidRPr="00857411">
        <w:rPr>
          <w:rFonts w:eastAsia="Times New Roman"/>
          <w:i/>
        </w:rPr>
        <w:t>Ascertainment</w:t>
      </w:r>
      <w:r w:rsidRPr="00857411">
        <w:rPr>
          <w:rFonts w:eastAsia="Times New Roman"/>
        </w:rPr>
        <w:t xml:space="preserve">: Signs of severe malaria </w:t>
      </w:r>
      <w:r>
        <w:rPr>
          <w:rFonts w:eastAsia="Times New Roman"/>
        </w:rPr>
        <w:t>were</w:t>
      </w:r>
      <w:r w:rsidRPr="00857411">
        <w:rPr>
          <w:rFonts w:eastAsia="Times New Roman"/>
        </w:rPr>
        <w:t xml:space="preserve"> captured during routine or acute care clinic visits.</w:t>
      </w:r>
    </w:p>
    <w:p w14:paraId="2987DBB6" w14:textId="77777777" w:rsidR="005307CA" w:rsidRDefault="005307CA" w:rsidP="005307CA">
      <w:pPr>
        <w:rPr>
          <w:b/>
        </w:rPr>
      </w:pPr>
    </w:p>
    <w:p w14:paraId="5C048F43" w14:textId="77777777" w:rsidR="005307CA" w:rsidRPr="00857411" w:rsidRDefault="005307CA" w:rsidP="005307CA">
      <w:r>
        <w:t>Secondary outcomes</w:t>
      </w:r>
      <w:r w:rsidRPr="00857411">
        <w:t xml:space="preserve"> and their definitions and ascertainment </w:t>
      </w:r>
      <w:r>
        <w:t>we</w:t>
      </w:r>
      <w:r w:rsidRPr="00857411">
        <w:t>re:</w:t>
      </w:r>
    </w:p>
    <w:p w14:paraId="35F8D562" w14:textId="42F0C27F" w:rsidR="005307CA" w:rsidRPr="00857411" w:rsidRDefault="005307CA" w:rsidP="005307CA">
      <w:pPr>
        <w:pStyle w:val="ListParagraph"/>
        <w:numPr>
          <w:ilvl w:val="0"/>
          <w:numId w:val="8"/>
        </w:numPr>
        <w:rPr>
          <w:rFonts w:eastAsia="Times New Roman"/>
        </w:rPr>
      </w:pPr>
      <w:r w:rsidRPr="00857411">
        <w:t xml:space="preserve">Severe malaria, defined as </w:t>
      </w:r>
      <w:r>
        <w:t>above</w:t>
      </w:r>
      <w:r w:rsidR="000D6384">
        <w:t xml:space="preserve"> </w:t>
      </w:r>
      <w:r w:rsidRPr="00857411">
        <w:fldChar w:fldCharType="begin">
          <w:fldData xml:space="preserve">PEVuZE5vdGU+PENpdGU+PFllYXI+MjAwMDwvWWVhcj48UmVjTnVtPjM1MDg8L1JlY051bT48RGlz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</w:fldData>
        </w:fldChar>
      </w:r>
      <w:r w:rsidR="00D45171">
        <w:instrText xml:space="preserve"> ADDIN EN.CITE </w:instrText>
      </w:r>
      <w:r w:rsidR="00D45171">
        <w:fldChar w:fldCharType="begin">
          <w:fldData xml:space="preserve">PEVuZE5vdGU+PENpdGU+PFllYXI+MjAwMDwvWWVhcj48UmVjTnVtPjM1MDg8L1JlY051bT48RGlz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</w:fldData>
        </w:fldChar>
      </w:r>
      <w:r w:rsidR="00D45171">
        <w:instrText xml:space="preserve"> ADDIN EN.CITE.DATA </w:instrText>
      </w:r>
      <w:r w:rsidR="00D45171">
        <w:fldChar w:fldCharType="end"/>
      </w:r>
      <w:r w:rsidRPr="00857411">
        <w:fldChar w:fldCharType="separate"/>
      </w:r>
      <w:r w:rsidR="00D45171">
        <w:rPr>
          <w:noProof/>
        </w:rPr>
        <w:t>[1]</w:t>
      </w:r>
      <w:r w:rsidRPr="00857411">
        <w:fldChar w:fldCharType="end"/>
      </w:r>
      <w:r w:rsidR="000D6384">
        <w:t>:</w:t>
      </w:r>
      <w:r w:rsidRPr="00857411">
        <w:rPr>
          <w:rFonts w:eastAsia="Times New Roman"/>
          <w:sz w:val="20"/>
          <w:szCs w:val="20"/>
        </w:rPr>
        <w:br/>
      </w:r>
    </w:p>
    <w:p w14:paraId="261ED47D" w14:textId="77777777" w:rsidR="005307CA" w:rsidRPr="00857411" w:rsidRDefault="005307CA" w:rsidP="005307CA">
      <w:pPr>
        <w:pStyle w:val="ListParagraph"/>
        <w:numPr>
          <w:ilvl w:val="0"/>
          <w:numId w:val="8"/>
        </w:numPr>
      </w:pPr>
      <w:r w:rsidRPr="00857411">
        <w:t xml:space="preserve">Hospitalization for malaria, defined as hospitalization at HBCH or other inpatient facility with admitting diagnosis of malaria and microbiologic confirmation of </w:t>
      </w:r>
      <w:r w:rsidRPr="00857411">
        <w:rPr>
          <w:i/>
        </w:rPr>
        <w:t xml:space="preserve">P. falciparum </w:t>
      </w:r>
      <w:r w:rsidRPr="00857411">
        <w:t>infection by RDT.</w:t>
      </w:r>
    </w:p>
    <w:p w14:paraId="07CA889E" w14:textId="72A54757" w:rsidR="005307CA" w:rsidRPr="00857411" w:rsidRDefault="005307CA" w:rsidP="005307CA">
      <w:pPr>
        <w:pStyle w:val="ListParagraph"/>
      </w:pPr>
      <w:r w:rsidRPr="00857411">
        <w:rPr>
          <w:i/>
        </w:rPr>
        <w:t>Ascertainment</w:t>
      </w:r>
      <w:r w:rsidRPr="00857411">
        <w:t>: Review of HBCH pediatric ward admission logs and query of caregivers at follow</w:t>
      </w:r>
      <w:r w:rsidR="0069521E">
        <w:t>-</w:t>
      </w:r>
      <w:r w:rsidRPr="00857411">
        <w:t>up visits.</w:t>
      </w:r>
    </w:p>
    <w:p w14:paraId="7FE7DAA1" w14:textId="77777777" w:rsidR="005307CA" w:rsidRPr="00857411" w:rsidRDefault="005307CA" w:rsidP="005307CA">
      <w:pPr>
        <w:pStyle w:val="ListParagraph"/>
      </w:pPr>
    </w:p>
    <w:p w14:paraId="7CBB4C65" w14:textId="77777777" w:rsidR="005307CA" w:rsidRPr="00857411" w:rsidRDefault="005307CA" w:rsidP="005307CA">
      <w:pPr>
        <w:pStyle w:val="ListParagraph"/>
        <w:numPr>
          <w:ilvl w:val="0"/>
          <w:numId w:val="8"/>
        </w:numPr>
      </w:pPr>
      <w:r w:rsidRPr="00857411">
        <w:t>Light microscopy (LM)-positive malaria, defined as the reported presence of</w:t>
      </w:r>
      <w:r w:rsidRPr="00857411">
        <w:rPr>
          <w:i/>
        </w:rPr>
        <w:t xml:space="preserve"> P. falciparum </w:t>
      </w:r>
      <w:r w:rsidRPr="00857411">
        <w:t>parasites detected by LM irrespective of RDT or other detection results.</w:t>
      </w:r>
    </w:p>
    <w:p w14:paraId="386EACE9" w14:textId="77777777" w:rsidR="005307CA" w:rsidRPr="00857411" w:rsidRDefault="005307CA" w:rsidP="005307CA">
      <w:pPr>
        <w:pStyle w:val="ListParagraph"/>
      </w:pPr>
      <w:r w:rsidRPr="00857411">
        <w:rPr>
          <w:i/>
        </w:rPr>
        <w:t>Ascertainment</w:t>
      </w:r>
      <w:r w:rsidRPr="00857411">
        <w:t>: Review of HBCH and other healthcare facility records.</w:t>
      </w:r>
    </w:p>
    <w:p w14:paraId="08EC47FB" w14:textId="77777777" w:rsidR="005307CA" w:rsidRPr="00857411" w:rsidRDefault="005307CA" w:rsidP="005307CA">
      <w:pPr>
        <w:pStyle w:val="ListParagraph"/>
      </w:pPr>
    </w:p>
    <w:p w14:paraId="6B9219C9" w14:textId="77777777" w:rsidR="005307CA" w:rsidRPr="00857411" w:rsidRDefault="005307CA" w:rsidP="005307CA">
      <w:pPr>
        <w:pStyle w:val="ListParagraph"/>
        <w:numPr>
          <w:ilvl w:val="0"/>
          <w:numId w:val="8"/>
        </w:numPr>
      </w:pPr>
      <w:r w:rsidRPr="00857411">
        <w:t>Unconfirmed malaria, defined as the receipt of antimalarials for suspected malaria episodes that were not confirmed by any objective diagnostic test.</w:t>
      </w:r>
    </w:p>
    <w:p w14:paraId="5EF4174C" w14:textId="77777777" w:rsidR="005307CA" w:rsidRPr="00857411" w:rsidRDefault="005307CA" w:rsidP="005307CA">
      <w:pPr>
        <w:pStyle w:val="ListParagraph"/>
      </w:pPr>
      <w:r w:rsidRPr="00857411">
        <w:rPr>
          <w:i/>
        </w:rPr>
        <w:t>Ascertainment</w:t>
      </w:r>
      <w:r w:rsidRPr="00857411">
        <w:t>: Review of HBCH and other healthcare facility records.</w:t>
      </w:r>
    </w:p>
    <w:p w14:paraId="552EB25F" w14:textId="77777777" w:rsidR="005307CA" w:rsidRPr="00857411" w:rsidRDefault="005307CA" w:rsidP="005307CA">
      <w:pPr>
        <w:pStyle w:val="ListParagraph"/>
      </w:pPr>
    </w:p>
    <w:p w14:paraId="7B7DD8B3" w14:textId="77777777" w:rsidR="005307CA" w:rsidRPr="00857411" w:rsidRDefault="005307CA" w:rsidP="005307CA">
      <w:pPr>
        <w:pStyle w:val="ListParagraph"/>
        <w:numPr>
          <w:ilvl w:val="0"/>
          <w:numId w:val="8"/>
        </w:numPr>
      </w:pPr>
      <w:r w:rsidRPr="00857411">
        <w:t>Fatal malaria, defined as death during hospitalization for malaria, as defined above.</w:t>
      </w:r>
    </w:p>
    <w:p w14:paraId="25EF4457" w14:textId="49AEB723" w:rsidR="005307CA" w:rsidRPr="00857411" w:rsidRDefault="005307CA" w:rsidP="005307CA">
      <w:pPr>
        <w:pStyle w:val="ListParagraph"/>
      </w:pPr>
      <w:r w:rsidRPr="00857411">
        <w:rPr>
          <w:i/>
        </w:rPr>
        <w:t>Ascertainment</w:t>
      </w:r>
      <w:r w:rsidRPr="00857411">
        <w:t>: Review of HBCH pediatric ward inpatient logs and query of caregivers at follow</w:t>
      </w:r>
      <w:r w:rsidR="0069521E">
        <w:t>-</w:t>
      </w:r>
      <w:r w:rsidRPr="00857411">
        <w:t>up visits.</w:t>
      </w:r>
    </w:p>
    <w:p w14:paraId="671D7414" w14:textId="77777777" w:rsidR="005307CA" w:rsidRPr="00857411" w:rsidRDefault="005307CA" w:rsidP="005307CA">
      <w:pPr>
        <w:pStyle w:val="ListParagraph"/>
      </w:pPr>
    </w:p>
    <w:p w14:paraId="6FFAFF20" w14:textId="77777777" w:rsidR="005307CA" w:rsidRPr="00857411" w:rsidRDefault="005307CA" w:rsidP="005307CA">
      <w:pPr>
        <w:pStyle w:val="ListParagraph"/>
        <w:numPr>
          <w:ilvl w:val="0"/>
          <w:numId w:val="8"/>
        </w:numPr>
      </w:pPr>
      <w:r w:rsidRPr="00857411">
        <w:t xml:space="preserve">Asymptomatic </w:t>
      </w:r>
      <w:proofErr w:type="spellStart"/>
      <w:r w:rsidRPr="00857411">
        <w:t>parasitization</w:t>
      </w:r>
      <w:proofErr w:type="spellEnd"/>
      <w:r w:rsidRPr="00857411">
        <w:t>, defined as the presence of parasites during routine follow</w:t>
      </w:r>
      <w:r>
        <w:t>-</w:t>
      </w:r>
      <w:r w:rsidRPr="00857411">
        <w:t>up visits as detected by PCR in patients without fever or a history of recent fever.</w:t>
      </w:r>
    </w:p>
    <w:p w14:paraId="0B1A62FE" w14:textId="77777777" w:rsidR="005307CA" w:rsidRPr="00857411" w:rsidRDefault="005307CA" w:rsidP="005307CA">
      <w:pPr>
        <w:pStyle w:val="ListParagraph"/>
      </w:pPr>
      <w:r w:rsidRPr="00857411">
        <w:rPr>
          <w:i/>
        </w:rPr>
        <w:t>Ascertainment</w:t>
      </w:r>
      <w:r w:rsidRPr="00857411">
        <w:t xml:space="preserve">: Dried blood spots collected during routine visits from all participants and tested post-hoc for the presence of </w:t>
      </w:r>
      <w:r w:rsidRPr="00857411">
        <w:rPr>
          <w:i/>
        </w:rPr>
        <w:t>P. falciparum</w:t>
      </w:r>
      <w:r w:rsidRPr="00857411">
        <w:t xml:space="preserve"> parasites using a real-time PCR assay.</w:t>
      </w:r>
    </w:p>
    <w:p w14:paraId="0E546133" w14:textId="77777777" w:rsidR="005307CA" w:rsidRPr="00857411" w:rsidRDefault="005307CA" w:rsidP="005307CA">
      <w:pPr>
        <w:pStyle w:val="ListParagraph"/>
      </w:pPr>
    </w:p>
    <w:p w14:paraId="56219A79" w14:textId="29625CF4" w:rsidR="005307CA" w:rsidRPr="00857411" w:rsidRDefault="005307CA" w:rsidP="005307CA">
      <w:pPr>
        <w:pStyle w:val="ListParagraph"/>
        <w:numPr>
          <w:ilvl w:val="0"/>
          <w:numId w:val="8"/>
        </w:numPr>
      </w:pPr>
      <w:r w:rsidRPr="00857411">
        <w:t>Painful events, defined as pain lasting 2 hours or more without obvious cause (either as inpatients or outpatients)</w:t>
      </w:r>
      <w:r w:rsidR="000D6384">
        <w:t xml:space="preserve"> </w:t>
      </w:r>
      <w:r w:rsidRPr="00857411">
        <w:fldChar w:fldCharType="begin">
          <w:fldData xml:space="preserve">PEVuZE5vdGU+PENpdGU+PEF1dGhvcj5UaG9ybmJ1cmc8L0F1dGhvcj48WWVhcj4yMDEyPC9ZZWFy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==
</w:fldData>
        </w:fldChar>
      </w:r>
      <w:r w:rsidR="00D45171">
        <w:instrText xml:space="preserve"> ADDIN EN.CITE </w:instrText>
      </w:r>
      <w:r w:rsidR="00D45171">
        <w:fldChar w:fldCharType="begin">
          <w:fldData xml:space="preserve">PEVuZE5vdGU+PENpdGU+PEF1dGhvcj5UaG9ybmJ1cmc8L0F1dGhvcj48WWVhcj4yMDEyPC9ZZWFy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==
</w:fldData>
        </w:fldChar>
      </w:r>
      <w:r w:rsidR="00D45171">
        <w:instrText xml:space="preserve"> ADDIN EN.CITE.DATA </w:instrText>
      </w:r>
      <w:r w:rsidR="00D45171">
        <w:fldChar w:fldCharType="end"/>
      </w:r>
      <w:r w:rsidRPr="00857411">
        <w:fldChar w:fldCharType="separate"/>
      </w:r>
      <w:r w:rsidR="00D45171">
        <w:rPr>
          <w:noProof/>
        </w:rPr>
        <w:t>[2]</w:t>
      </w:r>
      <w:r w:rsidRPr="00857411">
        <w:fldChar w:fldCharType="end"/>
      </w:r>
      <w:r w:rsidR="000D6384">
        <w:t>.</w:t>
      </w:r>
    </w:p>
    <w:p w14:paraId="622FEF98" w14:textId="77777777" w:rsidR="005307CA" w:rsidRPr="00857411" w:rsidRDefault="005307CA" w:rsidP="005307CA">
      <w:pPr>
        <w:pStyle w:val="ListParagraph"/>
      </w:pPr>
      <w:r w:rsidRPr="00857411">
        <w:rPr>
          <w:i/>
        </w:rPr>
        <w:t>Ascertainment</w:t>
      </w:r>
      <w:r w:rsidRPr="00857411">
        <w:t>: Query using structured interview at each clinic visit.</w:t>
      </w:r>
    </w:p>
    <w:p w14:paraId="640779AD" w14:textId="77777777" w:rsidR="005307CA" w:rsidRPr="00857411" w:rsidRDefault="005307CA" w:rsidP="005307CA">
      <w:pPr>
        <w:pStyle w:val="ListParagraph"/>
      </w:pPr>
    </w:p>
    <w:p w14:paraId="0DD3CB6D" w14:textId="3D94B5D0" w:rsidR="005307CA" w:rsidRPr="00857411" w:rsidRDefault="005307CA" w:rsidP="005307CA">
      <w:pPr>
        <w:pStyle w:val="ListParagraph"/>
        <w:numPr>
          <w:ilvl w:val="0"/>
          <w:numId w:val="8"/>
        </w:numPr>
      </w:pPr>
      <w:r w:rsidRPr="00857411">
        <w:t>Dactylitis, defined as pain or tenderness with or without swelling of the hands or feet</w:t>
      </w:r>
      <w:r w:rsidR="000D6384">
        <w:t xml:space="preserve"> </w:t>
      </w:r>
      <w:r w:rsidRPr="00857411">
        <w:fldChar w:fldCharType="begin">
          <w:fldData xml:space="preserve">PEVuZE5vdGU+PENpdGU+PEF1dGhvcj5UaG9ybmJ1cmc8L0F1dGhvcj48WWVhcj4yMDEyPC9ZZWFy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==
</w:fldData>
        </w:fldChar>
      </w:r>
      <w:r w:rsidR="00D45171">
        <w:instrText xml:space="preserve"> ADDIN EN.CITE </w:instrText>
      </w:r>
      <w:r w:rsidR="00D45171">
        <w:fldChar w:fldCharType="begin">
          <w:fldData xml:space="preserve">PEVuZE5vdGU+PENpdGU+PEF1dGhvcj5UaG9ybmJ1cmc8L0F1dGhvcj48WWVhcj4yMDEyPC9ZZWFy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==
</w:fldData>
        </w:fldChar>
      </w:r>
      <w:r w:rsidR="00D45171">
        <w:instrText xml:space="preserve"> ADDIN EN.CITE.DATA </w:instrText>
      </w:r>
      <w:r w:rsidR="00D45171">
        <w:fldChar w:fldCharType="end"/>
      </w:r>
      <w:r w:rsidRPr="00857411">
        <w:fldChar w:fldCharType="separate"/>
      </w:r>
      <w:r w:rsidR="00D45171">
        <w:rPr>
          <w:noProof/>
        </w:rPr>
        <w:t>[2]</w:t>
      </w:r>
      <w:r w:rsidRPr="00857411">
        <w:fldChar w:fldCharType="end"/>
      </w:r>
      <w:r w:rsidR="000D6384">
        <w:t>.</w:t>
      </w:r>
    </w:p>
    <w:p w14:paraId="112FC574" w14:textId="77777777" w:rsidR="005307CA" w:rsidRPr="00857411" w:rsidRDefault="005307CA" w:rsidP="005307CA">
      <w:pPr>
        <w:pStyle w:val="ListParagraph"/>
      </w:pPr>
      <w:r w:rsidRPr="00857411">
        <w:rPr>
          <w:i/>
        </w:rPr>
        <w:t>Ascertainment</w:t>
      </w:r>
      <w:r w:rsidRPr="00857411">
        <w:t>: Query using structured interview at each clinic visit.</w:t>
      </w:r>
    </w:p>
    <w:p w14:paraId="70B6B719" w14:textId="77777777" w:rsidR="005307CA" w:rsidRPr="00857411" w:rsidRDefault="005307CA" w:rsidP="005307CA">
      <w:pPr>
        <w:pStyle w:val="ListParagraph"/>
      </w:pPr>
    </w:p>
    <w:p w14:paraId="2C9B309F" w14:textId="77777777" w:rsidR="005307CA" w:rsidRPr="00857411" w:rsidRDefault="005307CA" w:rsidP="005307CA">
      <w:pPr>
        <w:pStyle w:val="ListParagraph"/>
        <w:numPr>
          <w:ilvl w:val="0"/>
          <w:numId w:val="8"/>
        </w:numPr>
      </w:pPr>
      <w:r w:rsidRPr="00857411">
        <w:t>Transfusions, defined as the receipt of red blood cells from any caregiver for any indication.</w:t>
      </w:r>
    </w:p>
    <w:p w14:paraId="58A50506" w14:textId="77777777" w:rsidR="005307CA" w:rsidRDefault="005307CA" w:rsidP="005307CA">
      <w:pPr>
        <w:pStyle w:val="ListParagraph"/>
      </w:pPr>
      <w:r w:rsidRPr="00857411">
        <w:rPr>
          <w:i/>
        </w:rPr>
        <w:lastRenderedPageBreak/>
        <w:t>Ascertainment</w:t>
      </w:r>
      <w:r w:rsidRPr="00857411">
        <w:t>: Query using structured interview at each clinic visit.</w:t>
      </w:r>
    </w:p>
    <w:p w14:paraId="4DBE9909" w14:textId="77777777" w:rsidR="005307CA" w:rsidRDefault="005307CA" w:rsidP="005307CA">
      <w:pPr>
        <w:pStyle w:val="ListParagraph"/>
      </w:pPr>
    </w:p>
    <w:p w14:paraId="2401D0A7" w14:textId="77777777" w:rsidR="005307CA" w:rsidRDefault="005307CA" w:rsidP="005307CA">
      <w:pPr>
        <w:pStyle w:val="ListParagraph"/>
        <w:numPr>
          <w:ilvl w:val="0"/>
          <w:numId w:val="8"/>
        </w:numPr>
      </w:pPr>
      <w:r>
        <w:t>Severe anemia, defined as hemoglobin concentration &lt; 5.5 g/dL</w:t>
      </w:r>
    </w:p>
    <w:p w14:paraId="74AE5D19" w14:textId="77777777" w:rsidR="005307CA" w:rsidRPr="00857411" w:rsidRDefault="005307CA" w:rsidP="005307CA">
      <w:pPr>
        <w:pStyle w:val="ListParagraph"/>
      </w:pPr>
      <w:r w:rsidRPr="00B43D1F">
        <w:rPr>
          <w:i/>
        </w:rPr>
        <w:t>Ascertainment</w:t>
      </w:r>
      <w:r>
        <w:t>: Hemoglobin measurement by either venous complete blood count or capillary point-of-care test</w:t>
      </w:r>
    </w:p>
    <w:p w14:paraId="60367E64" w14:textId="77777777" w:rsidR="005307CA" w:rsidRPr="00857411" w:rsidRDefault="005307CA" w:rsidP="005307CA">
      <w:pPr>
        <w:pStyle w:val="ListParagraph"/>
      </w:pPr>
    </w:p>
    <w:p w14:paraId="259BBB57" w14:textId="77777777" w:rsidR="005307CA" w:rsidRPr="00857411" w:rsidRDefault="005307CA" w:rsidP="005307CA">
      <w:pPr>
        <w:pStyle w:val="ListParagraph"/>
        <w:numPr>
          <w:ilvl w:val="0"/>
          <w:numId w:val="8"/>
        </w:numPr>
      </w:pPr>
      <w:r>
        <w:t xml:space="preserve"> </w:t>
      </w:r>
      <w:r w:rsidRPr="00857411">
        <w:t>Acute chest syndrome, defined as a new pulmonary infiltrate and at least 3 of the following findings: chest pain, temperature elevation &gt; 38.5°C, tachypnea, wheezing, or cough.</w:t>
      </w:r>
    </w:p>
    <w:p w14:paraId="626EB97E" w14:textId="77777777" w:rsidR="005307CA" w:rsidRPr="00857411" w:rsidRDefault="005307CA" w:rsidP="005307CA">
      <w:pPr>
        <w:pStyle w:val="ListParagraph"/>
      </w:pPr>
      <w:r w:rsidRPr="00857411">
        <w:rPr>
          <w:i/>
        </w:rPr>
        <w:t>Ascertainment</w:t>
      </w:r>
      <w:r w:rsidRPr="00857411">
        <w:t>: Structured history and physical exam at each scheduled and acute care visit, or review of outside records.</w:t>
      </w:r>
    </w:p>
    <w:p w14:paraId="4CCEFC27" w14:textId="77777777" w:rsidR="005307CA" w:rsidRPr="00857411" w:rsidRDefault="005307CA" w:rsidP="005307CA">
      <w:pPr>
        <w:pStyle w:val="ListParagraph"/>
      </w:pPr>
    </w:p>
    <w:p w14:paraId="3BAC34CB" w14:textId="77777777" w:rsidR="005307CA" w:rsidRPr="00857411" w:rsidRDefault="005307CA" w:rsidP="005307CA">
      <w:pPr>
        <w:pStyle w:val="ListParagraph"/>
        <w:numPr>
          <w:ilvl w:val="0"/>
          <w:numId w:val="8"/>
        </w:numPr>
      </w:pPr>
      <w:r>
        <w:t xml:space="preserve"> </w:t>
      </w:r>
      <w:r w:rsidRPr="00857411">
        <w:t>All-cause hospitalizations, defined as hospitalization at HBCH or other inpatient facility with any admitting diagnosis.</w:t>
      </w:r>
    </w:p>
    <w:p w14:paraId="5872144E" w14:textId="77777777" w:rsidR="005307CA" w:rsidRPr="00857411" w:rsidRDefault="005307CA" w:rsidP="005307CA">
      <w:pPr>
        <w:pStyle w:val="ListParagraph"/>
      </w:pPr>
      <w:r w:rsidRPr="00857411">
        <w:rPr>
          <w:i/>
        </w:rPr>
        <w:t>Ascertainment</w:t>
      </w:r>
      <w:r w:rsidRPr="00857411">
        <w:t>: Query using structured interview at each clinic visit.</w:t>
      </w:r>
    </w:p>
    <w:p w14:paraId="2B81D5E5" w14:textId="77777777" w:rsidR="005307CA" w:rsidRPr="00857411" w:rsidRDefault="005307CA" w:rsidP="005307CA"/>
    <w:p w14:paraId="2EF778B3" w14:textId="77777777" w:rsidR="005307CA" w:rsidRPr="00857411" w:rsidRDefault="005307CA" w:rsidP="005307CA">
      <w:pPr>
        <w:pStyle w:val="ListParagraph"/>
        <w:numPr>
          <w:ilvl w:val="0"/>
          <w:numId w:val="8"/>
        </w:numPr>
      </w:pPr>
      <w:r>
        <w:t xml:space="preserve"> </w:t>
      </w:r>
      <w:r w:rsidRPr="00857411">
        <w:t>All-cause deaths, defined as death by any cause.</w:t>
      </w:r>
    </w:p>
    <w:p w14:paraId="66DE41F1" w14:textId="4EB48E29" w:rsidR="005307CA" w:rsidRPr="00857411" w:rsidRDefault="005307CA" w:rsidP="005307CA">
      <w:pPr>
        <w:pStyle w:val="ListParagraph"/>
      </w:pPr>
      <w:r w:rsidRPr="00857411">
        <w:rPr>
          <w:i/>
        </w:rPr>
        <w:t>Ascertainment</w:t>
      </w:r>
      <w:r w:rsidRPr="00857411">
        <w:t>: Query using structured interview during follow</w:t>
      </w:r>
      <w:r w:rsidR="0069521E">
        <w:t>-</w:t>
      </w:r>
      <w:r w:rsidRPr="00857411">
        <w:t>up.</w:t>
      </w:r>
    </w:p>
    <w:p w14:paraId="7794AF5C" w14:textId="77777777" w:rsidR="005307CA" w:rsidRDefault="005307CA" w:rsidP="005307CA">
      <w:pPr>
        <w:rPr>
          <w:b/>
        </w:rPr>
      </w:pPr>
    </w:p>
    <w:p w14:paraId="1E186372" w14:textId="77777777" w:rsidR="005307CA" w:rsidRDefault="005307CA" w:rsidP="005307CA">
      <w:pPr>
        <w:pStyle w:val="Heading2"/>
      </w:pPr>
      <w:bookmarkStart w:id="4" w:name="_Toc113270927"/>
      <w:r>
        <w:t>Dosing of study-provided medications</w:t>
      </w:r>
      <w:bookmarkEnd w:id="4"/>
    </w:p>
    <w:p w14:paraId="28ABCC2E" w14:textId="0D0FB6BF" w:rsidR="005307CA" w:rsidRPr="00857411" w:rsidRDefault="005307CA" w:rsidP="005307CA">
      <w:r w:rsidRPr="00857411">
        <w:t>Dosing of daily proguanil w</w:t>
      </w:r>
      <w:r>
        <w:t>as targeted to</w:t>
      </w:r>
      <w:r w:rsidRPr="00857411">
        <w:t xml:space="preserve"> approximately 3mg/kg/day, consistent with clinical practice and current recommendations in Kenya, rounded to the nearest 25mg increment</w:t>
      </w:r>
      <w:r w:rsidR="000D6384">
        <w:t xml:space="preserve"> </w:t>
      </w:r>
      <w:r w:rsidRPr="00857411">
        <w:fldChar w:fldCharType="begin"/>
      </w:r>
      <w:r w:rsidR="00D45171">
        <w:instrText xml:space="preserve"> ADDIN EN.CITE &lt;EndNote&gt;&lt;Cite&gt;&lt;Year&gt;2010&lt;/Year&gt;&lt;RecNum&gt;4002&lt;/RecNum&gt;&lt;DisplayText&gt;[3]&lt;/DisplayText&gt;&lt;record&gt;&lt;rec-number&gt;4002&lt;/rec-number&gt;&lt;foreign-keys&gt;&lt;key app="EN" db-id="w2x2ppwr02are9ewazcv5t9os0rxfwdzvdew" timestamp="1443463487"&gt;4002&lt;/key&gt;&lt;/foreign-keys&gt;&lt;ref-type name="Government Document"&gt;46&lt;/ref-type&gt;&lt;contributors&gt;&lt;secondary-authors&gt;&lt;author&gt;Ministry of Public Health and Sanitation &amp;amp; Ministry of Medical Services&lt;/author&gt;&lt;/secondary-authors&gt;&lt;/contributors&gt;&lt;titles&gt;&lt;title&gt;National Guidelines for the Diagnosis, Treatment, and Prevention of Malaria in Kenya&lt;/title&gt;&lt;/titles&gt;&lt;volume&gt;3&lt;/volume&gt;&lt;dates&gt;&lt;year&gt;2010&lt;/year&gt;&lt;/dates&gt;&lt;urls&gt;&lt;/urls&gt;&lt;/record&gt;&lt;/Cite&gt;&lt;/EndNote&gt;</w:instrText>
      </w:r>
      <w:r w:rsidRPr="00857411">
        <w:fldChar w:fldCharType="separate"/>
      </w:r>
      <w:r w:rsidR="00D45171">
        <w:rPr>
          <w:noProof/>
        </w:rPr>
        <w:t>[3]</w:t>
      </w:r>
      <w:r w:rsidRPr="00857411">
        <w:fldChar w:fldCharType="end"/>
      </w:r>
      <w:r w:rsidR="000D6384">
        <w:t>:</w:t>
      </w:r>
      <w:r w:rsidRPr="00857411">
        <w:t xml:space="preserve"> </w:t>
      </w:r>
    </w:p>
    <w:p w14:paraId="61C4CA4A" w14:textId="77777777" w:rsidR="005307CA" w:rsidRPr="00857411" w:rsidRDefault="005307CA" w:rsidP="005307CA">
      <w:pPr>
        <w:pStyle w:val="ListParagraph"/>
      </w:pPr>
    </w:p>
    <w:tbl>
      <w:tblPr>
        <w:tblStyle w:val="TableGrid"/>
        <w:tblW w:w="0" w:type="auto"/>
        <w:tblInd w:w="687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85"/>
        <w:gridCol w:w="2520"/>
      </w:tblGrid>
      <w:tr w:rsidR="005307CA" w:rsidRPr="00DF67E1" w14:paraId="7C4AAC5A" w14:textId="77777777" w:rsidTr="00C10BC8">
        <w:tc>
          <w:tcPr>
            <w:tcW w:w="1885" w:type="dxa"/>
          </w:tcPr>
          <w:p w14:paraId="559160F5" w14:textId="77777777" w:rsidR="005307CA" w:rsidRPr="00C57E43" w:rsidRDefault="005307CA" w:rsidP="00C10BC8">
            <w:pPr>
              <w:jc w:val="center"/>
              <w:rPr>
                <w:b/>
              </w:rPr>
            </w:pPr>
            <w:r w:rsidRPr="00C57E43">
              <w:rPr>
                <w:b/>
              </w:rPr>
              <w:t>Weight (kg)</w:t>
            </w:r>
          </w:p>
        </w:tc>
        <w:tc>
          <w:tcPr>
            <w:tcW w:w="2520" w:type="dxa"/>
          </w:tcPr>
          <w:p w14:paraId="45417C4F" w14:textId="77777777" w:rsidR="005307CA" w:rsidRPr="00C57E43" w:rsidRDefault="005307CA" w:rsidP="00C10BC8">
            <w:pPr>
              <w:jc w:val="center"/>
              <w:rPr>
                <w:b/>
              </w:rPr>
            </w:pPr>
            <w:r w:rsidRPr="00C57E43">
              <w:rPr>
                <w:b/>
              </w:rPr>
              <w:t>No. of 100mg tabs Proguanil daily</w:t>
            </w:r>
          </w:p>
        </w:tc>
      </w:tr>
      <w:tr w:rsidR="005307CA" w:rsidRPr="00857411" w14:paraId="3C4ECE3D" w14:textId="77777777" w:rsidTr="00C10BC8">
        <w:tc>
          <w:tcPr>
            <w:tcW w:w="1885" w:type="dxa"/>
          </w:tcPr>
          <w:p w14:paraId="57C2E7BD" w14:textId="77777777" w:rsidR="005307CA" w:rsidRPr="00857411" w:rsidRDefault="005307CA" w:rsidP="00C10BC8">
            <w:pPr>
              <w:jc w:val="center"/>
            </w:pPr>
            <w:r w:rsidRPr="00857411">
              <w:t>≤ 13</w:t>
            </w:r>
          </w:p>
        </w:tc>
        <w:tc>
          <w:tcPr>
            <w:tcW w:w="2520" w:type="dxa"/>
          </w:tcPr>
          <w:p w14:paraId="6B411EFD" w14:textId="77777777" w:rsidR="005307CA" w:rsidRPr="00857411" w:rsidRDefault="005307CA" w:rsidP="00C10BC8">
            <w:pPr>
              <w:jc w:val="center"/>
            </w:pPr>
            <w:r w:rsidRPr="00857411">
              <w:t>¼</w:t>
            </w:r>
          </w:p>
        </w:tc>
      </w:tr>
      <w:tr w:rsidR="005307CA" w:rsidRPr="00857411" w14:paraId="044DF2E2" w14:textId="77777777" w:rsidTr="00C10BC8">
        <w:tc>
          <w:tcPr>
            <w:tcW w:w="1885" w:type="dxa"/>
          </w:tcPr>
          <w:p w14:paraId="364ADD97" w14:textId="77777777" w:rsidR="005307CA" w:rsidRPr="00857411" w:rsidRDefault="005307CA" w:rsidP="00C10BC8">
            <w:pPr>
              <w:jc w:val="center"/>
            </w:pPr>
            <w:r w:rsidRPr="00857411">
              <w:t>13-21</w:t>
            </w:r>
          </w:p>
        </w:tc>
        <w:tc>
          <w:tcPr>
            <w:tcW w:w="2520" w:type="dxa"/>
          </w:tcPr>
          <w:p w14:paraId="7123C51E" w14:textId="77777777" w:rsidR="005307CA" w:rsidRPr="00857411" w:rsidRDefault="005307CA" w:rsidP="00C10BC8">
            <w:pPr>
              <w:jc w:val="center"/>
            </w:pPr>
            <w:r w:rsidRPr="00857411">
              <w:t>½</w:t>
            </w:r>
          </w:p>
        </w:tc>
      </w:tr>
      <w:tr w:rsidR="005307CA" w:rsidRPr="00857411" w14:paraId="4DBA16EB" w14:textId="77777777" w:rsidTr="00C10BC8">
        <w:tc>
          <w:tcPr>
            <w:tcW w:w="1885" w:type="dxa"/>
          </w:tcPr>
          <w:p w14:paraId="3D6B79A1" w14:textId="77777777" w:rsidR="005307CA" w:rsidRPr="00857411" w:rsidRDefault="005307CA" w:rsidP="00C10BC8">
            <w:pPr>
              <w:jc w:val="center"/>
            </w:pPr>
            <w:r w:rsidRPr="00857411">
              <w:t>21-29</w:t>
            </w:r>
          </w:p>
        </w:tc>
        <w:tc>
          <w:tcPr>
            <w:tcW w:w="2520" w:type="dxa"/>
          </w:tcPr>
          <w:p w14:paraId="5F25F1CC" w14:textId="77777777" w:rsidR="005307CA" w:rsidRPr="00857411" w:rsidRDefault="005307CA" w:rsidP="00C10BC8">
            <w:pPr>
              <w:jc w:val="center"/>
            </w:pPr>
            <w:r w:rsidRPr="00857411">
              <w:t>¾</w:t>
            </w:r>
          </w:p>
        </w:tc>
      </w:tr>
      <w:tr w:rsidR="005307CA" w:rsidRPr="00857411" w14:paraId="60D34187" w14:textId="77777777" w:rsidTr="00C10BC8">
        <w:tc>
          <w:tcPr>
            <w:tcW w:w="1885" w:type="dxa"/>
          </w:tcPr>
          <w:p w14:paraId="770E2037" w14:textId="77777777" w:rsidR="005307CA" w:rsidRPr="00857411" w:rsidRDefault="005307CA" w:rsidP="00C10BC8">
            <w:pPr>
              <w:jc w:val="center"/>
            </w:pPr>
            <w:r w:rsidRPr="00857411">
              <w:t>&gt; 29</w:t>
            </w:r>
          </w:p>
        </w:tc>
        <w:tc>
          <w:tcPr>
            <w:tcW w:w="2520" w:type="dxa"/>
          </w:tcPr>
          <w:p w14:paraId="73F6DEEE" w14:textId="77777777" w:rsidR="005307CA" w:rsidRPr="00857411" w:rsidRDefault="005307CA" w:rsidP="00C10BC8">
            <w:pPr>
              <w:jc w:val="center"/>
            </w:pPr>
            <w:r w:rsidRPr="00857411">
              <w:t>1</w:t>
            </w:r>
          </w:p>
        </w:tc>
      </w:tr>
    </w:tbl>
    <w:p w14:paraId="2385B5A1" w14:textId="77777777" w:rsidR="005307CA" w:rsidRDefault="005307CA" w:rsidP="005307CA"/>
    <w:p w14:paraId="5B95B64E" w14:textId="2EE26A1F" w:rsidR="005307CA" w:rsidRPr="00857411" w:rsidRDefault="005307CA" w:rsidP="005307CA">
      <w:r w:rsidRPr="00857411">
        <w:t xml:space="preserve">Dosing of SP-AQ </w:t>
      </w:r>
      <w:r>
        <w:t xml:space="preserve">was </w:t>
      </w:r>
      <w:r w:rsidRPr="00857411">
        <w:t>consistent with WHO recommendations for SMC with SP-AQ in West Africa</w:t>
      </w:r>
      <w:r w:rsidR="000D6384">
        <w:t xml:space="preserve"> </w:t>
      </w:r>
      <w:r w:rsidRPr="00857411">
        <w:fldChar w:fldCharType="begin"/>
      </w:r>
      <w:r w:rsidR="00D45171">
        <w:instrText xml:space="preserve"> ADDIN EN.CITE &lt;EndNote&gt;&lt;Cite&gt;&lt;Author&gt;Organization&lt;/Author&gt;&lt;Year&gt;2012&lt;/Year&gt;&lt;RecNum&gt;1861&lt;/RecNum&gt;&lt;DisplayText&gt;[4]&lt;/DisplayText&gt;&lt;record&gt;&lt;rec-number&gt;1861&lt;/rec-number&gt;&lt;foreign-keys&gt;&lt;key app="EN" db-id="w2x2ppwr02are9ewazcv5t9os0rxfwdzvdew" timestamp="1379509239"&gt;1861&lt;/key&gt;&lt;/foreign-keys&gt;&lt;ref-type name="Journal Article"&gt;17&lt;/ref-type&gt;&lt;contributors&gt;&lt;authors&gt;&lt;author&gt;World Health Organization&lt;/author&gt;&lt;/authors&gt;&lt;/contributors&gt;&lt;titles&gt;&lt;title&gt;&lt;style face="normal" font="default" size="100%"&gt;WHO Policy Recommendation: Seasonal Malaria Chemoprevention (SMC) for &lt;/style&gt;&lt;style face="italic" font="default" size="100%"&gt;Plasmodium falciparum&lt;/style&gt;&lt;style face="normal" font="default" size="100%"&gt; malaria control in highly seasonal transmission areas of the Sahel sub-region in Africa&lt;/style&gt;&lt;/title&gt;&lt;/titles&gt;&lt;dates&gt;&lt;year&gt;2012&lt;/year&gt;&lt;/dates&gt;&lt;urls&gt;&lt;related-urls&gt;&lt;url&gt;http://www.who.int/malaria/publications/atoz/smc_policy_recommendation_en_032012.pdf&lt;/url&gt;&lt;/related-urls&gt;&lt;/urls&gt;&lt;/record&gt;&lt;/Cite&gt;&lt;/EndNote&gt;</w:instrText>
      </w:r>
      <w:r w:rsidRPr="00857411">
        <w:fldChar w:fldCharType="separate"/>
      </w:r>
      <w:r w:rsidR="00D45171">
        <w:rPr>
          <w:noProof/>
        </w:rPr>
        <w:t>[4]</w:t>
      </w:r>
      <w:r w:rsidRPr="00857411">
        <w:fldChar w:fldCharType="end"/>
      </w:r>
      <w:r w:rsidRPr="00857411">
        <w:t>:</w:t>
      </w:r>
    </w:p>
    <w:p w14:paraId="197FBFDB" w14:textId="77777777" w:rsidR="005307CA" w:rsidRPr="00857411" w:rsidRDefault="005307CA" w:rsidP="005307CA">
      <w:pPr>
        <w:pStyle w:val="ListParagraph"/>
      </w:pPr>
    </w:p>
    <w:tbl>
      <w:tblPr>
        <w:tblStyle w:val="TableGrid"/>
        <w:tblW w:w="8455" w:type="dxa"/>
        <w:tblInd w:w="72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5"/>
        <w:gridCol w:w="2610"/>
        <w:gridCol w:w="2430"/>
        <w:gridCol w:w="2430"/>
      </w:tblGrid>
      <w:tr w:rsidR="005307CA" w:rsidRPr="00DF67E1" w14:paraId="51DC4919" w14:textId="77777777" w:rsidTr="00C10BC8">
        <w:tc>
          <w:tcPr>
            <w:tcW w:w="985" w:type="dxa"/>
          </w:tcPr>
          <w:p w14:paraId="54EFEF27" w14:textId="77777777" w:rsidR="005307CA" w:rsidRPr="00C57E43" w:rsidRDefault="005307CA" w:rsidP="00C10BC8">
            <w:pPr>
              <w:pStyle w:val="ListParagraph"/>
              <w:ind w:left="75"/>
              <w:jc w:val="center"/>
              <w:rPr>
                <w:b/>
              </w:rPr>
            </w:pPr>
            <w:r w:rsidRPr="00C57E43">
              <w:rPr>
                <w:b/>
              </w:rPr>
              <w:t>Age (y)</w:t>
            </w:r>
          </w:p>
        </w:tc>
        <w:tc>
          <w:tcPr>
            <w:tcW w:w="2610" w:type="dxa"/>
          </w:tcPr>
          <w:p w14:paraId="13B686A9" w14:textId="77777777" w:rsidR="005307CA" w:rsidRPr="00C57E43" w:rsidRDefault="005307CA" w:rsidP="00C10BC8">
            <w:pPr>
              <w:pStyle w:val="ListParagraph"/>
              <w:ind w:left="75"/>
              <w:jc w:val="center"/>
              <w:rPr>
                <w:b/>
              </w:rPr>
            </w:pPr>
            <w:r w:rsidRPr="00C57E43">
              <w:rPr>
                <w:b/>
              </w:rPr>
              <w:t>Day 1</w:t>
            </w:r>
          </w:p>
        </w:tc>
        <w:tc>
          <w:tcPr>
            <w:tcW w:w="2430" w:type="dxa"/>
          </w:tcPr>
          <w:p w14:paraId="5C58AC8D" w14:textId="77777777" w:rsidR="005307CA" w:rsidRPr="00C57E43" w:rsidRDefault="005307CA" w:rsidP="00C10BC8">
            <w:pPr>
              <w:pStyle w:val="ListParagraph"/>
              <w:ind w:left="75"/>
              <w:jc w:val="center"/>
              <w:rPr>
                <w:b/>
              </w:rPr>
            </w:pPr>
            <w:r w:rsidRPr="00C57E43">
              <w:rPr>
                <w:b/>
              </w:rPr>
              <w:t>Day 2</w:t>
            </w:r>
          </w:p>
        </w:tc>
        <w:tc>
          <w:tcPr>
            <w:tcW w:w="2430" w:type="dxa"/>
          </w:tcPr>
          <w:p w14:paraId="50E08F0A" w14:textId="77777777" w:rsidR="005307CA" w:rsidRPr="00C57E43" w:rsidRDefault="005307CA" w:rsidP="00C10BC8">
            <w:pPr>
              <w:pStyle w:val="ListParagraph"/>
              <w:ind w:left="75"/>
              <w:jc w:val="center"/>
              <w:rPr>
                <w:b/>
              </w:rPr>
            </w:pPr>
            <w:r w:rsidRPr="00C57E43">
              <w:rPr>
                <w:b/>
              </w:rPr>
              <w:t>Day 3</w:t>
            </w:r>
          </w:p>
        </w:tc>
      </w:tr>
      <w:tr w:rsidR="005307CA" w:rsidRPr="00906E4A" w14:paraId="3ED98F9F" w14:textId="77777777" w:rsidTr="00C10BC8">
        <w:tc>
          <w:tcPr>
            <w:tcW w:w="985" w:type="dxa"/>
          </w:tcPr>
          <w:p w14:paraId="0AED3574" w14:textId="77777777" w:rsidR="005307CA" w:rsidRPr="00906E4A" w:rsidRDefault="005307CA" w:rsidP="00C10BC8">
            <w:pPr>
              <w:pStyle w:val="ListParagraph"/>
              <w:ind w:left="75"/>
              <w:jc w:val="center"/>
            </w:pPr>
            <w:r w:rsidRPr="00906E4A">
              <w:t>1-5</w:t>
            </w:r>
          </w:p>
        </w:tc>
        <w:tc>
          <w:tcPr>
            <w:tcW w:w="2610" w:type="dxa"/>
          </w:tcPr>
          <w:p w14:paraId="49284FCC" w14:textId="77777777" w:rsidR="005307CA" w:rsidRPr="00906E4A" w:rsidRDefault="005307CA" w:rsidP="00C10BC8">
            <w:pPr>
              <w:pStyle w:val="ListParagraph"/>
              <w:ind w:left="75"/>
              <w:jc w:val="center"/>
            </w:pPr>
            <w:r w:rsidRPr="00906E4A">
              <w:t>1 tablet 500/25mg SP</w:t>
            </w:r>
          </w:p>
          <w:p w14:paraId="2A8A28D7" w14:textId="77777777" w:rsidR="005307CA" w:rsidRPr="00906E4A" w:rsidRDefault="005307CA" w:rsidP="00C10BC8">
            <w:pPr>
              <w:pStyle w:val="ListParagraph"/>
              <w:ind w:left="75"/>
              <w:jc w:val="center"/>
            </w:pPr>
            <w:r w:rsidRPr="00906E4A">
              <w:t>1 tablet 15</w:t>
            </w:r>
            <w:r>
              <w:t>0</w:t>
            </w:r>
            <w:r w:rsidRPr="00906E4A">
              <w:t>mg AQ</w:t>
            </w:r>
          </w:p>
        </w:tc>
        <w:tc>
          <w:tcPr>
            <w:tcW w:w="2430" w:type="dxa"/>
          </w:tcPr>
          <w:p w14:paraId="114D90E2" w14:textId="77777777" w:rsidR="005307CA" w:rsidRPr="00906E4A" w:rsidRDefault="005307CA" w:rsidP="00C10BC8">
            <w:pPr>
              <w:pStyle w:val="ListParagraph"/>
              <w:ind w:left="75"/>
              <w:jc w:val="center"/>
            </w:pPr>
          </w:p>
          <w:p w14:paraId="67BBDA3B" w14:textId="77777777" w:rsidR="005307CA" w:rsidRPr="00906E4A" w:rsidRDefault="005307CA" w:rsidP="00C10BC8">
            <w:pPr>
              <w:pStyle w:val="ListParagraph"/>
              <w:ind w:left="75"/>
              <w:jc w:val="center"/>
            </w:pPr>
            <w:r w:rsidRPr="00906E4A">
              <w:t>1 tablet 15</w:t>
            </w:r>
            <w:r>
              <w:t>0</w:t>
            </w:r>
            <w:r w:rsidRPr="00906E4A">
              <w:t>mg AQ</w:t>
            </w:r>
          </w:p>
        </w:tc>
        <w:tc>
          <w:tcPr>
            <w:tcW w:w="2430" w:type="dxa"/>
          </w:tcPr>
          <w:p w14:paraId="2CB0091D" w14:textId="77777777" w:rsidR="005307CA" w:rsidRPr="00906E4A" w:rsidRDefault="005307CA" w:rsidP="00C10BC8">
            <w:pPr>
              <w:pStyle w:val="ListParagraph"/>
              <w:ind w:left="75"/>
              <w:jc w:val="center"/>
            </w:pPr>
          </w:p>
          <w:p w14:paraId="785A64CA" w14:textId="77777777" w:rsidR="005307CA" w:rsidRPr="00906E4A" w:rsidRDefault="005307CA" w:rsidP="00C10BC8">
            <w:pPr>
              <w:pStyle w:val="ListParagraph"/>
              <w:ind w:left="75"/>
              <w:jc w:val="center"/>
            </w:pPr>
            <w:r w:rsidRPr="00906E4A">
              <w:t>1 tablet 15</w:t>
            </w:r>
            <w:r>
              <w:t>0</w:t>
            </w:r>
            <w:r w:rsidRPr="00906E4A">
              <w:t>mg AQ</w:t>
            </w:r>
          </w:p>
        </w:tc>
      </w:tr>
      <w:tr w:rsidR="005307CA" w:rsidRPr="00857411" w14:paraId="0B7CE280" w14:textId="77777777" w:rsidTr="00C10BC8">
        <w:tc>
          <w:tcPr>
            <w:tcW w:w="985" w:type="dxa"/>
          </w:tcPr>
          <w:p w14:paraId="3B679284" w14:textId="77777777" w:rsidR="005307CA" w:rsidRPr="00906E4A" w:rsidRDefault="005307CA" w:rsidP="00C10BC8">
            <w:pPr>
              <w:pStyle w:val="ListParagraph"/>
              <w:ind w:left="75"/>
              <w:jc w:val="center"/>
            </w:pPr>
            <w:r w:rsidRPr="00906E4A">
              <w:t>6-10</w:t>
            </w:r>
          </w:p>
        </w:tc>
        <w:tc>
          <w:tcPr>
            <w:tcW w:w="2610" w:type="dxa"/>
          </w:tcPr>
          <w:p w14:paraId="0F6C9DEF" w14:textId="77777777" w:rsidR="005307CA" w:rsidRPr="00906E4A" w:rsidRDefault="005307CA" w:rsidP="00C10BC8">
            <w:pPr>
              <w:pStyle w:val="ListParagraph"/>
              <w:ind w:left="75"/>
              <w:jc w:val="center"/>
            </w:pPr>
            <w:r w:rsidRPr="00906E4A">
              <w:t>1.5 tablets 500/25mg SP</w:t>
            </w:r>
          </w:p>
          <w:p w14:paraId="54F39458" w14:textId="77777777" w:rsidR="005307CA" w:rsidRPr="00906E4A" w:rsidRDefault="005307CA" w:rsidP="00C10BC8">
            <w:pPr>
              <w:pStyle w:val="ListParagraph"/>
              <w:ind w:left="75"/>
              <w:jc w:val="center"/>
            </w:pPr>
            <w:r w:rsidRPr="00906E4A">
              <w:t>1.5 tablets 15</w:t>
            </w:r>
            <w:r>
              <w:t>0</w:t>
            </w:r>
            <w:r w:rsidRPr="00906E4A">
              <w:t>mg AQ</w:t>
            </w:r>
          </w:p>
        </w:tc>
        <w:tc>
          <w:tcPr>
            <w:tcW w:w="2430" w:type="dxa"/>
          </w:tcPr>
          <w:p w14:paraId="1F8EC87D" w14:textId="77777777" w:rsidR="005307CA" w:rsidRPr="00906E4A" w:rsidRDefault="005307CA" w:rsidP="00C10BC8">
            <w:pPr>
              <w:pStyle w:val="ListParagraph"/>
              <w:ind w:left="75"/>
              <w:jc w:val="center"/>
            </w:pPr>
          </w:p>
          <w:p w14:paraId="43AE390E" w14:textId="77777777" w:rsidR="005307CA" w:rsidRPr="00906E4A" w:rsidRDefault="005307CA" w:rsidP="00C10BC8">
            <w:pPr>
              <w:pStyle w:val="ListParagraph"/>
              <w:ind w:left="75"/>
              <w:jc w:val="center"/>
            </w:pPr>
            <w:r w:rsidRPr="00906E4A">
              <w:t>1.5 tablets 15</w:t>
            </w:r>
            <w:r>
              <w:t>0</w:t>
            </w:r>
            <w:r w:rsidRPr="00906E4A">
              <w:t>mg AQ</w:t>
            </w:r>
          </w:p>
        </w:tc>
        <w:tc>
          <w:tcPr>
            <w:tcW w:w="2430" w:type="dxa"/>
          </w:tcPr>
          <w:p w14:paraId="0DCF992B" w14:textId="77777777" w:rsidR="005307CA" w:rsidRPr="00906E4A" w:rsidRDefault="005307CA" w:rsidP="00C10BC8">
            <w:pPr>
              <w:pStyle w:val="ListParagraph"/>
              <w:ind w:left="75"/>
              <w:jc w:val="center"/>
            </w:pPr>
          </w:p>
          <w:p w14:paraId="7033BA3E" w14:textId="77777777" w:rsidR="005307CA" w:rsidRPr="00857411" w:rsidRDefault="005307CA" w:rsidP="00C10BC8">
            <w:pPr>
              <w:pStyle w:val="ListParagraph"/>
              <w:ind w:left="75"/>
              <w:jc w:val="center"/>
            </w:pPr>
            <w:r w:rsidRPr="00906E4A">
              <w:t>1.5 tablets 15</w:t>
            </w:r>
            <w:r>
              <w:t>0</w:t>
            </w:r>
            <w:r w:rsidRPr="00906E4A">
              <w:t>mg AQ</w:t>
            </w:r>
          </w:p>
        </w:tc>
      </w:tr>
    </w:tbl>
    <w:p w14:paraId="5109F349" w14:textId="77777777" w:rsidR="005307CA" w:rsidRDefault="005307CA" w:rsidP="005307CA"/>
    <w:p w14:paraId="05C7067F" w14:textId="77777777" w:rsidR="005307CA" w:rsidRPr="00857411" w:rsidRDefault="005307CA" w:rsidP="005307CA">
      <w:r w:rsidRPr="00857411">
        <w:t xml:space="preserve">The weight-based dosing of tablets of 40/320mg of DP </w:t>
      </w:r>
      <w:r>
        <w:t>was</w:t>
      </w:r>
      <w:r w:rsidRPr="00857411">
        <w:t xml:space="preserve">: </w:t>
      </w:r>
    </w:p>
    <w:p w14:paraId="3F50FAD9" w14:textId="77777777" w:rsidR="005307CA" w:rsidRPr="00857411" w:rsidRDefault="005307CA" w:rsidP="005307CA"/>
    <w:tbl>
      <w:tblPr>
        <w:tblStyle w:val="TableGrid"/>
        <w:tblW w:w="0" w:type="auto"/>
        <w:tblInd w:w="687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85"/>
        <w:gridCol w:w="2520"/>
      </w:tblGrid>
      <w:tr w:rsidR="005307CA" w:rsidRPr="00DF67E1" w14:paraId="283B824E" w14:textId="77777777" w:rsidTr="00C10BC8">
        <w:tc>
          <w:tcPr>
            <w:tcW w:w="1885" w:type="dxa"/>
          </w:tcPr>
          <w:p w14:paraId="20B41FF7" w14:textId="77777777" w:rsidR="005307CA" w:rsidRPr="00282FEB" w:rsidRDefault="005307CA" w:rsidP="00C10BC8">
            <w:pPr>
              <w:jc w:val="center"/>
              <w:rPr>
                <w:b/>
              </w:rPr>
            </w:pPr>
            <w:r w:rsidRPr="00282FEB">
              <w:rPr>
                <w:b/>
              </w:rPr>
              <w:lastRenderedPageBreak/>
              <w:t>Weight (kg)</w:t>
            </w:r>
          </w:p>
        </w:tc>
        <w:tc>
          <w:tcPr>
            <w:tcW w:w="2520" w:type="dxa"/>
          </w:tcPr>
          <w:p w14:paraId="393B04FF" w14:textId="77777777" w:rsidR="005307CA" w:rsidRPr="00282FEB" w:rsidRDefault="005307CA" w:rsidP="00C10BC8">
            <w:pPr>
              <w:jc w:val="center"/>
              <w:rPr>
                <w:b/>
              </w:rPr>
            </w:pPr>
            <w:r w:rsidRPr="00282FEB">
              <w:rPr>
                <w:b/>
              </w:rPr>
              <w:t>No. of 40/320mg tabs DP daily for 3 days</w:t>
            </w:r>
          </w:p>
        </w:tc>
      </w:tr>
      <w:tr w:rsidR="005307CA" w:rsidRPr="00857411" w14:paraId="27BF0C1B" w14:textId="77777777" w:rsidTr="00C10BC8">
        <w:tc>
          <w:tcPr>
            <w:tcW w:w="1885" w:type="dxa"/>
          </w:tcPr>
          <w:p w14:paraId="0E02B1BF" w14:textId="77777777" w:rsidR="005307CA" w:rsidRPr="00857411" w:rsidRDefault="005307CA" w:rsidP="00C10BC8">
            <w:pPr>
              <w:jc w:val="center"/>
            </w:pPr>
            <w:r w:rsidRPr="00857411">
              <w:t>≤ 5</w:t>
            </w:r>
          </w:p>
        </w:tc>
        <w:tc>
          <w:tcPr>
            <w:tcW w:w="2520" w:type="dxa"/>
          </w:tcPr>
          <w:p w14:paraId="1869A3D6" w14:textId="77777777" w:rsidR="005307CA" w:rsidRPr="00857411" w:rsidRDefault="005307CA" w:rsidP="00C10BC8">
            <w:pPr>
              <w:jc w:val="center"/>
            </w:pPr>
            <w:r w:rsidRPr="00857411">
              <w:t>¼</w:t>
            </w:r>
          </w:p>
        </w:tc>
      </w:tr>
      <w:tr w:rsidR="005307CA" w:rsidRPr="00857411" w14:paraId="0F4E53AF" w14:textId="77777777" w:rsidTr="00C10BC8">
        <w:tc>
          <w:tcPr>
            <w:tcW w:w="1885" w:type="dxa"/>
          </w:tcPr>
          <w:p w14:paraId="67402699" w14:textId="77777777" w:rsidR="005307CA" w:rsidRPr="00857411" w:rsidRDefault="005307CA" w:rsidP="00C10BC8">
            <w:pPr>
              <w:jc w:val="center"/>
            </w:pPr>
            <w:r w:rsidRPr="00857411">
              <w:t>6-10</w:t>
            </w:r>
          </w:p>
        </w:tc>
        <w:tc>
          <w:tcPr>
            <w:tcW w:w="2520" w:type="dxa"/>
          </w:tcPr>
          <w:p w14:paraId="23159DAA" w14:textId="77777777" w:rsidR="005307CA" w:rsidRPr="00857411" w:rsidRDefault="005307CA" w:rsidP="00C10BC8">
            <w:pPr>
              <w:jc w:val="center"/>
            </w:pPr>
            <w:r w:rsidRPr="00857411">
              <w:t>½</w:t>
            </w:r>
          </w:p>
        </w:tc>
      </w:tr>
      <w:tr w:rsidR="005307CA" w:rsidRPr="00857411" w14:paraId="50AE4A75" w14:textId="77777777" w:rsidTr="00C10BC8">
        <w:tc>
          <w:tcPr>
            <w:tcW w:w="1885" w:type="dxa"/>
          </w:tcPr>
          <w:p w14:paraId="4AED1AA5" w14:textId="77777777" w:rsidR="005307CA" w:rsidRPr="00857411" w:rsidRDefault="005307CA" w:rsidP="00C10BC8">
            <w:pPr>
              <w:jc w:val="center"/>
            </w:pPr>
            <w:r w:rsidRPr="00857411">
              <w:t>11-14</w:t>
            </w:r>
          </w:p>
        </w:tc>
        <w:tc>
          <w:tcPr>
            <w:tcW w:w="2520" w:type="dxa"/>
          </w:tcPr>
          <w:p w14:paraId="0523FD05" w14:textId="77777777" w:rsidR="005307CA" w:rsidRPr="00857411" w:rsidRDefault="005307CA" w:rsidP="00C10BC8">
            <w:pPr>
              <w:jc w:val="center"/>
            </w:pPr>
            <w:r w:rsidRPr="00857411">
              <w:t>¾</w:t>
            </w:r>
          </w:p>
        </w:tc>
      </w:tr>
      <w:tr w:rsidR="005307CA" w:rsidRPr="00857411" w14:paraId="268E10CF" w14:textId="77777777" w:rsidTr="00C10BC8">
        <w:tc>
          <w:tcPr>
            <w:tcW w:w="1885" w:type="dxa"/>
          </w:tcPr>
          <w:p w14:paraId="496B59B2" w14:textId="77777777" w:rsidR="005307CA" w:rsidRPr="00857411" w:rsidRDefault="005307CA" w:rsidP="00C10BC8">
            <w:pPr>
              <w:jc w:val="center"/>
            </w:pPr>
            <w:r w:rsidRPr="00857411">
              <w:t>15-19</w:t>
            </w:r>
          </w:p>
        </w:tc>
        <w:tc>
          <w:tcPr>
            <w:tcW w:w="2520" w:type="dxa"/>
          </w:tcPr>
          <w:p w14:paraId="365CF0C9" w14:textId="77777777" w:rsidR="005307CA" w:rsidRPr="00857411" w:rsidRDefault="005307CA" w:rsidP="00C10BC8">
            <w:pPr>
              <w:jc w:val="center"/>
            </w:pPr>
            <w:r w:rsidRPr="00857411">
              <w:t>1</w:t>
            </w:r>
          </w:p>
        </w:tc>
      </w:tr>
      <w:tr w:rsidR="005307CA" w:rsidRPr="00857411" w14:paraId="018356D0" w14:textId="77777777" w:rsidTr="00C10BC8">
        <w:tc>
          <w:tcPr>
            <w:tcW w:w="1885" w:type="dxa"/>
          </w:tcPr>
          <w:p w14:paraId="33279B1C" w14:textId="77777777" w:rsidR="005307CA" w:rsidRPr="00857411" w:rsidRDefault="005307CA" w:rsidP="00C10BC8">
            <w:pPr>
              <w:jc w:val="center"/>
            </w:pPr>
            <w:r w:rsidRPr="00857411">
              <w:t>20-23</w:t>
            </w:r>
          </w:p>
        </w:tc>
        <w:tc>
          <w:tcPr>
            <w:tcW w:w="2520" w:type="dxa"/>
          </w:tcPr>
          <w:p w14:paraId="117646B5" w14:textId="77777777" w:rsidR="005307CA" w:rsidRPr="00857411" w:rsidRDefault="005307CA" w:rsidP="00C10BC8">
            <w:pPr>
              <w:jc w:val="center"/>
            </w:pPr>
            <w:r w:rsidRPr="00857411">
              <w:t>1 ¼</w:t>
            </w:r>
          </w:p>
        </w:tc>
      </w:tr>
      <w:tr w:rsidR="005307CA" w:rsidRPr="00857411" w14:paraId="262EDFA7" w14:textId="77777777" w:rsidTr="00C10BC8">
        <w:tc>
          <w:tcPr>
            <w:tcW w:w="1885" w:type="dxa"/>
          </w:tcPr>
          <w:p w14:paraId="26A620DD" w14:textId="77777777" w:rsidR="005307CA" w:rsidRPr="00857411" w:rsidRDefault="005307CA" w:rsidP="00C10BC8">
            <w:pPr>
              <w:jc w:val="center"/>
            </w:pPr>
            <w:r w:rsidRPr="00857411">
              <w:t>24-25</w:t>
            </w:r>
          </w:p>
        </w:tc>
        <w:tc>
          <w:tcPr>
            <w:tcW w:w="2520" w:type="dxa"/>
          </w:tcPr>
          <w:p w14:paraId="4E4773B6" w14:textId="77777777" w:rsidR="005307CA" w:rsidRPr="00857411" w:rsidRDefault="005307CA" w:rsidP="00C10BC8">
            <w:pPr>
              <w:jc w:val="center"/>
            </w:pPr>
            <w:r w:rsidRPr="00857411">
              <w:t>1 ½</w:t>
            </w:r>
          </w:p>
        </w:tc>
      </w:tr>
      <w:tr w:rsidR="005307CA" w:rsidRPr="00857411" w14:paraId="58C265BE" w14:textId="77777777" w:rsidTr="00C10BC8">
        <w:tc>
          <w:tcPr>
            <w:tcW w:w="1885" w:type="dxa"/>
          </w:tcPr>
          <w:p w14:paraId="6F46D33F" w14:textId="77777777" w:rsidR="005307CA" w:rsidRPr="00857411" w:rsidRDefault="005307CA" w:rsidP="00C10BC8">
            <w:pPr>
              <w:jc w:val="center"/>
            </w:pPr>
            <w:r>
              <w:t>26-35</w:t>
            </w:r>
          </w:p>
        </w:tc>
        <w:tc>
          <w:tcPr>
            <w:tcW w:w="2520" w:type="dxa"/>
          </w:tcPr>
          <w:p w14:paraId="0B22FFF7" w14:textId="77777777" w:rsidR="005307CA" w:rsidRPr="00857411" w:rsidRDefault="005307CA" w:rsidP="00C10BC8">
            <w:pPr>
              <w:jc w:val="center"/>
            </w:pPr>
            <w:r>
              <w:t>2</w:t>
            </w:r>
          </w:p>
        </w:tc>
      </w:tr>
      <w:tr w:rsidR="005307CA" w:rsidRPr="00857411" w14:paraId="3A09A5DD" w14:textId="77777777" w:rsidTr="00C10BC8">
        <w:tc>
          <w:tcPr>
            <w:tcW w:w="1885" w:type="dxa"/>
          </w:tcPr>
          <w:p w14:paraId="34C62103" w14:textId="77777777" w:rsidR="005307CA" w:rsidRPr="00857411" w:rsidRDefault="005307CA" w:rsidP="00C10BC8">
            <w:pPr>
              <w:jc w:val="center"/>
            </w:pPr>
            <w:r>
              <w:t>36-59</w:t>
            </w:r>
          </w:p>
        </w:tc>
        <w:tc>
          <w:tcPr>
            <w:tcW w:w="2520" w:type="dxa"/>
          </w:tcPr>
          <w:p w14:paraId="2FED34A7" w14:textId="77777777" w:rsidR="005307CA" w:rsidRPr="00857411" w:rsidRDefault="005307CA" w:rsidP="00C10BC8">
            <w:pPr>
              <w:jc w:val="center"/>
            </w:pPr>
            <w:r>
              <w:t>3</w:t>
            </w:r>
          </w:p>
        </w:tc>
      </w:tr>
    </w:tbl>
    <w:p w14:paraId="1F2CD5CC" w14:textId="77777777" w:rsidR="005307CA" w:rsidRDefault="005307CA" w:rsidP="005307CA"/>
    <w:p w14:paraId="1612A3AA" w14:textId="77777777" w:rsidR="005307CA" w:rsidRPr="00857411" w:rsidRDefault="005307CA" w:rsidP="005307CA">
      <w:pPr>
        <w:rPr>
          <w:rFonts w:eastAsia="Calibri"/>
        </w:rPr>
      </w:pPr>
      <w:r>
        <w:t xml:space="preserve">Children under 5 years of age received </w:t>
      </w:r>
      <w:r w:rsidRPr="00857411">
        <w:rPr>
          <w:rFonts w:eastAsia="Calibri"/>
        </w:rPr>
        <w:t>daily penicillin prophylaxis with oral Penicillin V:</w:t>
      </w:r>
    </w:p>
    <w:p w14:paraId="641D7F35" w14:textId="77777777" w:rsidR="005307CA" w:rsidRPr="00857411" w:rsidRDefault="005307CA" w:rsidP="005307CA">
      <w:pPr>
        <w:rPr>
          <w:rFonts w:eastAsia="Calibri"/>
        </w:rPr>
      </w:pPr>
    </w:p>
    <w:tbl>
      <w:tblPr>
        <w:tblStyle w:val="TableGrid"/>
        <w:tblW w:w="0" w:type="auto"/>
        <w:tblInd w:w="703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35"/>
        <w:gridCol w:w="2070"/>
      </w:tblGrid>
      <w:tr w:rsidR="005307CA" w:rsidRPr="00DF67E1" w14:paraId="51D3D9C4" w14:textId="77777777" w:rsidTr="00C10BC8">
        <w:tc>
          <w:tcPr>
            <w:tcW w:w="1435" w:type="dxa"/>
          </w:tcPr>
          <w:p w14:paraId="5AA5F4E9" w14:textId="77777777" w:rsidR="005307CA" w:rsidRPr="00282FEB" w:rsidRDefault="005307CA" w:rsidP="00C10BC8">
            <w:pPr>
              <w:jc w:val="center"/>
              <w:rPr>
                <w:rFonts w:eastAsia="Calibri"/>
                <w:b/>
              </w:rPr>
            </w:pPr>
            <w:r w:rsidRPr="00282FEB">
              <w:rPr>
                <w:rFonts w:eastAsia="Calibri"/>
                <w:b/>
              </w:rPr>
              <w:t>Age (y)</w:t>
            </w:r>
          </w:p>
        </w:tc>
        <w:tc>
          <w:tcPr>
            <w:tcW w:w="2070" w:type="dxa"/>
          </w:tcPr>
          <w:p w14:paraId="2BB174A0" w14:textId="77777777" w:rsidR="005307CA" w:rsidRPr="00282FEB" w:rsidRDefault="005307CA" w:rsidP="00C10BC8">
            <w:pPr>
              <w:jc w:val="center"/>
              <w:rPr>
                <w:rFonts w:eastAsia="Calibri"/>
                <w:b/>
              </w:rPr>
            </w:pPr>
            <w:r w:rsidRPr="00282FEB">
              <w:rPr>
                <w:rFonts w:eastAsia="Calibri"/>
                <w:b/>
              </w:rPr>
              <w:t>No. of 125mg tabs BID</w:t>
            </w:r>
          </w:p>
        </w:tc>
      </w:tr>
      <w:tr w:rsidR="005307CA" w:rsidRPr="00857411" w14:paraId="4C7CC9B6" w14:textId="77777777" w:rsidTr="00C10BC8">
        <w:tc>
          <w:tcPr>
            <w:tcW w:w="1435" w:type="dxa"/>
          </w:tcPr>
          <w:p w14:paraId="47562485" w14:textId="77777777" w:rsidR="005307CA" w:rsidRPr="00857411" w:rsidRDefault="005307CA" w:rsidP="00C10BC8">
            <w:pPr>
              <w:jc w:val="center"/>
              <w:rPr>
                <w:rFonts w:eastAsia="Calibri"/>
              </w:rPr>
            </w:pPr>
            <w:r w:rsidRPr="00857411">
              <w:rPr>
                <w:rFonts w:eastAsia="Calibri"/>
              </w:rPr>
              <w:t>1-3</w:t>
            </w:r>
          </w:p>
        </w:tc>
        <w:tc>
          <w:tcPr>
            <w:tcW w:w="2070" w:type="dxa"/>
          </w:tcPr>
          <w:p w14:paraId="4EC3E6DF" w14:textId="77777777" w:rsidR="005307CA" w:rsidRPr="00857411" w:rsidRDefault="005307CA" w:rsidP="00C10BC8">
            <w:pPr>
              <w:jc w:val="center"/>
              <w:rPr>
                <w:rFonts w:eastAsia="Calibri"/>
              </w:rPr>
            </w:pPr>
            <w:r w:rsidRPr="00857411">
              <w:rPr>
                <w:rFonts w:eastAsia="Calibri"/>
              </w:rPr>
              <w:t>1</w:t>
            </w:r>
          </w:p>
        </w:tc>
      </w:tr>
      <w:tr w:rsidR="005307CA" w:rsidRPr="00857411" w14:paraId="48A7711F" w14:textId="77777777" w:rsidTr="00C10BC8">
        <w:tc>
          <w:tcPr>
            <w:tcW w:w="1435" w:type="dxa"/>
          </w:tcPr>
          <w:p w14:paraId="6A5316A5" w14:textId="77777777" w:rsidR="005307CA" w:rsidRPr="00857411" w:rsidRDefault="005307CA" w:rsidP="00C10BC8">
            <w:pPr>
              <w:jc w:val="center"/>
              <w:rPr>
                <w:rFonts w:eastAsia="Calibri"/>
              </w:rPr>
            </w:pPr>
            <w:r w:rsidRPr="00857411">
              <w:rPr>
                <w:rFonts w:eastAsia="Calibri"/>
              </w:rPr>
              <w:t>&gt;3-5</w:t>
            </w:r>
          </w:p>
        </w:tc>
        <w:tc>
          <w:tcPr>
            <w:tcW w:w="2070" w:type="dxa"/>
          </w:tcPr>
          <w:p w14:paraId="10989561" w14:textId="77777777" w:rsidR="005307CA" w:rsidRPr="00857411" w:rsidRDefault="005307CA" w:rsidP="00C10BC8">
            <w:pPr>
              <w:jc w:val="center"/>
              <w:rPr>
                <w:rFonts w:eastAsia="Calibri"/>
              </w:rPr>
            </w:pPr>
            <w:r w:rsidRPr="00857411">
              <w:rPr>
                <w:rFonts w:eastAsia="Calibri"/>
              </w:rPr>
              <w:t>2</w:t>
            </w:r>
          </w:p>
        </w:tc>
      </w:tr>
    </w:tbl>
    <w:p w14:paraId="5AAB85A8" w14:textId="77777777" w:rsidR="005307CA" w:rsidRDefault="005307CA" w:rsidP="005307CA">
      <w:pPr>
        <w:rPr>
          <w:b/>
        </w:rPr>
      </w:pPr>
    </w:p>
    <w:p w14:paraId="01335E3E" w14:textId="4A2F6A9B" w:rsidR="005307CA" w:rsidRDefault="005307CA" w:rsidP="005307CA">
      <w:pPr>
        <w:rPr>
          <w:b/>
        </w:rPr>
      </w:pPr>
      <w:r w:rsidRPr="00493A48">
        <w:t xml:space="preserve">Children with RDT-positive malaria received weight-based AL as per national guidelines for </w:t>
      </w:r>
      <w:r w:rsidRPr="00493A48">
        <w:rPr>
          <w:rFonts w:eastAsia="Calibri"/>
        </w:rPr>
        <w:t>uncomplicated falciparum malaria</w:t>
      </w:r>
      <w:r w:rsidR="000D6384">
        <w:rPr>
          <w:rFonts w:eastAsia="Calibri"/>
        </w:rPr>
        <w:t xml:space="preserve"> </w:t>
      </w:r>
      <w:r w:rsidRPr="00857411">
        <w:rPr>
          <w:rFonts w:eastAsia="Calibri"/>
        </w:rPr>
        <w:fldChar w:fldCharType="begin"/>
      </w:r>
      <w:r w:rsidR="00D45171">
        <w:rPr>
          <w:rFonts w:eastAsia="Calibri"/>
        </w:rPr>
        <w:instrText xml:space="preserve"> ADDIN EN.CITE &lt;EndNote&gt;&lt;Cite&gt;&lt;Year&gt;2010&lt;/Year&gt;&lt;RecNum&gt;4002&lt;/RecNum&gt;&lt;DisplayText&gt;[3]&lt;/DisplayText&gt;&lt;record&gt;&lt;rec-number&gt;4002&lt;/rec-number&gt;&lt;foreign-keys&gt;&lt;key app="EN" db-id="w2x2ppwr02are9ewazcv5t9os0rxfwdzvdew" timestamp="1443463487"&gt;4002&lt;/key&gt;&lt;/foreign-keys&gt;&lt;ref-type name="Government Document"&gt;46&lt;/ref-type&gt;&lt;contributors&gt;&lt;secondary-authors&gt;&lt;author&gt;Ministry of Public Health and Sanitation &amp;amp; Ministry of Medical Services&lt;/author&gt;&lt;/secondary-authors&gt;&lt;/contributors&gt;&lt;titles&gt;&lt;title&gt;National Guidelines for the Diagnosis, Treatment, and Prevention of Malaria in Kenya&lt;/title&gt;&lt;/titles&gt;&lt;volume&gt;3&lt;/volume&gt;&lt;dates&gt;&lt;year&gt;2010&lt;/year&gt;&lt;/dates&gt;&lt;urls&gt;&lt;/urls&gt;&lt;/record&gt;&lt;/Cite&gt;&lt;/EndNote&gt;</w:instrText>
      </w:r>
      <w:r w:rsidRPr="00857411">
        <w:rPr>
          <w:rFonts w:eastAsia="Calibri"/>
        </w:rPr>
        <w:fldChar w:fldCharType="separate"/>
      </w:r>
      <w:r w:rsidR="00D45171">
        <w:rPr>
          <w:rFonts w:eastAsia="Calibri"/>
          <w:noProof/>
        </w:rPr>
        <w:t>[3]</w:t>
      </w:r>
      <w:r w:rsidRPr="00857411">
        <w:rPr>
          <w:rFonts w:eastAsia="Calibri"/>
        </w:rPr>
        <w:fldChar w:fldCharType="end"/>
      </w:r>
      <w:r>
        <w:rPr>
          <w:b/>
        </w:rPr>
        <w:t>:</w:t>
      </w:r>
    </w:p>
    <w:p w14:paraId="2AB32CB1" w14:textId="77777777" w:rsidR="005307CA" w:rsidRDefault="005307CA" w:rsidP="005307CA">
      <w:pPr>
        <w:rPr>
          <w:b/>
        </w:rPr>
      </w:pPr>
    </w:p>
    <w:tbl>
      <w:tblPr>
        <w:tblStyle w:val="TableGrid"/>
        <w:tblW w:w="0" w:type="auto"/>
        <w:tblInd w:w="909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35"/>
        <w:gridCol w:w="2160"/>
      </w:tblGrid>
      <w:tr w:rsidR="005307CA" w:rsidRPr="00DF67E1" w14:paraId="4C1A834E" w14:textId="77777777" w:rsidTr="00C10BC8">
        <w:tc>
          <w:tcPr>
            <w:tcW w:w="1435" w:type="dxa"/>
          </w:tcPr>
          <w:p w14:paraId="36C656AC" w14:textId="77777777" w:rsidR="005307CA" w:rsidRPr="00282FEB" w:rsidRDefault="005307CA" w:rsidP="00C10BC8">
            <w:pPr>
              <w:jc w:val="center"/>
              <w:rPr>
                <w:rFonts w:eastAsia="Calibri"/>
                <w:b/>
              </w:rPr>
            </w:pPr>
            <w:r w:rsidRPr="00282FEB">
              <w:rPr>
                <w:rFonts w:eastAsia="Calibri"/>
                <w:b/>
              </w:rPr>
              <w:t>Weight (kg)</w:t>
            </w:r>
          </w:p>
        </w:tc>
        <w:tc>
          <w:tcPr>
            <w:tcW w:w="2160" w:type="dxa"/>
          </w:tcPr>
          <w:p w14:paraId="71F7D7B1" w14:textId="77777777" w:rsidR="005307CA" w:rsidRPr="00282FEB" w:rsidRDefault="005307CA" w:rsidP="00C10BC8">
            <w:pPr>
              <w:jc w:val="center"/>
              <w:rPr>
                <w:rFonts w:eastAsia="Calibri"/>
                <w:b/>
              </w:rPr>
            </w:pPr>
            <w:r w:rsidRPr="00282FEB">
              <w:rPr>
                <w:rFonts w:eastAsia="Calibri"/>
                <w:b/>
              </w:rPr>
              <w:t>No. of 20/120mg tabs BID for 3 days</w:t>
            </w:r>
          </w:p>
        </w:tc>
      </w:tr>
      <w:tr w:rsidR="005307CA" w:rsidRPr="00857411" w14:paraId="190FE968" w14:textId="77777777" w:rsidTr="00C10BC8">
        <w:tc>
          <w:tcPr>
            <w:tcW w:w="1435" w:type="dxa"/>
          </w:tcPr>
          <w:p w14:paraId="302C37A8" w14:textId="77777777" w:rsidR="005307CA" w:rsidRPr="00857411" w:rsidRDefault="005307CA" w:rsidP="00C10BC8">
            <w:pPr>
              <w:jc w:val="center"/>
              <w:rPr>
                <w:rFonts w:eastAsia="Calibri"/>
              </w:rPr>
            </w:pPr>
            <w:r w:rsidRPr="00857411">
              <w:rPr>
                <w:rFonts w:eastAsia="Calibri"/>
              </w:rPr>
              <w:t>5-14</w:t>
            </w:r>
          </w:p>
        </w:tc>
        <w:tc>
          <w:tcPr>
            <w:tcW w:w="2160" w:type="dxa"/>
          </w:tcPr>
          <w:p w14:paraId="2B5FE639" w14:textId="77777777" w:rsidR="005307CA" w:rsidRPr="00857411" w:rsidRDefault="005307CA" w:rsidP="00C10BC8">
            <w:pPr>
              <w:jc w:val="center"/>
              <w:rPr>
                <w:rFonts w:eastAsia="Calibri"/>
              </w:rPr>
            </w:pPr>
            <w:r w:rsidRPr="00857411">
              <w:rPr>
                <w:rFonts w:eastAsia="Calibri"/>
              </w:rPr>
              <w:t>1</w:t>
            </w:r>
          </w:p>
        </w:tc>
      </w:tr>
      <w:tr w:rsidR="005307CA" w:rsidRPr="00857411" w14:paraId="30001F99" w14:textId="77777777" w:rsidTr="00C10BC8">
        <w:tc>
          <w:tcPr>
            <w:tcW w:w="1435" w:type="dxa"/>
          </w:tcPr>
          <w:p w14:paraId="127A0650" w14:textId="77777777" w:rsidR="005307CA" w:rsidRPr="00857411" w:rsidRDefault="005307CA" w:rsidP="00C10BC8">
            <w:pPr>
              <w:jc w:val="center"/>
              <w:rPr>
                <w:rFonts w:eastAsia="Calibri"/>
              </w:rPr>
            </w:pPr>
            <w:r w:rsidRPr="00857411">
              <w:rPr>
                <w:rFonts w:eastAsia="Calibri"/>
              </w:rPr>
              <w:t>15-24</w:t>
            </w:r>
          </w:p>
        </w:tc>
        <w:tc>
          <w:tcPr>
            <w:tcW w:w="2160" w:type="dxa"/>
          </w:tcPr>
          <w:p w14:paraId="6E50E222" w14:textId="77777777" w:rsidR="005307CA" w:rsidRPr="00857411" w:rsidRDefault="005307CA" w:rsidP="00C10BC8">
            <w:pPr>
              <w:jc w:val="center"/>
              <w:rPr>
                <w:rFonts w:eastAsia="Calibri"/>
              </w:rPr>
            </w:pPr>
            <w:r w:rsidRPr="00857411">
              <w:rPr>
                <w:rFonts w:eastAsia="Calibri"/>
              </w:rPr>
              <w:t>2</w:t>
            </w:r>
          </w:p>
        </w:tc>
      </w:tr>
      <w:tr w:rsidR="005307CA" w:rsidRPr="00857411" w14:paraId="5AD8B8DB" w14:textId="77777777" w:rsidTr="00C10BC8">
        <w:tc>
          <w:tcPr>
            <w:tcW w:w="1435" w:type="dxa"/>
          </w:tcPr>
          <w:p w14:paraId="0FC90421" w14:textId="77777777" w:rsidR="005307CA" w:rsidRPr="00857411" w:rsidRDefault="005307CA" w:rsidP="00C10BC8">
            <w:pPr>
              <w:jc w:val="center"/>
              <w:rPr>
                <w:rFonts w:eastAsia="Calibri"/>
              </w:rPr>
            </w:pPr>
            <w:r w:rsidRPr="00857411">
              <w:rPr>
                <w:rFonts w:eastAsia="Calibri"/>
              </w:rPr>
              <w:t>25-34</w:t>
            </w:r>
          </w:p>
        </w:tc>
        <w:tc>
          <w:tcPr>
            <w:tcW w:w="2160" w:type="dxa"/>
          </w:tcPr>
          <w:p w14:paraId="2DB02DC5" w14:textId="77777777" w:rsidR="005307CA" w:rsidRPr="00857411" w:rsidRDefault="005307CA" w:rsidP="00C10BC8">
            <w:pPr>
              <w:jc w:val="center"/>
              <w:rPr>
                <w:rFonts w:eastAsia="Calibri"/>
              </w:rPr>
            </w:pPr>
            <w:r w:rsidRPr="00857411">
              <w:rPr>
                <w:rFonts w:eastAsia="Calibri"/>
              </w:rPr>
              <w:t>3</w:t>
            </w:r>
          </w:p>
        </w:tc>
      </w:tr>
      <w:tr w:rsidR="005307CA" w:rsidRPr="00857411" w14:paraId="5DFBF6D9" w14:textId="77777777" w:rsidTr="00C10BC8">
        <w:tc>
          <w:tcPr>
            <w:tcW w:w="1435" w:type="dxa"/>
          </w:tcPr>
          <w:p w14:paraId="47387EAD" w14:textId="77777777" w:rsidR="005307CA" w:rsidRPr="00857411" w:rsidRDefault="005307CA" w:rsidP="00C10BC8">
            <w:pPr>
              <w:jc w:val="center"/>
              <w:rPr>
                <w:rFonts w:eastAsia="Calibri"/>
              </w:rPr>
            </w:pPr>
            <w:r w:rsidRPr="00857411">
              <w:rPr>
                <w:rFonts w:eastAsia="Calibri"/>
              </w:rPr>
              <w:t>&gt;34</w:t>
            </w:r>
          </w:p>
        </w:tc>
        <w:tc>
          <w:tcPr>
            <w:tcW w:w="2160" w:type="dxa"/>
          </w:tcPr>
          <w:p w14:paraId="5D6099DF" w14:textId="77777777" w:rsidR="005307CA" w:rsidRPr="00857411" w:rsidRDefault="005307CA" w:rsidP="00C10BC8">
            <w:pPr>
              <w:jc w:val="center"/>
              <w:rPr>
                <w:rFonts w:eastAsia="Calibri"/>
              </w:rPr>
            </w:pPr>
            <w:r w:rsidRPr="00857411">
              <w:rPr>
                <w:rFonts w:eastAsia="Calibri"/>
              </w:rPr>
              <w:t>4</w:t>
            </w:r>
          </w:p>
        </w:tc>
      </w:tr>
    </w:tbl>
    <w:p w14:paraId="2639BFD2" w14:textId="77777777" w:rsidR="005307CA" w:rsidRPr="00533CBB" w:rsidRDefault="005307CA" w:rsidP="005307CA">
      <w:pPr>
        <w:rPr>
          <w:b/>
        </w:rPr>
      </w:pPr>
    </w:p>
    <w:p w14:paraId="10809EBA" w14:textId="77777777" w:rsidR="005307CA" w:rsidRPr="00DD1BC9" w:rsidRDefault="005307CA" w:rsidP="005307CA">
      <w:pPr>
        <w:pStyle w:val="Heading2"/>
      </w:pPr>
      <w:bookmarkStart w:id="5" w:name="_Toc113270928"/>
      <w:r w:rsidRPr="00DD1BC9">
        <w:t>Molecular parasite detection</w:t>
      </w:r>
      <w:bookmarkEnd w:id="5"/>
    </w:p>
    <w:p w14:paraId="31560B54" w14:textId="77777777" w:rsidR="005307CA" w:rsidRDefault="005307CA" w:rsidP="005307CA">
      <w:r w:rsidRPr="00E4531F">
        <w:t xml:space="preserve">From each dried blood spot (DBS), </w:t>
      </w:r>
      <w:r>
        <w:t>1</w:t>
      </w:r>
      <w:r w:rsidRPr="00E4531F">
        <w:t xml:space="preserve"> 8mm punch w</w:t>
      </w:r>
      <w:r>
        <w:t>as</w:t>
      </w:r>
      <w:r w:rsidRPr="00E4531F">
        <w:t xml:space="preserve"> deposited into a single well of a </w:t>
      </w:r>
      <w:proofErr w:type="spellStart"/>
      <w:r w:rsidRPr="00E4531F">
        <w:t>deepwell</w:t>
      </w:r>
      <w:proofErr w:type="spellEnd"/>
      <w:r w:rsidRPr="00E4531F">
        <w:t xml:space="preserve"> plate. </w:t>
      </w:r>
      <w:r>
        <w:t xml:space="preserve">Punched DBS were first incubated overnight with 0.5% Saponin at 4C and then overnight with Proteinase K at 56C, and then genomic DNA (gDNA) isolated with 7% </w:t>
      </w:r>
      <w:proofErr w:type="spellStart"/>
      <w:r>
        <w:t>Chelex</w:t>
      </w:r>
      <w:proofErr w:type="spellEnd"/>
      <w:r>
        <w:t xml:space="preserve"> with boiling, and ultimately eluted into approximately 125uL and stored at -20C. </w:t>
      </w:r>
    </w:p>
    <w:p w14:paraId="4CFD737A" w14:textId="77777777" w:rsidR="005307CA" w:rsidRDefault="005307CA" w:rsidP="005307CA"/>
    <w:p w14:paraId="3243E09E" w14:textId="77777777" w:rsidR="005307CA" w:rsidRPr="00E4531F" w:rsidRDefault="005307CA" w:rsidP="005307CA">
      <w:r>
        <w:t xml:space="preserve">Each gDNA extract was tested in duplicate for </w:t>
      </w:r>
      <w:r w:rsidRPr="00F80740">
        <w:rPr>
          <w:i/>
          <w:iCs/>
        </w:rPr>
        <w:t>P. falciparum</w:t>
      </w:r>
      <w:r>
        <w:t xml:space="preserve"> parasites in a duplex real-time PCR reaction targeting the parasite </w:t>
      </w:r>
      <w:r w:rsidRPr="00F80740">
        <w:rPr>
          <w:i/>
          <w:iCs/>
        </w:rPr>
        <w:t xml:space="preserve">pfr364 </w:t>
      </w:r>
      <w:r>
        <w:t xml:space="preserve">motif and human </w:t>
      </w:r>
      <w:r>
        <w:rPr>
          <w:rFonts w:cstheme="minorHAnsi"/>
        </w:rPr>
        <w:t>β</w:t>
      </w:r>
      <w:r>
        <w:t>-globin. Each 12</w:t>
      </w:r>
      <w:r>
        <w:rPr>
          <w:rFonts w:ascii="Arial" w:hAnsi="Arial" w:cs="Arial"/>
        </w:rPr>
        <w:t>µ</w:t>
      </w:r>
      <w:r>
        <w:t>L reaction consisted of 1</w:t>
      </w:r>
      <w:r>
        <w:rPr>
          <w:rFonts w:ascii="Arial" w:hAnsi="Arial" w:cs="Arial"/>
        </w:rPr>
        <w:t>µ</w:t>
      </w:r>
      <w:r>
        <w:t>L of template, 6</w:t>
      </w:r>
      <w:r>
        <w:rPr>
          <w:rFonts w:ascii="Arial" w:hAnsi="Arial" w:cs="Arial"/>
        </w:rPr>
        <w:t>µ</w:t>
      </w:r>
      <w:r>
        <w:t xml:space="preserve">L of TaqMan Environmental </w:t>
      </w:r>
      <w:proofErr w:type="spellStart"/>
      <w:r>
        <w:t>MasterMix</w:t>
      </w:r>
      <w:proofErr w:type="spellEnd"/>
      <w:r>
        <w:t xml:space="preserve">, 250nM each of </w:t>
      </w:r>
      <w:r w:rsidRPr="00F80740">
        <w:rPr>
          <w:i/>
          <w:iCs/>
        </w:rPr>
        <w:t>pfr364</w:t>
      </w:r>
      <w:r>
        <w:t xml:space="preserve"> primers, 300nM each of </w:t>
      </w:r>
      <w:r>
        <w:rPr>
          <w:rFonts w:cstheme="minorHAnsi"/>
        </w:rPr>
        <w:t>β</w:t>
      </w:r>
      <w:r>
        <w:t xml:space="preserve">-tubulin primers, and 300nM each of </w:t>
      </w:r>
      <w:r w:rsidRPr="00F80740">
        <w:rPr>
          <w:i/>
          <w:iCs/>
        </w:rPr>
        <w:t>pfr364</w:t>
      </w:r>
      <w:r>
        <w:t xml:space="preserve"> and </w:t>
      </w:r>
      <w:r>
        <w:rPr>
          <w:rFonts w:cstheme="minorHAnsi"/>
        </w:rPr>
        <w:t>β</w:t>
      </w:r>
      <w:r>
        <w:t xml:space="preserve">-tubulin probes labeled with FAM and VIC, respectively. Reactions were performed on 384-well plates on an ABI QuantStudio6 platform, and each plate included a panel of quantitative controls of gDNA extracted in parallel from DBS containing </w:t>
      </w:r>
      <w:r w:rsidRPr="00F80740">
        <w:rPr>
          <w:i/>
          <w:iCs/>
        </w:rPr>
        <w:t>P. falciparum</w:t>
      </w:r>
      <w:r>
        <w:t xml:space="preserve"> parasites in concentrations from 2000 parasites/</w:t>
      </w:r>
      <w:r>
        <w:rPr>
          <w:rFonts w:ascii="Arial" w:hAnsi="Arial" w:cs="Arial"/>
        </w:rPr>
        <w:t>µ</w:t>
      </w:r>
      <w:r>
        <w:t>L to 0.1 parasite/</w:t>
      </w:r>
      <w:r>
        <w:rPr>
          <w:rFonts w:ascii="Arial" w:hAnsi="Arial" w:cs="Arial"/>
        </w:rPr>
        <w:t>µ</w:t>
      </w:r>
      <w:r>
        <w:t xml:space="preserve">L. These controls were also tested in duplicate, and standard curves were computed from their cycle threshold (Ct) values. We defined a </w:t>
      </w:r>
      <w:r w:rsidRPr="00DD1BC9">
        <w:rPr>
          <w:i/>
        </w:rPr>
        <w:t>P. falciparum</w:t>
      </w:r>
      <w:r>
        <w:t>-</w:t>
      </w:r>
      <w:r>
        <w:lastRenderedPageBreak/>
        <w:t xml:space="preserve">positive sample as one in which either replicate amplified with a Ct value &lt;38 or in which both replicates amplified with any Ct value. </w:t>
      </w:r>
    </w:p>
    <w:p w14:paraId="710CEA4F" w14:textId="77777777" w:rsidR="005307CA" w:rsidRDefault="005307CA" w:rsidP="005307CA">
      <w:pPr>
        <w:rPr>
          <w:b/>
        </w:rPr>
      </w:pPr>
    </w:p>
    <w:p w14:paraId="1785BB88" w14:textId="77777777" w:rsidR="005307CA" w:rsidRPr="00DD1BC9" w:rsidRDefault="005307CA" w:rsidP="005307CA">
      <w:pPr>
        <w:pStyle w:val="Heading2"/>
      </w:pPr>
      <w:bookmarkStart w:id="6" w:name="_Toc113270929"/>
      <w:r w:rsidRPr="00DD1BC9">
        <w:t>Human genotyping</w:t>
      </w:r>
      <w:bookmarkEnd w:id="6"/>
    </w:p>
    <w:p w14:paraId="1A981FFA" w14:textId="702FA6E9" w:rsidR="005307CA" w:rsidRDefault="005307CA" w:rsidP="00136218">
      <w:pPr>
        <w:pStyle w:val="Default"/>
      </w:pPr>
      <w:r w:rsidRPr="00670E28">
        <w:t>The CYP2C8*2 locus was</w:t>
      </w:r>
      <w:r>
        <w:t xml:space="preserve"> genotyped using PCR amplification and Sanger sequencing. Five µL of purified genomic DNA was amplified in a 25µL reaction including 0.5µL of KAPA HiFi </w:t>
      </w:r>
      <w:proofErr w:type="spellStart"/>
      <w:r>
        <w:t>Hotstart</w:t>
      </w:r>
      <w:proofErr w:type="spellEnd"/>
      <w:r>
        <w:t xml:space="preserve"> DNA polymerase, 5µL 5X KAPA HiFi Fidelity Buffer, 0.75µL of dNTPs, and forward and reverse primers at a final concentration of 200nM. The forward primer CYP2C8-2F </w:t>
      </w:r>
      <w:r w:rsidRPr="00670E28">
        <w:t>was GAACACCAAGCATCACTGGA</w:t>
      </w:r>
      <w:r>
        <w:rPr>
          <w:sz w:val="23"/>
          <w:szCs w:val="23"/>
        </w:rPr>
        <w:t xml:space="preserve"> </w:t>
      </w:r>
      <w:r>
        <w:t xml:space="preserve">and the reverse primer CYP2C8-2R was </w:t>
      </w:r>
      <w:r w:rsidRPr="00670E28">
        <w:t>GAAATCAAAATACTGATCTGTTGC</w:t>
      </w:r>
      <w:r w:rsidR="000D6384">
        <w:t xml:space="preserve"> </w:t>
      </w:r>
      <w:r>
        <w:fldChar w:fldCharType="begin">
          <w:fldData xml:space="preserve">PEVuZE5vdGU+PENpdGU+PEF1dGhvcj5NYXJ3YTwvQXV0aG9yPjxZZWFyPjIwMTQ8L1llYXI+PFJl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</w:fldData>
        </w:fldChar>
      </w:r>
      <w:r w:rsidR="00D45171">
        <w:instrText xml:space="preserve"> ADDIN EN.CITE </w:instrText>
      </w:r>
      <w:r w:rsidR="00D45171">
        <w:fldChar w:fldCharType="begin">
          <w:fldData xml:space="preserve">PEVuZE5vdGU+PENpdGU+PEF1dGhvcj5NYXJ3YTwvQXV0aG9yPjxZZWFyPjIwMTQ8L1llYXI+PFJl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</w:fldData>
        </w:fldChar>
      </w:r>
      <w:r w:rsidR="00D45171">
        <w:instrText xml:space="preserve"> ADDIN EN.CITE.DATA </w:instrText>
      </w:r>
      <w:r w:rsidR="00D45171">
        <w:fldChar w:fldCharType="end"/>
      </w:r>
      <w:r>
        <w:fldChar w:fldCharType="separate"/>
      </w:r>
      <w:r w:rsidR="00D45171">
        <w:rPr>
          <w:noProof/>
        </w:rPr>
        <w:t>[5]</w:t>
      </w:r>
      <w:r>
        <w:fldChar w:fldCharType="end"/>
      </w:r>
      <w:r w:rsidR="000D6384">
        <w:t xml:space="preserve">. </w:t>
      </w:r>
      <w:r>
        <w:t xml:space="preserve">Cycling conditions were 95C x 3m, followed by 30 cycles of 98C x 20s, 63C x 15s, and 72C x 15s, followed by a final extension at 72C for 1m. Products were </w:t>
      </w:r>
      <w:proofErr w:type="spellStart"/>
      <w:r>
        <w:t>electrophoresced</w:t>
      </w:r>
      <w:proofErr w:type="spellEnd"/>
      <w:r>
        <w:t xml:space="preserve"> on agarose gels, the 107nt product was bi-directionally sequenced using amplification primers, and reads were aligned to reference sequence NG007972.1 and manually scored using </w:t>
      </w:r>
      <w:proofErr w:type="spellStart"/>
      <w:r>
        <w:t>SeqMan</w:t>
      </w:r>
      <w:proofErr w:type="spellEnd"/>
      <w:r>
        <w:t xml:space="preserve"> Ultra (v17, DNASTAR, Madison, WI).</w:t>
      </w:r>
    </w:p>
    <w:p w14:paraId="590F8A85" w14:textId="77777777" w:rsidR="005307CA" w:rsidRDefault="005307CA" w:rsidP="005307CA"/>
    <w:p w14:paraId="4441E758" w14:textId="6F233805" w:rsidR="005307CA" w:rsidRDefault="005307CA" w:rsidP="005307CA">
      <w:pPr>
        <w:pStyle w:val="Default"/>
      </w:pPr>
      <w:r>
        <w:t xml:space="preserve">The G6PD locus was amplified and sequenced across the loci encoding variants at amino acid positions 68 and 126. Four µL of purified genomic DNA was amplified in a 25µL reaction including 0.5µL of KAPA HiFi </w:t>
      </w:r>
      <w:proofErr w:type="spellStart"/>
      <w:r>
        <w:t>Hotstart</w:t>
      </w:r>
      <w:proofErr w:type="spellEnd"/>
      <w:r>
        <w:t xml:space="preserve"> DNA polymerase, 5µL 5X KAPA HiFi Fidelity Buffer, 0.75µL of dNTPs, and forward and reverse primers at a final concentration of 200nM. The forward primer </w:t>
      </w:r>
      <w:r w:rsidRPr="00670E28">
        <w:t xml:space="preserve">was </w:t>
      </w:r>
      <w:r w:rsidRPr="00D6481C">
        <w:t>GTGGCTGTTCCGGGATGGCCTTCTG</w:t>
      </w:r>
      <w:r>
        <w:rPr>
          <w:sz w:val="23"/>
          <w:szCs w:val="23"/>
        </w:rPr>
        <w:t xml:space="preserve"> </w:t>
      </w:r>
      <w:r>
        <w:t xml:space="preserve">and the reverse primer was </w:t>
      </w:r>
      <w:r w:rsidRPr="00D6481C">
        <w:t>AGGGCAACGGCAAGCCTTAC</w:t>
      </w:r>
      <w:r w:rsidR="000D6384">
        <w:t xml:space="preserve"> </w:t>
      </w:r>
      <w:r>
        <w:fldChar w:fldCharType="begin"/>
      </w:r>
      <w:r w:rsidR="00D45171">
        <w:instrText xml:space="preserve"> ADDIN EN.CITE &lt;EndNote&gt;&lt;Cite&gt;&lt;Author&gt;Hirono&lt;/Author&gt;&lt;Year&gt;1988&lt;/Year&gt;&lt;RecNum&gt;7081&lt;/RecNum&gt;&lt;DisplayText&gt;[6]&lt;/DisplayText&gt;&lt;record&gt;&lt;rec-number&gt;7081&lt;/rec-number&gt;&lt;foreign-keys&gt;&lt;key app="EN" db-id="w2x2ppwr02are9ewazcv5t9os0rxfwdzvdew" timestamp="1639496662"&gt;7081&lt;/key&gt;&lt;/foreign-keys&gt;&lt;ref-type name="Journal Article"&gt;17&lt;/ref-type&gt;&lt;contributors&gt;&lt;authors&gt;&lt;author&gt;Hirono, A.&lt;/author&gt;&lt;author&gt;Beutler, E.&lt;/author&gt;&lt;/authors&gt;&lt;/contributors&gt;&lt;auth-address&gt;Research Institute of Scripps Clinic, Department of Basic and Clinical Research, La Jolla, CA 92037.&lt;/auth-address&gt;&lt;titles&gt;&lt;title&gt;Molecular cloning and nucleotide sequence of cDNA for human glucose-6-phosphate dehydrogenase variant A(-)&lt;/title&gt;&lt;secondary-title&gt;Proc Natl Acad Sci U S A&lt;/secondary-title&gt;&lt;/titles&gt;&lt;periodical&gt;&lt;full-title&gt;Proc Natl Acad Sci U S A&lt;/full-title&gt;&lt;abbr-1&gt;Proceedings of the National Academy of Sciences of the United States of America&lt;/abbr-1&gt;&lt;/periodical&gt;&lt;pages&gt;3951-4&lt;/pages&gt;&lt;volume&gt;85&lt;/volume&gt;&lt;number&gt;11&lt;/number&gt;&lt;edition&gt;1988/06/01&lt;/edition&gt;&lt;keywords&gt;&lt;keyword&gt;Amino Acid Sequence&lt;/keyword&gt;&lt;keyword&gt;Base Sequence&lt;/keyword&gt;&lt;keyword&gt;Cloning, Molecular&lt;/keyword&gt;&lt;keyword&gt;DNA/genetics&lt;/keyword&gt;&lt;keyword&gt;DNA Restriction Enzymes&lt;/keyword&gt;&lt;keyword&gt;Glucosephosphate Dehydrogenase/*genetics&lt;/keyword&gt;&lt;keyword&gt;Humans&lt;/keyword&gt;&lt;keyword&gt;Molecular Sequence Data&lt;/keyword&gt;&lt;keyword&gt;Mutation&lt;/keyword&gt;&lt;keyword&gt;RNA Splicing&lt;/keyword&gt;&lt;/keywords&gt;&lt;dates&gt;&lt;year&gt;1988&lt;/year&gt;&lt;pub-dates&gt;&lt;date&gt;Jun&lt;/date&gt;&lt;/pub-dates&gt;&lt;/dates&gt;&lt;isbn&gt;0027-8424 (Print)&amp;#xD;0027-8424 (Linking)&lt;/isbn&gt;&lt;accession-num&gt;2836867&lt;/accession-num&gt;&lt;urls&gt;&lt;related-urls&gt;&lt;url&gt;https://www.ncbi.nlm.nih.gov/pubmed/2836867&lt;/url&gt;&lt;/related-urls&gt;&lt;/urls&gt;&lt;custom2&gt;PMC280338&lt;/custom2&gt;&lt;electronic-resource-num&gt;10.1073/pnas.85.11.3951&lt;/electronic-resource-num&gt;&lt;/record&gt;&lt;/Cite&gt;&lt;/EndNote&gt;</w:instrText>
      </w:r>
      <w:r>
        <w:fldChar w:fldCharType="separate"/>
      </w:r>
      <w:r w:rsidR="00D45171">
        <w:rPr>
          <w:noProof/>
        </w:rPr>
        <w:t>[6]</w:t>
      </w:r>
      <w:r>
        <w:fldChar w:fldCharType="end"/>
      </w:r>
      <w:r w:rsidR="000D6384">
        <w:t>.</w:t>
      </w:r>
      <w:r>
        <w:t xml:space="preserve"> Cycling conditions were 95C x 3m, followed by 32 cycles of 98C x 20s, 74C x 15s, and 72C x 15s, followed by a final extension at 72C for 30s. Products were </w:t>
      </w:r>
      <w:proofErr w:type="spellStart"/>
      <w:r>
        <w:t>electrophoresced</w:t>
      </w:r>
      <w:proofErr w:type="spellEnd"/>
      <w:r>
        <w:t xml:space="preserve"> on agarose gels for visual confirmation of the 897nt product which contained both loci. This product was bi-directionally sequenced, reads were aligned to reference sequence NC000023.11, and manually scored using </w:t>
      </w:r>
      <w:proofErr w:type="spellStart"/>
      <w:r>
        <w:t>SeqMan</w:t>
      </w:r>
      <w:proofErr w:type="spellEnd"/>
      <w:r>
        <w:t xml:space="preserve"> Ultra at both positions. Results were classified as follows: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345"/>
        <w:gridCol w:w="1440"/>
        <w:gridCol w:w="1440"/>
        <w:gridCol w:w="1530"/>
        <w:gridCol w:w="1530"/>
      </w:tblGrid>
      <w:tr w:rsidR="005307CA" w:rsidRPr="00D6481C" w14:paraId="3F8E1EE8" w14:textId="77777777" w:rsidTr="00C10BC8">
        <w:trPr>
          <w:jc w:val="center"/>
        </w:trPr>
        <w:tc>
          <w:tcPr>
            <w:tcW w:w="1345" w:type="dxa"/>
          </w:tcPr>
          <w:p w14:paraId="2F550704" w14:textId="77777777" w:rsidR="005307CA" w:rsidRPr="00D6481C" w:rsidRDefault="005307CA" w:rsidP="00C10BC8">
            <w:pPr>
              <w:pStyle w:val="Default"/>
              <w:jc w:val="center"/>
              <w:rPr>
                <w:b/>
              </w:rPr>
            </w:pPr>
            <w:r w:rsidRPr="00D6481C">
              <w:rPr>
                <w:b/>
              </w:rPr>
              <w:t>202 allele</w:t>
            </w:r>
          </w:p>
        </w:tc>
        <w:tc>
          <w:tcPr>
            <w:tcW w:w="1440" w:type="dxa"/>
          </w:tcPr>
          <w:p w14:paraId="6BFAFB71" w14:textId="77777777" w:rsidR="005307CA" w:rsidRPr="00D6481C" w:rsidRDefault="005307CA" w:rsidP="00C10BC8">
            <w:pPr>
              <w:pStyle w:val="Default"/>
              <w:jc w:val="center"/>
              <w:rPr>
                <w:b/>
              </w:rPr>
            </w:pPr>
            <w:r w:rsidRPr="00D6481C">
              <w:rPr>
                <w:b/>
              </w:rPr>
              <w:t>Codon 68</w:t>
            </w:r>
          </w:p>
        </w:tc>
        <w:tc>
          <w:tcPr>
            <w:tcW w:w="1440" w:type="dxa"/>
          </w:tcPr>
          <w:p w14:paraId="168D19D6" w14:textId="77777777" w:rsidR="005307CA" w:rsidRPr="00D6481C" w:rsidRDefault="005307CA" w:rsidP="00C10BC8">
            <w:pPr>
              <w:pStyle w:val="Default"/>
              <w:jc w:val="center"/>
              <w:rPr>
                <w:b/>
              </w:rPr>
            </w:pPr>
            <w:r w:rsidRPr="00D6481C">
              <w:rPr>
                <w:b/>
              </w:rPr>
              <w:t>376 allele</w:t>
            </w:r>
          </w:p>
        </w:tc>
        <w:tc>
          <w:tcPr>
            <w:tcW w:w="1530" w:type="dxa"/>
          </w:tcPr>
          <w:p w14:paraId="3E24DCEA" w14:textId="77777777" w:rsidR="005307CA" w:rsidRPr="00D6481C" w:rsidRDefault="005307CA" w:rsidP="00C10BC8">
            <w:pPr>
              <w:pStyle w:val="Default"/>
              <w:jc w:val="center"/>
              <w:rPr>
                <w:b/>
              </w:rPr>
            </w:pPr>
            <w:r w:rsidRPr="00D6481C">
              <w:rPr>
                <w:b/>
              </w:rPr>
              <w:t>Codon 126</w:t>
            </w:r>
          </w:p>
        </w:tc>
        <w:tc>
          <w:tcPr>
            <w:tcW w:w="1530" w:type="dxa"/>
          </w:tcPr>
          <w:p w14:paraId="273BE35D" w14:textId="77777777" w:rsidR="005307CA" w:rsidRPr="00D6481C" w:rsidRDefault="005307CA" w:rsidP="00C10BC8">
            <w:pPr>
              <w:pStyle w:val="Default"/>
              <w:jc w:val="center"/>
              <w:rPr>
                <w:b/>
              </w:rPr>
            </w:pPr>
            <w:r w:rsidRPr="00D6481C">
              <w:rPr>
                <w:b/>
              </w:rPr>
              <w:t>G6PD type</w:t>
            </w:r>
          </w:p>
        </w:tc>
      </w:tr>
      <w:tr w:rsidR="005307CA" w14:paraId="2DDF925E" w14:textId="77777777" w:rsidTr="00C10BC8">
        <w:trPr>
          <w:jc w:val="center"/>
        </w:trPr>
        <w:tc>
          <w:tcPr>
            <w:tcW w:w="1345" w:type="dxa"/>
          </w:tcPr>
          <w:p w14:paraId="4A4485FE" w14:textId="77777777" w:rsidR="005307CA" w:rsidRDefault="005307CA" w:rsidP="00C10BC8">
            <w:pPr>
              <w:pStyle w:val="Default"/>
              <w:jc w:val="center"/>
            </w:pPr>
            <w:r>
              <w:t>G</w:t>
            </w:r>
          </w:p>
        </w:tc>
        <w:tc>
          <w:tcPr>
            <w:tcW w:w="1440" w:type="dxa"/>
          </w:tcPr>
          <w:p w14:paraId="41D547B3" w14:textId="77777777" w:rsidR="005307CA" w:rsidRDefault="005307CA" w:rsidP="00C10BC8">
            <w:pPr>
              <w:pStyle w:val="Default"/>
              <w:jc w:val="center"/>
            </w:pPr>
            <w:r>
              <w:t>V</w:t>
            </w:r>
          </w:p>
        </w:tc>
        <w:tc>
          <w:tcPr>
            <w:tcW w:w="1440" w:type="dxa"/>
          </w:tcPr>
          <w:p w14:paraId="2E2C837B" w14:textId="77777777" w:rsidR="005307CA" w:rsidRDefault="005307CA" w:rsidP="00C10BC8">
            <w:pPr>
              <w:pStyle w:val="Default"/>
              <w:jc w:val="center"/>
            </w:pPr>
            <w:r>
              <w:t>A</w:t>
            </w:r>
          </w:p>
        </w:tc>
        <w:tc>
          <w:tcPr>
            <w:tcW w:w="1530" w:type="dxa"/>
          </w:tcPr>
          <w:p w14:paraId="7CBCDD45" w14:textId="77777777" w:rsidR="005307CA" w:rsidRDefault="005307CA" w:rsidP="00C10BC8">
            <w:pPr>
              <w:pStyle w:val="Default"/>
              <w:jc w:val="center"/>
            </w:pPr>
            <w:r>
              <w:t>N</w:t>
            </w:r>
          </w:p>
        </w:tc>
        <w:tc>
          <w:tcPr>
            <w:tcW w:w="1530" w:type="dxa"/>
          </w:tcPr>
          <w:p w14:paraId="7481AD3A" w14:textId="77777777" w:rsidR="005307CA" w:rsidRDefault="005307CA" w:rsidP="00C10BC8">
            <w:pPr>
              <w:pStyle w:val="Default"/>
              <w:jc w:val="center"/>
            </w:pPr>
            <w:r>
              <w:t>B</w:t>
            </w:r>
          </w:p>
        </w:tc>
      </w:tr>
      <w:tr w:rsidR="005307CA" w14:paraId="0F67A6D7" w14:textId="77777777" w:rsidTr="00C10BC8">
        <w:trPr>
          <w:jc w:val="center"/>
        </w:trPr>
        <w:tc>
          <w:tcPr>
            <w:tcW w:w="1345" w:type="dxa"/>
          </w:tcPr>
          <w:p w14:paraId="74FEE335" w14:textId="77777777" w:rsidR="005307CA" w:rsidRDefault="005307CA" w:rsidP="00C10BC8">
            <w:pPr>
              <w:pStyle w:val="Default"/>
              <w:jc w:val="center"/>
            </w:pPr>
            <w:r>
              <w:t>G</w:t>
            </w:r>
          </w:p>
        </w:tc>
        <w:tc>
          <w:tcPr>
            <w:tcW w:w="1440" w:type="dxa"/>
          </w:tcPr>
          <w:p w14:paraId="715F57E5" w14:textId="77777777" w:rsidR="005307CA" w:rsidRDefault="005307CA" w:rsidP="00C10BC8">
            <w:pPr>
              <w:pStyle w:val="Default"/>
              <w:jc w:val="center"/>
            </w:pPr>
            <w:r>
              <w:t>V</w:t>
            </w:r>
          </w:p>
        </w:tc>
        <w:tc>
          <w:tcPr>
            <w:tcW w:w="1440" w:type="dxa"/>
          </w:tcPr>
          <w:p w14:paraId="71BBDEE7" w14:textId="77777777" w:rsidR="005307CA" w:rsidRDefault="005307CA" w:rsidP="00C10BC8">
            <w:pPr>
              <w:pStyle w:val="Default"/>
              <w:jc w:val="center"/>
            </w:pPr>
            <w:r>
              <w:t>G</w:t>
            </w:r>
          </w:p>
        </w:tc>
        <w:tc>
          <w:tcPr>
            <w:tcW w:w="1530" w:type="dxa"/>
          </w:tcPr>
          <w:p w14:paraId="4F6347B7" w14:textId="77777777" w:rsidR="005307CA" w:rsidRDefault="005307CA" w:rsidP="00C10BC8">
            <w:pPr>
              <w:pStyle w:val="Default"/>
              <w:jc w:val="center"/>
            </w:pPr>
            <w:r>
              <w:t>D</w:t>
            </w:r>
          </w:p>
        </w:tc>
        <w:tc>
          <w:tcPr>
            <w:tcW w:w="1530" w:type="dxa"/>
          </w:tcPr>
          <w:p w14:paraId="2EC324CD" w14:textId="77777777" w:rsidR="005307CA" w:rsidRDefault="005307CA" w:rsidP="00C10BC8">
            <w:pPr>
              <w:pStyle w:val="Default"/>
              <w:jc w:val="center"/>
            </w:pPr>
            <w:r>
              <w:t>A+</w:t>
            </w:r>
          </w:p>
        </w:tc>
      </w:tr>
      <w:tr w:rsidR="005307CA" w14:paraId="69348723" w14:textId="77777777" w:rsidTr="00C10BC8">
        <w:trPr>
          <w:jc w:val="center"/>
        </w:trPr>
        <w:tc>
          <w:tcPr>
            <w:tcW w:w="1345" w:type="dxa"/>
          </w:tcPr>
          <w:p w14:paraId="16783BD5" w14:textId="77777777" w:rsidR="005307CA" w:rsidRDefault="005307CA" w:rsidP="00C10BC8">
            <w:pPr>
              <w:pStyle w:val="Default"/>
              <w:jc w:val="center"/>
            </w:pPr>
            <w:r>
              <w:t>A</w:t>
            </w:r>
          </w:p>
        </w:tc>
        <w:tc>
          <w:tcPr>
            <w:tcW w:w="1440" w:type="dxa"/>
          </w:tcPr>
          <w:p w14:paraId="1D9C16EC" w14:textId="77777777" w:rsidR="005307CA" w:rsidRDefault="005307CA" w:rsidP="00C10BC8">
            <w:pPr>
              <w:pStyle w:val="Default"/>
              <w:jc w:val="center"/>
            </w:pPr>
            <w:r>
              <w:t>M</w:t>
            </w:r>
          </w:p>
        </w:tc>
        <w:tc>
          <w:tcPr>
            <w:tcW w:w="1440" w:type="dxa"/>
          </w:tcPr>
          <w:p w14:paraId="08282C96" w14:textId="77777777" w:rsidR="005307CA" w:rsidRDefault="005307CA" w:rsidP="00C10BC8">
            <w:pPr>
              <w:pStyle w:val="Default"/>
              <w:jc w:val="center"/>
            </w:pPr>
            <w:r>
              <w:t>A</w:t>
            </w:r>
          </w:p>
        </w:tc>
        <w:tc>
          <w:tcPr>
            <w:tcW w:w="1530" w:type="dxa"/>
          </w:tcPr>
          <w:p w14:paraId="08432999" w14:textId="77777777" w:rsidR="005307CA" w:rsidRDefault="005307CA" w:rsidP="00C10BC8">
            <w:pPr>
              <w:pStyle w:val="Default"/>
              <w:jc w:val="center"/>
            </w:pPr>
            <w:r>
              <w:t>N</w:t>
            </w:r>
          </w:p>
        </w:tc>
        <w:tc>
          <w:tcPr>
            <w:tcW w:w="1530" w:type="dxa"/>
          </w:tcPr>
          <w:p w14:paraId="139F816A" w14:textId="34A534EE" w:rsidR="005307CA" w:rsidRDefault="005307CA" w:rsidP="00C10BC8">
            <w:pPr>
              <w:pStyle w:val="Default"/>
              <w:jc w:val="center"/>
            </w:pPr>
            <w:r>
              <w:t>Unk</w:t>
            </w:r>
            <w:r w:rsidR="0069521E">
              <w:t>nown</w:t>
            </w:r>
          </w:p>
        </w:tc>
      </w:tr>
      <w:tr w:rsidR="005307CA" w14:paraId="7118EC67" w14:textId="77777777" w:rsidTr="00C10BC8">
        <w:trPr>
          <w:jc w:val="center"/>
        </w:trPr>
        <w:tc>
          <w:tcPr>
            <w:tcW w:w="1345" w:type="dxa"/>
          </w:tcPr>
          <w:p w14:paraId="1F313C6F" w14:textId="77777777" w:rsidR="005307CA" w:rsidRDefault="005307CA" w:rsidP="00C10BC8">
            <w:pPr>
              <w:pStyle w:val="Default"/>
              <w:jc w:val="center"/>
            </w:pPr>
            <w:r>
              <w:t>A</w:t>
            </w:r>
          </w:p>
        </w:tc>
        <w:tc>
          <w:tcPr>
            <w:tcW w:w="1440" w:type="dxa"/>
          </w:tcPr>
          <w:p w14:paraId="3EE82552" w14:textId="77777777" w:rsidR="005307CA" w:rsidRDefault="005307CA" w:rsidP="00C10BC8">
            <w:pPr>
              <w:pStyle w:val="Default"/>
              <w:jc w:val="center"/>
            </w:pPr>
            <w:r>
              <w:t>M</w:t>
            </w:r>
          </w:p>
        </w:tc>
        <w:tc>
          <w:tcPr>
            <w:tcW w:w="1440" w:type="dxa"/>
          </w:tcPr>
          <w:p w14:paraId="6AECA110" w14:textId="77777777" w:rsidR="005307CA" w:rsidRDefault="005307CA" w:rsidP="00C10BC8">
            <w:pPr>
              <w:pStyle w:val="Default"/>
              <w:jc w:val="center"/>
            </w:pPr>
            <w:r>
              <w:t>G</w:t>
            </w:r>
          </w:p>
        </w:tc>
        <w:tc>
          <w:tcPr>
            <w:tcW w:w="1530" w:type="dxa"/>
          </w:tcPr>
          <w:p w14:paraId="12EBE0B2" w14:textId="77777777" w:rsidR="005307CA" w:rsidRDefault="005307CA" w:rsidP="00C10BC8">
            <w:pPr>
              <w:pStyle w:val="Default"/>
              <w:jc w:val="center"/>
            </w:pPr>
            <w:r>
              <w:t>D</w:t>
            </w:r>
          </w:p>
        </w:tc>
        <w:tc>
          <w:tcPr>
            <w:tcW w:w="1530" w:type="dxa"/>
          </w:tcPr>
          <w:p w14:paraId="7E17C621" w14:textId="77777777" w:rsidR="005307CA" w:rsidRDefault="005307CA" w:rsidP="00C10BC8">
            <w:pPr>
              <w:pStyle w:val="Default"/>
              <w:jc w:val="center"/>
            </w:pPr>
            <w:r>
              <w:t>A-</w:t>
            </w:r>
          </w:p>
        </w:tc>
      </w:tr>
    </w:tbl>
    <w:p w14:paraId="6432148A" w14:textId="77777777" w:rsidR="005307CA" w:rsidRDefault="005307CA" w:rsidP="005307CA">
      <w:pPr>
        <w:rPr>
          <w:b/>
        </w:rPr>
      </w:pPr>
    </w:p>
    <w:p w14:paraId="0814FA15" w14:textId="77777777" w:rsidR="005307CA" w:rsidRDefault="005307CA">
      <w:pPr>
        <w:rPr>
          <w:b/>
        </w:rPr>
      </w:pPr>
      <w:r>
        <w:rPr>
          <w:b/>
        </w:rPr>
        <w:br w:type="page"/>
      </w:r>
    </w:p>
    <w:p w14:paraId="414B50E8" w14:textId="24B35B5D" w:rsidR="000E577E" w:rsidRDefault="000E577E" w:rsidP="005307CA">
      <w:pPr>
        <w:pStyle w:val="Heading1"/>
      </w:pPr>
      <w:bookmarkStart w:id="7" w:name="_Toc113270930"/>
      <w:r>
        <w:lastRenderedPageBreak/>
        <w:t>Supplemental Figure</w:t>
      </w:r>
      <w:bookmarkEnd w:id="7"/>
    </w:p>
    <w:p w14:paraId="061347B9" w14:textId="77777777" w:rsidR="000E577E" w:rsidRDefault="000E577E"/>
    <w:p w14:paraId="137257D6" w14:textId="7D40133B" w:rsidR="000E577E" w:rsidRDefault="000E577E" w:rsidP="00915F25">
      <w:pPr>
        <w:pStyle w:val="Heading2"/>
      </w:pPr>
      <w:bookmarkStart w:id="8" w:name="_Toc113270931"/>
      <w:r w:rsidRPr="00915F25">
        <w:t>Figure</w:t>
      </w:r>
      <w:r w:rsidR="00131231">
        <w:t xml:space="preserve"> A</w:t>
      </w:r>
      <w:r w:rsidRPr="00915F25">
        <w:t>.</w:t>
      </w:r>
      <w:r>
        <w:t xml:space="preserve"> </w:t>
      </w:r>
      <w:r w:rsidRPr="00915F25">
        <w:t xml:space="preserve">Mean </w:t>
      </w:r>
      <w:proofErr w:type="spellStart"/>
      <w:r w:rsidRPr="00915F25">
        <w:t>QTcF</w:t>
      </w:r>
      <w:proofErr w:type="spellEnd"/>
      <w:r w:rsidRPr="00915F25">
        <w:t xml:space="preserve"> </w:t>
      </w:r>
      <w:r w:rsidR="00915F25">
        <w:t>M</w:t>
      </w:r>
      <w:r>
        <w:t xml:space="preserve">easurements </w:t>
      </w:r>
      <w:r w:rsidR="00915F25">
        <w:t>A</w:t>
      </w:r>
      <w:r>
        <w:t xml:space="preserve">mong DP </w:t>
      </w:r>
      <w:r w:rsidR="00915F25">
        <w:t>R</w:t>
      </w:r>
      <w:r>
        <w:t xml:space="preserve">ecipients by </w:t>
      </w:r>
      <w:r w:rsidR="00915F25">
        <w:t>M</w:t>
      </w:r>
      <w:r>
        <w:t>onth</w:t>
      </w:r>
      <w:bookmarkEnd w:id="8"/>
    </w:p>
    <w:p w14:paraId="19F284E7" w14:textId="77777777" w:rsidR="000E577E" w:rsidRDefault="000E577E">
      <w:bookmarkStart w:id="9" w:name="IDX"/>
      <w:bookmarkEnd w:id="9"/>
      <w:r>
        <w:rPr>
          <w:noProof/>
        </w:rPr>
        <w:drawing>
          <wp:inline distT="0" distB="0" distL="0" distR="0" wp14:anchorId="24A058BA" wp14:editId="629C0647">
            <wp:extent cx="6096000" cy="45720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96000" cy="457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D2E36A" w14:textId="77777777" w:rsidR="004B14FD" w:rsidRDefault="000E577E">
      <w:r>
        <w:t>Month 0 measurement is baseline, and other month measurements are following the 3</w:t>
      </w:r>
      <w:r w:rsidRPr="00C90B11">
        <w:rPr>
          <w:vertAlign w:val="superscript"/>
        </w:rPr>
        <w:t>rd</w:t>
      </w:r>
      <w:r>
        <w:t xml:space="preserve"> and final dose of the monthly DP course. Dots indicate mean, and bars the standard deviation.</w:t>
      </w:r>
    </w:p>
    <w:p w14:paraId="0CE28D5F" w14:textId="7DAEF74D" w:rsidR="000E577E" w:rsidRPr="00C90B11" w:rsidRDefault="004B14FD">
      <w:proofErr w:type="spellStart"/>
      <w:r>
        <w:t>QTcF</w:t>
      </w:r>
      <w:proofErr w:type="spellEnd"/>
      <w:r>
        <w:t xml:space="preserve">: </w:t>
      </w:r>
      <w:proofErr w:type="spellStart"/>
      <w:r>
        <w:t>Fridericia’s</w:t>
      </w:r>
      <w:proofErr w:type="spellEnd"/>
      <w:r>
        <w:t xml:space="preserve"> corrected QT interval</w:t>
      </w:r>
      <w:r w:rsidR="009C1566">
        <w:t xml:space="preserve">; DP: </w:t>
      </w:r>
      <w:proofErr w:type="spellStart"/>
      <w:r w:rsidR="009C1566">
        <w:t>Dihydroartemisinin</w:t>
      </w:r>
      <w:proofErr w:type="spellEnd"/>
      <w:r w:rsidR="009C1566">
        <w:t xml:space="preserve">/Piperaquine; </w:t>
      </w:r>
      <w:proofErr w:type="spellStart"/>
      <w:r w:rsidR="009C1566">
        <w:t>msec</w:t>
      </w:r>
      <w:proofErr w:type="spellEnd"/>
      <w:r w:rsidR="009C1566">
        <w:t>: millisecond; CI: confidence interval</w:t>
      </w:r>
      <w:r w:rsidR="000E577E">
        <w:br w:type="page"/>
      </w:r>
    </w:p>
    <w:p w14:paraId="704AEC57" w14:textId="0FC4D315" w:rsidR="005307CA" w:rsidRDefault="005307CA" w:rsidP="005307CA">
      <w:pPr>
        <w:pStyle w:val="Heading1"/>
      </w:pPr>
      <w:bookmarkStart w:id="10" w:name="_Toc113270932"/>
      <w:r>
        <w:lastRenderedPageBreak/>
        <w:t>Supplemental Tables</w:t>
      </w:r>
      <w:bookmarkEnd w:id="10"/>
    </w:p>
    <w:p w14:paraId="0559A944" w14:textId="77777777" w:rsidR="005307CA" w:rsidRDefault="005307CA" w:rsidP="005307CA">
      <w:pPr>
        <w:rPr>
          <w:b/>
        </w:rPr>
      </w:pPr>
    </w:p>
    <w:p w14:paraId="5BBF394B" w14:textId="24757412" w:rsidR="005307CA" w:rsidRPr="005307CA" w:rsidRDefault="005307CA" w:rsidP="005307CA">
      <w:pPr>
        <w:pStyle w:val="Heading2"/>
      </w:pPr>
      <w:bookmarkStart w:id="11" w:name="_Toc113270933"/>
      <w:r w:rsidRPr="005307CA">
        <w:t xml:space="preserve">Table </w:t>
      </w:r>
      <w:r w:rsidR="00987205">
        <w:t>A</w:t>
      </w:r>
      <w:r w:rsidRPr="005307CA">
        <w:t>. Adherence to Chemoprevention Regimen</w:t>
      </w:r>
      <w:bookmarkEnd w:id="11"/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3775"/>
        <w:gridCol w:w="1980"/>
        <w:gridCol w:w="2046"/>
        <w:gridCol w:w="2046"/>
      </w:tblGrid>
      <w:tr w:rsidR="005307CA" w:rsidRPr="00A4579C" w14:paraId="5D264D36" w14:textId="77777777" w:rsidTr="00C10BC8">
        <w:tc>
          <w:tcPr>
            <w:tcW w:w="3775" w:type="dxa"/>
          </w:tcPr>
          <w:p w14:paraId="5205D6CD" w14:textId="77777777" w:rsidR="005307CA" w:rsidRPr="00A4579C" w:rsidRDefault="005307CA" w:rsidP="00C10BC8">
            <w:pPr>
              <w:rPr>
                <w:b/>
              </w:rPr>
            </w:pPr>
          </w:p>
        </w:tc>
        <w:tc>
          <w:tcPr>
            <w:tcW w:w="1980" w:type="dxa"/>
          </w:tcPr>
          <w:p w14:paraId="450E472C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Daily Proguanil</w:t>
            </w:r>
          </w:p>
          <w:p w14:paraId="4FCD2E83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(N=81)</w:t>
            </w:r>
          </w:p>
        </w:tc>
        <w:tc>
          <w:tcPr>
            <w:tcW w:w="2046" w:type="dxa"/>
          </w:tcPr>
          <w:p w14:paraId="0D7E3507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Monthly SP-AQ</w:t>
            </w:r>
          </w:p>
          <w:p w14:paraId="3DC5146D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(N=83)***</w:t>
            </w:r>
          </w:p>
        </w:tc>
        <w:tc>
          <w:tcPr>
            <w:tcW w:w="2046" w:type="dxa"/>
          </w:tcPr>
          <w:p w14:paraId="4CAD6CFE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Monthly DP</w:t>
            </w:r>
          </w:p>
          <w:p w14:paraId="343B2C7B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(N=82)</w:t>
            </w:r>
          </w:p>
        </w:tc>
      </w:tr>
      <w:tr w:rsidR="005307CA" w:rsidRPr="00A4579C" w14:paraId="1B861E36" w14:textId="77777777" w:rsidTr="00C10BC8">
        <w:tc>
          <w:tcPr>
            <w:tcW w:w="3775" w:type="dxa"/>
          </w:tcPr>
          <w:p w14:paraId="216D0B5A" w14:textId="77777777" w:rsidR="005307CA" w:rsidRPr="00A4579C" w:rsidRDefault="005307CA" w:rsidP="00C10BC8">
            <w:r w:rsidRPr="00A4579C">
              <w:t>Missed any doses, % (n/N)*</w:t>
            </w:r>
          </w:p>
        </w:tc>
        <w:tc>
          <w:tcPr>
            <w:tcW w:w="1980" w:type="dxa"/>
          </w:tcPr>
          <w:p w14:paraId="6F594366" w14:textId="77777777" w:rsidR="005307CA" w:rsidRPr="00A4579C" w:rsidRDefault="005307CA" w:rsidP="00C10BC8">
            <w:pPr>
              <w:jc w:val="center"/>
            </w:pPr>
          </w:p>
        </w:tc>
        <w:tc>
          <w:tcPr>
            <w:tcW w:w="2046" w:type="dxa"/>
          </w:tcPr>
          <w:p w14:paraId="4E7B99BD" w14:textId="77777777" w:rsidR="005307CA" w:rsidRPr="00A4579C" w:rsidRDefault="005307CA" w:rsidP="00C10BC8">
            <w:pPr>
              <w:jc w:val="center"/>
            </w:pPr>
          </w:p>
        </w:tc>
        <w:tc>
          <w:tcPr>
            <w:tcW w:w="2046" w:type="dxa"/>
          </w:tcPr>
          <w:p w14:paraId="76C5C0E6" w14:textId="77777777" w:rsidR="005307CA" w:rsidRPr="00A4579C" w:rsidRDefault="005307CA" w:rsidP="00C10BC8">
            <w:pPr>
              <w:jc w:val="center"/>
            </w:pPr>
          </w:p>
        </w:tc>
      </w:tr>
      <w:tr w:rsidR="005307CA" w:rsidRPr="00A4579C" w14:paraId="31E8B789" w14:textId="77777777" w:rsidTr="00C10BC8">
        <w:tc>
          <w:tcPr>
            <w:tcW w:w="3775" w:type="dxa"/>
          </w:tcPr>
          <w:p w14:paraId="0341AB67" w14:textId="77777777" w:rsidR="005307CA" w:rsidRPr="00A4579C" w:rsidRDefault="005307CA" w:rsidP="00C10BC8">
            <w:pPr>
              <w:ind w:left="163"/>
            </w:pPr>
            <w:r w:rsidRPr="00A4579C">
              <w:t>Month 1</w:t>
            </w:r>
          </w:p>
        </w:tc>
        <w:tc>
          <w:tcPr>
            <w:tcW w:w="1980" w:type="dxa"/>
          </w:tcPr>
          <w:p w14:paraId="09594139" w14:textId="77777777" w:rsidR="005307CA" w:rsidRPr="00A4579C" w:rsidRDefault="005307CA" w:rsidP="00C10BC8">
            <w:pPr>
              <w:jc w:val="center"/>
            </w:pPr>
            <w:r w:rsidRPr="00A4579C">
              <w:t>6.2 (5/81)</w:t>
            </w:r>
          </w:p>
        </w:tc>
        <w:tc>
          <w:tcPr>
            <w:tcW w:w="2046" w:type="dxa"/>
          </w:tcPr>
          <w:p w14:paraId="4027E108" w14:textId="77777777" w:rsidR="005307CA" w:rsidRPr="00A4579C" w:rsidRDefault="005307CA" w:rsidP="00C10BC8">
            <w:pPr>
              <w:jc w:val="center"/>
            </w:pPr>
            <w:r w:rsidRPr="00A4579C">
              <w:t>1.3 (1/75)</w:t>
            </w:r>
          </w:p>
        </w:tc>
        <w:tc>
          <w:tcPr>
            <w:tcW w:w="2046" w:type="dxa"/>
          </w:tcPr>
          <w:p w14:paraId="54F0B8A7" w14:textId="77777777" w:rsidR="005307CA" w:rsidRPr="00A4579C" w:rsidRDefault="005307CA" w:rsidP="00C10BC8">
            <w:pPr>
              <w:jc w:val="center"/>
            </w:pPr>
            <w:r w:rsidRPr="00A4579C">
              <w:t>0 (0/80)</w:t>
            </w:r>
          </w:p>
        </w:tc>
      </w:tr>
      <w:tr w:rsidR="005307CA" w:rsidRPr="00A4579C" w14:paraId="367BB772" w14:textId="77777777" w:rsidTr="00C10BC8">
        <w:tc>
          <w:tcPr>
            <w:tcW w:w="3775" w:type="dxa"/>
          </w:tcPr>
          <w:p w14:paraId="47D5C694" w14:textId="77777777" w:rsidR="005307CA" w:rsidRPr="00A4579C" w:rsidRDefault="005307CA" w:rsidP="00C10BC8">
            <w:pPr>
              <w:ind w:left="163"/>
            </w:pPr>
            <w:r w:rsidRPr="00A4579C">
              <w:t>Month 2</w:t>
            </w:r>
          </w:p>
        </w:tc>
        <w:tc>
          <w:tcPr>
            <w:tcW w:w="1980" w:type="dxa"/>
          </w:tcPr>
          <w:p w14:paraId="6F30045D" w14:textId="77777777" w:rsidR="005307CA" w:rsidRPr="00A4579C" w:rsidRDefault="005307CA" w:rsidP="00C10BC8">
            <w:pPr>
              <w:jc w:val="center"/>
            </w:pPr>
            <w:r w:rsidRPr="00A4579C">
              <w:t>3.8 (3/80)</w:t>
            </w:r>
          </w:p>
        </w:tc>
        <w:tc>
          <w:tcPr>
            <w:tcW w:w="2046" w:type="dxa"/>
          </w:tcPr>
          <w:p w14:paraId="20245381" w14:textId="77777777" w:rsidR="005307CA" w:rsidRPr="00A4579C" w:rsidRDefault="005307CA" w:rsidP="00C10BC8">
            <w:pPr>
              <w:jc w:val="center"/>
            </w:pPr>
            <w:r w:rsidRPr="00A4579C">
              <w:t>2.8 (2/72)</w:t>
            </w:r>
          </w:p>
        </w:tc>
        <w:tc>
          <w:tcPr>
            <w:tcW w:w="2046" w:type="dxa"/>
          </w:tcPr>
          <w:p w14:paraId="2CA44F1C" w14:textId="77777777" w:rsidR="005307CA" w:rsidRPr="00A4579C" w:rsidRDefault="005307CA" w:rsidP="00C10BC8">
            <w:pPr>
              <w:jc w:val="center"/>
            </w:pPr>
            <w:r w:rsidRPr="00A4579C">
              <w:t>0 (0/77)</w:t>
            </w:r>
          </w:p>
        </w:tc>
      </w:tr>
      <w:tr w:rsidR="005307CA" w:rsidRPr="00A4579C" w14:paraId="34E3993C" w14:textId="77777777" w:rsidTr="00C10BC8">
        <w:tc>
          <w:tcPr>
            <w:tcW w:w="3775" w:type="dxa"/>
          </w:tcPr>
          <w:p w14:paraId="433954D3" w14:textId="77777777" w:rsidR="005307CA" w:rsidRPr="00A4579C" w:rsidRDefault="005307CA" w:rsidP="00C10BC8">
            <w:pPr>
              <w:ind w:left="163"/>
            </w:pPr>
            <w:r w:rsidRPr="00A4579C">
              <w:t>Month 3</w:t>
            </w:r>
          </w:p>
        </w:tc>
        <w:tc>
          <w:tcPr>
            <w:tcW w:w="1980" w:type="dxa"/>
          </w:tcPr>
          <w:p w14:paraId="0977F647" w14:textId="77777777" w:rsidR="005307CA" w:rsidRPr="00A4579C" w:rsidRDefault="005307CA" w:rsidP="00C10BC8">
            <w:pPr>
              <w:jc w:val="center"/>
            </w:pPr>
            <w:r w:rsidRPr="00A4579C">
              <w:t>3.8 (3/78)</w:t>
            </w:r>
          </w:p>
        </w:tc>
        <w:tc>
          <w:tcPr>
            <w:tcW w:w="2046" w:type="dxa"/>
          </w:tcPr>
          <w:p w14:paraId="5A2FAA2E" w14:textId="77777777" w:rsidR="005307CA" w:rsidRPr="00A4579C" w:rsidRDefault="005307CA" w:rsidP="00C10BC8">
            <w:pPr>
              <w:jc w:val="center"/>
            </w:pPr>
            <w:r w:rsidRPr="00A4579C">
              <w:t>1.5 (1/65)</w:t>
            </w:r>
          </w:p>
        </w:tc>
        <w:tc>
          <w:tcPr>
            <w:tcW w:w="2046" w:type="dxa"/>
          </w:tcPr>
          <w:p w14:paraId="71A07CE0" w14:textId="77777777" w:rsidR="005307CA" w:rsidRPr="00A4579C" w:rsidRDefault="005307CA" w:rsidP="00C10BC8">
            <w:pPr>
              <w:jc w:val="center"/>
            </w:pPr>
            <w:r w:rsidRPr="00A4579C">
              <w:t>0 (0/78)</w:t>
            </w:r>
          </w:p>
        </w:tc>
      </w:tr>
      <w:tr w:rsidR="005307CA" w:rsidRPr="00A4579C" w14:paraId="49DB35D1" w14:textId="77777777" w:rsidTr="00C10BC8">
        <w:tc>
          <w:tcPr>
            <w:tcW w:w="3775" w:type="dxa"/>
          </w:tcPr>
          <w:p w14:paraId="1A7A5004" w14:textId="77777777" w:rsidR="005307CA" w:rsidRPr="00A4579C" w:rsidRDefault="005307CA" w:rsidP="00C10BC8">
            <w:pPr>
              <w:ind w:left="163"/>
            </w:pPr>
            <w:r w:rsidRPr="00A4579C">
              <w:t>Month 4</w:t>
            </w:r>
          </w:p>
        </w:tc>
        <w:tc>
          <w:tcPr>
            <w:tcW w:w="1980" w:type="dxa"/>
          </w:tcPr>
          <w:p w14:paraId="615C6C4A" w14:textId="77777777" w:rsidR="005307CA" w:rsidRPr="00A4579C" w:rsidRDefault="005307CA" w:rsidP="00C10BC8">
            <w:pPr>
              <w:jc w:val="center"/>
            </w:pPr>
            <w:r w:rsidRPr="00A4579C">
              <w:t>3.9 (3/77)</w:t>
            </w:r>
          </w:p>
        </w:tc>
        <w:tc>
          <w:tcPr>
            <w:tcW w:w="2046" w:type="dxa"/>
          </w:tcPr>
          <w:p w14:paraId="31B32D9F" w14:textId="77777777" w:rsidR="005307CA" w:rsidRPr="00A4579C" w:rsidRDefault="005307CA" w:rsidP="00C10BC8">
            <w:pPr>
              <w:jc w:val="center"/>
            </w:pPr>
            <w:r w:rsidRPr="00A4579C">
              <w:t>1.6 (1/64)</w:t>
            </w:r>
          </w:p>
        </w:tc>
        <w:tc>
          <w:tcPr>
            <w:tcW w:w="2046" w:type="dxa"/>
          </w:tcPr>
          <w:p w14:paraId="41EA0554" w14:textId="77777777" w:rsidR="005307CA" w:rsidRPr="00A4579C" w:rsidRDefault="005307CA" w:rsidP="00C10BC8">
            <w:pPr>
              <w:jc w:val="center"/>
            </w:pPr>
            <w:r w:rsidRPr="00A4579C">
              <w:t>0 (0/75)</w:t>
            </w:r>
          </w:p>
        </w:tc>
      </w:tr>
      <w:tr w:rsidR="005307CA" w:rsidRPr="00A4579C" w14:paraId="28F2748D" w14:textId="77777777" w:rsidTr="00C10BC8">
        <w:tc>
          <w:tcPr>
            <w:tcW w:w="3775" w:type="dxa"/>
          </w:tcPr>
          <w:p w14:paraId="79AC65A5" w14:textId="77777777" w:rsidR="005307CA" w:rsidRPr="00A4579C" w:rsidRDefault="005307CA" w:rsidP="00C10BC8">
            <w:pPr>
              <w:ind w:left="163"/>
            </w:pPr>
            <w:r w:rsidRPr="00A4579C">
              <w:t>Month 5</w:t>
            </w:r>
          </w:p>
        </w:tc>
        <w:tc>
          <w:tcPr>
            <w:tcW w:w="1980" w:type="dxa"/>
          </w:tcPr>
          <w:p w14:paraId="65C45929" w14:textId="77777777" w:rsidR="005307CA" w:rsidRPr="00A4579C" w:rsidRDefault="005307CA" w:rsidP="00C10BC8">
            <w:pPr>
              <w:jc w:val="center"/>
            </w:pPr>
            <w:r w:rsidRPr="00A4579C">
              <w:t>2.6 (2/76)</w:t>
            </w:r>
          </w:p>
        </w:tc>
        <w:tc>
          <w:tcPr>
            <w:tcW w:w="2046" w:type="dxa"/>
          </w:tcPr>
          <w:p w14:paraId="389D5B3A" w14:textId="77777777" w:rsidR="005307CA" w:rsidRPr="00A4579C" w:rsidRDefault="005307CA" w:rsidP="00C10BC8">
            <w:pPr>
              <w:jc w:val="center"/>
            </w:pPr>
            <w:r w:rsidRPr="00A4579C">
              <w:t>3.3 (2/60)</w:t>
            </w:r>
          </w:p>
        </w:tc>
        <w:tc>
          <w:tcPr>
            <w:tcW w:w="2046" w:type="dxa"/>
          </w:tcPr>
          <w:p w14:paraId="07C1980A" w14:textId="77777777" w:rsidR="005307CA" w:rsidRPr="00A4579C" w:rsidRDefault="005307CA" w:rsidP="00C10BC8">
            <w:pPr>
              <w:jc w:val="center"/>
            </w:pPr>
            <w:r w:rsidRPr="00A4579C">
              <w:t>2.7 (2/75)</w:t>
            </w:r>
          </w:p>
        </w:tc>
      </w:tr>
      <w:tr w:rsidR="005307CA" w:rsidRPr="00A4579C" w14:paraId="46150607" w14:textId="77777777" w:rsidTr="00C10BC8">
        <w:tc>
          <w:tcPr>
            <w:tcW w:w="3775" w:type="dxa"/>
          </w:tcPr>
          <w:p w14:paraId="786E128C" w14:textId="77777777" w:rsidR="005307CA" w:rsidRPr="00A4579C" w:rsidRDefault="005307CA" w:rsidP="00C10BC8">
            <w:pPr>
              <w:ind w:left="163"/>
            </w:pPr>
            <w:r w:rsidRPr="00A4579C">
              <w:t>Month 6</w:t>
            </w:r>
          </w:p>
        </w:tc>
        <w:tc>
          <w:tcPr>
            <w:tcW w:w="1980" w:type="dxa"/>
          </w:tcPr>
          <w:p w14:paraId="31CA7015" w14:textId="77777777" w:rsidR="005307CA" w:rsidRPr="00A4579C" w:rsidRDefault="005307CA" w:rsidP="00C10BC8">
            <w:pPr>
              <w:jc w:val="center"/>
            </w:pPr>
            <w:r w:rsidRPr="00A4579C">
              <w:t>2.6 (2/76)</w:t>
            </w:r>
          </w:p>
        </w:tc>
        <w:tc>
          <w:tcPr>
            <w:tcW w:w="2046" w:type="dxa"/>
          </w:tcPr>
          <w:p w14:paraId="3E3AACC5" w14:textId="77777777" w:rsidR="005307CA" w:rsidRPr="00A4579C" w:rsidRDefault="005307CA" w:rsidP="00C10BC8">
            <w:pPr>
              <w:jc w:val="center"/>
            </w:pPr>
            <w:r w:rsidRPr="00A4579C">
              <w:t>8.5 (5/59)</w:t>
            </w:r>
          </w:p>
        </w:tc>
        <w:tc>
          <w:tcPr>
            <w:tcW w:w="2046" w:type="dxa"/>
          </w:tcPr>
          <w:p w14:paraId="6C02E4EB" w14:textId="77777777" w:rsidR="005307CA" w:rsidRPr="00A4579C" w:rsidRDefault="005307CA" w:rsidP="00C10BC8">
            <w:pPr>
              <w:jc w:val="center"/>
            </w:pPr>
            <w:r w:rsidRPr="00A4579C">
              <w:t>0 (0/73)</w:t>
            </w:r>
          </w:p>
        </w:tc>
      </w:tr>
      <w:tr w:rsidR="005307CA" w:rsidRPr="00A4579C" w14:paraId="7D532062" w14:textId="77777777" w:rsidTr="00C10BC8">
        <w:tc>
          <w:tcPr>
            <w:tcW w:w="3775" w:type="dxa"/>
          </w:tcPr>
          <w:p w14:paraId="2F9521B8" w14:textId="77777777" w:rsidR="005307CA" w:rsidRPr="00A4579C" w:rsidRDefault="005307CA" w:rsidP="00C10BC8">
            <w:pPr>
              <w:ind w:left="163"/>
            </w:pPr>
            <w:r w:rsidRPr="00A4579C">
              <w:t>Month 7</w:t>
            </w:r>
          </w:p>
        </w:tc>
        <w:tc>
          <w:tcPr>
            <w:tcW w:w="1980" w:type="dxa"/>
          </w:tcPr>
          <w:p w14:paraId="073B6E42" w14:textId="77777777" w:rsidR="005307CA" w:rsidRPr="00A4579C" w:rsidRDefault="005307CA" w:rsidP="00C10BC8">
            <w:pPr>
              <w:jc w:val="center"/>
            </w:pPr>
            <w:r w:rsidRPr="00A4579C">
              <w:t>2.6 (2/76)</w:t>
            </w:r>
          </w:p>
        </w:tc>
        <w:tc>
          <w:tcPr>
            <w:tcW w:w="2046" w:type="dxa"/>
          </w:tcPr>
          <w:p w14:paraId="0E01885C" w14:textId="77777777" w:rsidR="005307CA" w:rsidRPr="00A4579C" w:rsidRDefault="005307CA" w:rsidP="00C10BC8">
            <w:pPr>
              <w:jc w:val="center"/>
            </w:pPr>
            <w:r w:rsidRPr="00A4579C">
              <w:t>2.0 (1/51)</w:t>
            </w:r>
          </w:p>
        </w:tc>
        <w:tc>
          <w:tcPr>
            <w:tcW w:w="2046" w:type="dxa"/>
          </w:tcPr>
          <w:p w14:paraId="6BD8F59B" w14:textId="77777777" w:rsidR="005307CA" w:rsidRPr="00A4579C" w:rsidRDefault="005307CA" w:rsidP="00C10BC8">
            <w:pPr>
              <w:jc w:val="center"/>
            </w:pPr>
            <w:r w:rsidRPr="00A4579C">
              <w:t>0 (0/74)</w:t>
            </w:r>
          </w:p>
        </w:tc>
      </w:tr>
      <w:tr w:rsidR="005307CA" w:rsidRPr="00A4579C" w14:paraId="50C1369D" w14:textId="77777777" w:rsidTr="00C10BC8">
        <w:tc>
          <w:tcPr>
            <w:tcW w:w="3775" w:type="dxa"/>
          </w:tcPr>
          <w:p w14:paraId="790E5126" w14:textId="77777777" w:rsidR="005307CA" w:rsidRPr="00A4579C" w:rsidRDefault="005307CA" w:rsidP="00C10BC8">
            <w:pPr>
              <w:ind w:left="163"/>
            </w:pPr>
            <w:r w:rsidRPr="00A4579C">
              <w:t>Month 8</w:t>
            </w:r>
          </w:p>
        </w:tc>
        <w:tc>
          <w:tcPr>
            <w:tcW w:w="1980" w:type="dxa"/>
          </w:tcPr>
          <w:p w14:paraId="354C2141" w14:textId="77777777" w:rsidR="005307CA" w:rsidRPr="00A4579C" w:rsidRDefault="005307CA" w:rsidP="00C10BC8">
            <w:pPr>
              <w:jc w:val="center"/>
            </w:pPr>
            <w:r w:rsidRPr="00A4579C">
              <w:t>6.6 (5/76)</w:t>
            </w:r>
          </w:p>
        </w:tc>
        <w:tc>
          <w:tcPr>
            <w:tcW w:w="2046" w:type="dxa"/>
          </w:tcPr>
          <w:p w14:paraId="44A49D98" w14:textId="77777777" w:rsidR="005307CA" w:rsidRPr="00A4579C" w:rsidRDefault="005307CA" w:rsidP="00C10BC8">
            <w:pPr>
              <w:jc w:val="center"/>
            </w:pPr>
            <w:r w:rsidRPr="00A4579C">
              <w:t>13.0 (7/54)</w:t>
            </w:r>
          </w:p>
        </w:tc>
        <w:tc>
          <w:tcPr>
            <w:tcW w:w="2046" w:type="dxa"/>
          </w:tcPr>
          <w:p w14:paraId="7A3EA808" w14:textId="77777777" w:rsidR="005307CA" w:rsidRPr="00A4579C" w:rsidRDefault="005307CA" w:rsidP="00C10BC8">
            <w:pPr>
              <w:jc w:val="center"/>
            </w:pPr>
            <w:r w:rsidRPr="00A4579C">
              <w:t>0 (0/72)</w:t>
            </w:r>
          </w:p>
        </w:tc>
      </w:tr>
      <w:tr w:rsidR="005307CA" w:rsidRPr="00A4579C" w14:paraId="5F5966E8" w14:textId="77777777" w:rsidTr="00C10BC8">
        <w:tc>
          <w:tcPr>
            <w:tcW w:w="3775" w:type="dxa"/>
          </w:tcPr>
          <w:p w14:paraId="1F58FAAE" w14:textId="77777777" w:rsidR="005307CA" w:rsidRPr="00A4579C" w:rsidRDefault="005307CA" w:rsidP="00C10BC8">
            <w:pPr>
              <w:ind w:left="163"/>
            </w:pPr>
            <w:r w:rsidRPr="00A4579C">
              <w:t>Month 9</w:t>
            </w:r>
          </w:p>
        </w:tc>
        <w:tc>
          <w:tcPr>
            <w:tcW w:w="1980" w:type="dxa"/>
          </w:tcPr>
          <w:p w14:paraId="3395B04A" w14:textId="77777777" w:rsidR="005307CA" w:rsidRPr="00A4579C" w:rsidRDefault="005307CA" w:rsidP="00C10BC8">
            <w:pPr>
              <w:jc w:val="center"/>
            </w:pPr>
            <w:r w:rsidRPr="00A4579C">
              <w:t>4.1 (3/74)</w:t>
            </w:r>
          </w:p>
        </w:tc>
        <w:tc>
          <w:tcPr>
            <w:tcW w:w="2046" w:type="dxa"/>
          </w:tcPr>
          <w:p w14:paraId="1098E0E0" w14:textId="77777777" w:rsidR="005307CA" w:rsidRPr="00A4579C" w:rsidRDefault="005307CA" w:rsidP="00C10BC8">
            <w:pPr>
              <w:jc w:val="center"/>
            </w:pPr>
            <w:r w:rsidRPr="00A4579C">
              <w:t>3.6 (2/55)</w:t>
            </w:r>
          </w:p>
        </w:tc>
        <w:tc>
          <w:tcPr>
            <w:tcW w:w="2046" w:type="dxa"/>
          </w:tcPr>
          <w:p w14:paraId="53F7AA9F" w14:textId="77777777" w:rsidR="005307CA" w:rsidRPr="00A4579C" w:rsidRDefault="005307CA" w:rsidP="00C10BC8">
            <w:pPr>
              <w:jc w:val="center"/>
            </w:pPr>
            <w:r w:rsidRPr="00A4579C">
              <w:t>0 (0/72)</w:t>
            </w:r>
          </w:p>
        </w:tc>
      </w:tr>
      <w:tr w:rsidR="005307CA" w:rsidRPr="00A4579C" w14:paraId="77730D6D" w14:textId="77777777" w:rsidTr="00C10BC8">
        <w:tc>
          <w:tcPr>
            <w:tcW w:w="3775" w:type="dxa"/>
          </w:tcPr>
          <w:p w14:paraId="03CDC79F" w14:textId="77777777" w:rsidR="005307CA" w:rsidRPr="00A4579C" w:rsidRDefault="005307CA" w:rsidP="00C10BC8">
            <w:pPr>
              <w:ind w:left="163"/>
            </w:pPr>
            <w:r w:rsidRPr="00A4579C">
              <w:t>Month 10</w:t>
            </w:r>
          </w:p>
        </w:tc>
        <w:tc>
          <w:tcPr>
            <w:tcW w:w="1980" w:type="dxa"/>
          </w:tcPr>
          <w:p w14:paraId="086FE37A" w14:textId="77777777" w:rsidR="005307CA" w:rsidRPr="00A4579C" w:rsidRDefault="005307CA" w:rsidP="00C10BC8">
            <w:pPr>
              <w:jc w:val="center"/>
            </w:pPr>
            <w:r w:rsidRPr="00A4579C">
              <w:t>2.7 (2/74)</w:t>
            </w:r>
          </w:p>
        </w:tc>
        <w:tc>
          <w:tcPr>
            <w:tcW w:w="2046" w:type="dxa"/>
          </w:tcPr>
          <w:p w14:paraId="47766216" w14:textId="77777777" w:rsidR="005307CA" w:rsidRPr="00A4579C" w:rsidRDefault="005307CA" w:rsidP="00C10BC8">
            <w:pPr>
              <w:jc w:val="center"/>
            </w:pPr>
            <w:r w:rsidRPr="00A4579C">
              <w:t>1.9 (1/52)</w:t>
            </w:r>
          </w:p>
        </w:tc>
        <w:tc>
          <w:tcPr>
            <w:tcW w:w="2046" w:type="dxa"/>
          </w:tcPr>
          <w:p w14:paraId="239DCA9F" w14:textId="77777777" w:rsidR="005307CA" w:rsidRPr="00A4579C" w:rsidRDefault="005307CA" w:rsidP="00C10BC8">
            <w:pPr>
              <w:jc w:val="center"/>
            </w:pPr>
            <w:r w:rsidRPr="00A4579C">
              <w:t>1.4 (1/72)</w:t>
            </w:r>
          </w:p>
        </w:tc>
      </w:tr>
      <w:tr w:rsidR="005307CA" w:rsidRPr="00A4579C" w14:paraId="76B93A7D" w14:textId="77777777" w:rsidTr="00C10BC8">
        <w:tc>
          <w:tcPr>
            <w:tcW w:w="3775" w:type="dxa"/>
          </w:tcPr>
          <w:p w14:paraId="13D6FC5F" w14:textId="77777777" w:rsidR="005307CA" w:rsidRPr="00A4579C" w:rsidRDefault="005307CA" w:rsidP="00C10BC8">
            <w:pPr>
              <w:ind w:left="163"/>
            </w:pPr>
            <w:r w:rsidRPr="00A4579C">
              <w:t>Month 11</w:t>
            </w:r>
          </w:p>
        </w:tc>
        <w:tc>
          <w:tcPr>
            <w:tcW w:w="1980" w:type="dxa"/>
          </w:tcPr>
          <w:p w14:paraId="399C8009" w14:textId="77777777" w:rsidR="005307CA" w:rsidRPr="00A4579C" w:rsidRDefault="005307CA" w:rsidP="00C10BC8">
            <w:pPr>
              <w:jc w:val="center"/>
            </w:pPr>
            <w:r w:rsidRPr="00A4579C">
              <w:t>2.7 (2/74)</w:t>
            </w:r>
          </w:p>
        </w:tc>
        <w:tc>
          <w:tcPr>
            <w:tcW w:w="2046" w:type="dxa"/>
          </w:tcPr>
          <w:p w14:paraId="43E8A399" w14:textId="77777777" w:rsidR="005307CA" w:rsidRPr="00A4579C" w:rsidRDefault="005307CA" w:rsidP="00C10BC8">
            <w:pPr>
              <w:jc w:val="center"/>
            </w:pPr>
            <w:r w:rsidRPr="00A4579C">
              <w:t>7.4 (4/54)</w:t>
            </w:r>
          </w:p>
        </w:tc>
        <w:tc>
          <w:tcPr>
            <w:tcW w:w="2046" w:type="dxa"/>
          </w:tcPr>
          <w:p w14:paraId="4ED9059D" w14:textId="77777777" w:rsidR="005307CA" w:rsidRPr="00A4579C" w:rsidRDefault="005307CA" w:rsidP="00C10BC8">
            <w:pPr>
              <w:jc w:val="center"/>
            </w:pPr>
            <w:r w:rsidRPr="00A4579C">
              <w:t>1.4 (1/72)</w:t>
            </w:r>
          </w:p>
        </w:tc>
      </w:tr>
      <w:tr w:rsidR="005307CA" w:rsidRPr="00A4579C" w14:paraId="16EBFFE7" w14:textId="77777777" w:rsidTr="00C10BC8">
        <w:tc>
          <w:tcPr>
            <w:tcW w:w="3775" w:type="dxa"/>
          </w:tcPr>
          <w:p w14:paraId="3B05C12D" w14:textId="77777777" w:rsidR="005307CA" w:rsidRPr="00A4579C" w:rsidRDefault="005307CA" w:rsidP="00C10BC8">
            <w:pPr>
              <w:ind w:left="163"/>
            </w:pPr>
            <w:r w:rsidRPr="00A4579C">
              <w:t>Month 12</w:t>
            </w:r>
          </w:p>
        </w:tc>
        <w:tc>
          <w:tcPr>
            <w:tcW w:w="1980" w:type="dxa"/>
          </w:tcPr>
          <w:p w14:paraId="66D0A73F" w14:textId="77777777" w:rsidR="005307CA" w:rsidRPr="00A4579C" w:rsidRDefault="005307CA" w:rsidP="00C10BC8">
            <w:pPr>
              <w:jc w:val="center"/>
            </w:pPr>
            <w:r w:rsidRPr="00A4579C">
              <w:t>0 (0/75)</w:t>
            </w:r>
          </w:p>
        </w:tc>
        <w:tc>
          <w:tcPr>
            <w:tcW w:w="2046" w:type="dxa"/>
          </w:tcPr>
          <w:p w14:paraId="6DAD1C29" w14:textId="77777777" w:rsidR="005307CA" w:rsidRPr="00A4579C" w:rsidRDefault="005307CA" w:rsidP="00C10BC8">
            <w:pPr>
              <w:jc w:val="center"/>
            </w:pPr>
            <w:r w:rsidRPr="00A4579C">
              <w:t>0 (0/54)</w:t>
            </w:r>
          </w:p>
        </w:tc>
        <w:tc>
          <w:tcPr>
            <w:tcW w:w="2046" w:type="dxa"/>
          </w:tcPr>
          <w:p w14:paraId="251E4FE6" w14:textId="77777777" w:rsidR="005307CA" w:rsidRPr="00A4579C" w:rsidRDefault="005307CA" w:rsidP="00C10BC8">
            <w:pPr>
              <w:jc w:val="center"/>
            </w:pPr>
            <w:r w:rsidRPr="00A4579C">
              <w:t>2.8 (2/72)</w:t>
            </w:r>
          </w:p>
        </w:tc>
      </w:tr>
      <w:tr w:rsidR="005307CA" w:rsidRPr="00A4579C" w14:paraId="010DCDE3" w14:textId="77777777" w:rsidTr="00C10BC8">
        <w:tc>
          <w:tcPr>
            <w:tcW w:w="3775" w:type="dxa"/>
          </w:tcPr>
          <w:p w14:paraId="76C4F01F" w14:textId="77777777" w:rsidR="005307CA" w:rsidRPr="00A4579C" w:rsidRDefault="005307CA" w:rsidP="00C10BC8">
            <w:r w:rsidRPr="00A4579C">
              <w:t>Ever difficulties getting the child to take the medication, % (n)**</w:t>
            </w:r>
          </w:p>
        </w:tc>
        <w:tc>
          <w:tcPr>
            <w:tcW w:w="1980" w:type="dxa"/>
          </w:tcPr>
          <w:p w14:paraId="7C3CBFBB" w14:textId="77777777" w:rsidR="005307CA" w:rsidRPr="00A4579C" w:rsidRDefault="005307CA" w:rsidP="00C10BC8">
            <w:pPr>
              <w:jc w:val="center"/>
            </w:pPr>
            <w:r w:rsidRPr="00A4579C">
              <w:t>3.7 (3)</w:t>
            </w:r>
          </w:p>
        </w:tc>
        <w:tc>
          <w:tcPr>
            <w:tcW w:w="2046" w:type="dxa"/>
          </w:tcPr>
          <w:p w14:paraId="41946D7B" w14:textId="77777777" w:rsidR="005307CA" w:rsidRPr="00A4579C" w:rsidRDefault="005307CA" w:rsidP="00C10BC8">
            <w:pPr>
              <w:jc w:val="center"/>
            </w:pPr>
            <w:r w:rsidRPr="00A4579C">
              <w:t>27.5 (22)</w:t>
            </w:r>
          </w:p>
        </w:tc>
        <w:tc>
          <w:tcPr>
            <w:tcW w:w="2046" w:type="dxa"/>
          </w:tcPr>
          <w:p w14:paraId="7638EDF5" w14:textId="77777777" w:rsidR="005307CA" w:rsidRPr="00A4579C" w:rsidRDefault="005307CA" w:rsidP="00C10BC8">
            <w:pPr>
              <w:jc w:val="center"/>
            </w:pPr>
            <w:r w:rsidRPr="00A4579C">
              <w:t>6.3 (5)</w:t>
            </w:r>
          </w:p>
        </w:tc>
      </w:tr>
      <w:tr w:rsidR="005307CA" w:rsidRPr="00A4579C" w14:paraId="4FEA761F" w14:textId="77777777" w:rsidTr="00C10BC8">
        <w:tc>
          <w:tcPr>
            <w:tcW w:w="3775" w:type="dxa"/>
          </w:tcPr>
          <w:p w14:paraId="09A036F0" w14:textId="77777777" w:rsidR="005307CA" w:rsidRPr="00A4579C" w:rsidRDefault="005307CA" w:rsidP="00C10BC8">
            <w:r w:rsidRPr="00A4579C">
              <w:t>Ever forgot to give medications, %, (n)**</w:t>
            </w:r>
          </w:p>
        </w:tc>
        <w:tc>
          <w:tcPr>
            <w:tcW w:w="1980" w:type="dxa"/>
          </w:tcPr>
          <w:p w14:paraId="626854E0" w14:textId="77777777" w:rsidR="005307CA" w:rsidRPr="00A4579C" w:rsidRDefault="005307CA" w:rsidP="00C10BC8">
            <w:pPr>
              <w:jc w:val="center"/>
            </w:pPr>
            <w:r w:rsidRPr="00A4579C">
              <w:t>16.0 (13)</w:t>
            </w:r>
          </w:p>
        </w:tc>
        <w:tc>
          <w:tcPr>
            <w:tcW w:w="2046" w:type="dxa"/>
          </w:tcPr>
          <w:p w14:paraId="578D09DA" w14:textId="77777777" w:rsidR="005307CA" w:rsidRPr="00A4579C" w:rsidRDefault="005307CA" w:rsidP="00C10BC8">
            <w:pPr>
              <w:jc w:val="center"/>
            </w:pPr>
            <w:r w:rsidRPr="00A4579C">
              <w:t>2.5 (2)</w:t>
            </w:r>
          </w:p>
        </w:tc>
        <w:tc>
          <w:tcPr>
            <w:tcW w:w="2046" w:type="dxa"/>
          </w:tcPr>
          <w:p w14:paraId="58BFC4B7" w14:textId="77777777" w:rsidR="005307CA" w:rsidRPr="00A4579C" w:rsidRDefault="005307CA" w:rsidP="00C10BC8">
            <w:pPr>
              <w:jc w:val="center"/>
            </w:pPr>
            <w:r w:rsidRPr="00A4579C">
              <w:t>0 (0)</w:t>
            </w:r>
          </w:p>
        </w:tc>
      </w:tr>
    </w:tbl>
    <w:p w14:paraId="70C274B3" w14:textId="77777777" w:rsidR="005307CA" w:rsidRDefault="005307CA" w:rsidP="005307CA">
      <w:r>
        <w:t>* For Proguanil, any daily doses in prior 14 days; for SP-AQ and DP, any doses of the prior month’s regimen.</w:t>
      </w:r>
    </w:p>
    <w:p w14:paraId="6F03F761" w14:textId="77777777" w:rsidR="005307CA" w:rsidRDefault="005307CA" w:rsidP="005307CA">
      <w:r w:rsidRPr="00A971FE">
        <w:t xml:space="preserve">** Across all months while </w:t>
      </w:r>
      <w:r>
        <w:t>receiving</w:t>
      </w:r>
      <w:r w:rsidRPr="00A971FE">
        <w:t xml:space="preserve"> the specified treatment</w:t>
      </w:r>
    </w:p>
    <w:p w14:paraId="063623ED" w14:textId="77777777" w:rsidR="005307CA" w:rsidRDefault="005307CA" w:rsidP="005307CA">
      <w:pPr>
        <w:rPr>
          <w:b/>
        </w:rPr>
      </w:pPr>
      <w:r>
        <w:t>*** Excludes responses during months in which children allocated to SP-AQ received Proguanil</w:t>
      </w:r>
    </w:p>
    <w:p w14:paraId="14198E7F" w14:textId="77777777" w:rsidR="00DA418E" w:rsidRDefault="005307CA" w:rsidP="005307CA">
      <w:pPr>
        <w:rPr>
          <w:bCs/>
        </w:rPr>
      </w:pPr>
      <w:r>
        <w:rPr>
          <w:bCs/>
        </w:rPr>
        <w:t xml:space="preserve">SP-AQ: </w:t>
      </w:r>
      <w:proofErr w:type="spellStart"/>
      <w:r>
        <w:rPr>
          <w:bCs/>
        </w:rPr>
        <w:t>Sulfadoxine</w:t>
      </w:r>
      <w:proofErr w:type="spellEnd"/>
      <w:r>
        <w:rPr>
          <w:bCs/>
        </w:rPr>
        <w:t xml:space="preserve">/Pyrimethamine-Amodiaquine; DP: </w:t>
      </w:r>
      <w:proofErr w:type="spellStart"/>
      <w:r>
        <w:rPr>
          <w:bCs/>
        </w:rPr>
        <w:t>Dihydroartemisinin</w:t>
      </w:r>
      <w:proofErr w:type="spellEnd"/>
      <w:r>
        <w:rPr>
          <w:bCs/>
        </w:rPr>
        <w:t>/Piperaquine</w:t>
      </w:r>
    </w:p>
    <w:p w14:paraId="42DCBC72" w14:textId="77777777" w:rsidR="00DA418E" w:rsidRDefault="00DA418E">
      <w:pPr>
        <w:rPr>
          <w:bCs/>
        </w:rPr>
      </w:pPr>
      <w:r>
        <w:rPr>
          <w:bCs/>
        </w:rPr>
        <w:br w:type="page"/>
      </w:r>
    </w:p>
    <w:p w14:paraId="2C337A36" w14:textId="214B6C14" w:rsidR="00DA418E" w:rsidRPr="00E6581C" w:rsidRDefault="00DA418E" w:rsidP="00136218">
      <w:pPr>
        <w:pStyle w:val="Heading2"/>
        <w:rPr>
          <w:sz w:val="20"/>
          <w:szCs w:val="20"/>
        </w:rPr>
      </w:pPr>
      <w:bookmarkStart w:id="12" w:name="_Hlk101254125"/>
      <w:bookmarkStart w:id="13" w:name="_Toc113270934"/>
      <w:r>
        <w:lastRenderedPageBreak/>
        <w:t xml:space="preserve">Table </w:t>
      </w:r>
      <w:r w:rsidR="00987205">
        <w:t>B</w:t>
      </w:r>
      <w:r>
        <w:t>.</w:t>
      </w:r>
      <w:r w:rsidRPr="00E6581C">
        <w:t xml:space="preserve"> Outcome</w:t>
      </w:r>
      <w:r>
        <w:t xml:space="preserve"> Comparisons Between SP-AQ and DP</w:t>
      </w:r>
      <w:r w:rsidRPr="00E6581C">
        <w:t xml:space="preserve"> in the As-Treated Population</w:t>
      </w:r>
      <w:bookmarkEnd w:id="13"/>
    </w:p>
    <w:tbl>
      <w:tblPr>
        <w:tblStyle w:val="TableGrid"/>
        <w:tblW w:w="10430" w:type="dxa"/>
        <w:tblBorders>
          <w:left w:val="none" w:sz="0" w:space="0" w:color="auto"/>
          <w:right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420"/>
        <w:gridCol w:w="1975"/>
        <w:gridCol w:w="1975"/>
        <w:gridCol w:w="1980"/>
        <w:gridCol w:w="1080"/>
      </w:tblGrid>
      <w:tr w:rsidR="00DA418E" w:rsidRPr="004C29D7" w14:paraId="6C4DEE0E" w14:textId="77777777" w:rsidTr="00985E72">
        <w:trPr>
          <w:tblHeader/>
        </w:trPr>
        <w:tc>
          <w:tcPr>
            <w:tcW w:w="3420" w:type="dxa"/>
            <w:shd w:val="clear" w:color="auto" w:fill="auto"/>
          </w:tcPr>
          <w:p w14:paraId="4DE42629" w14:textId="77777777" w:rsidR="00DA418E" w:rsidRPr="004C29D7" w:rsidRDefault="00DA418E" w:rsidP="00985E72">
            <w:pPr>
              <w:rPr>
                <w:rFonts w:ascii="Arial" w:hAnsi="Arial" w:cs="Arial"/>
                <w:b/>
              </w:rPr>
            </w:pPr>
          </w:p>
        </w:tc>
        <w:tc>
          <w:tcPr>
            <w:tcW w:w="1975" w:type="dxa"/>
          </w:tcPr>
          <w:p w14:paraId="4498C3BE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  <w:r w:rsidRPr="004C29D7">
              <w:rPr>
                <w:rFonts w:ascii="Arial" w:hAnsi="Arial" w:cs="Arial"/>
                <w:b/>
              </w:rPr>
              <w:t>Monthly DP</w:t>
            </w:r>
          </w:p>
          <w:p w14:paraId="339A297D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  <w:r w:rsidRPr="004C29D7">
              <w:rPr>
                <w:rFonts w:ascii="Arial" w:hAnsi="Arial" w:cs="Arial"/>
                <w:b/>
              </w:rPr>
              <w:t>(n=82)</w:t>
            </w:r>
          </w:p>
        </w:tc>
        <w:tc>
          <w:tcPr>
            <w:tcW w:w="1975" w:type="dxa"/>
            <w:shd w:val="clear" w:color="auto" w:fill="auto"/>
          </w:tcPr>
          <w:p w14:paraId="3C36759B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  <w:r w:rsidRPr="004C29D7">
              <w:rPr>
                <w:rFonts w:ascii="Arial" w:hAnsi="Arial" w:cs="Arial"/>
                <w:b/>
              </w:rPr>
              <w:t>Monthly</w:t>
            </w:r>
            <w:r>
              <w:rPr>
                <w:rFonts w:ascii="Arial" w:hAnsi="Arial" w:cs="Arial"/>
                <w:b/>
              </w:rPr>
              <w:t xml:space="preserve"> </w:t>
            </w:r>
            <w:r w:rsidRPr="004C29D7">
              <w:rPr>
                <w:rFonts w:ascii="Arial" w:hAnsi="Arial" w:cs="Arial"/>
                <w:b/>
              </w:rPr>
              <w:t>SP-AQ</w:t>
            </w:r>
          </w:p>
          <w:p w14:paraId="104A82F1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  <w:r w:rsidRPr="004C29D7">
              <w:rPr>
                <w:rFonts w:ascii="Arial" w:hAnsi="Arial" w:cs="Arial"/>
                <w:b/>
              </w:rPr>
              <w:t>(n=83)</w:t>
            </w:r>
          </w:p>
        </w:tc>
        <w:tc>
          <w:tcPr>
            <w:tcW w:w="3060" w:type="dxa"/>
            <w:gridSpan w:val="2"/>
          </w:tcPr>
          <w:p w14:paraId="158E23E8" w14:textId="77777777" w:rsidR="00DA418E" w:rsidRDefault="00DA418E" w:rsidP="00985E72">
            <w:pPr>
              <w:jc w:val="center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Incidence Rate Ratio or</w:t>
            </w:r>
          </w:p>
          <w:p w14:paraId="09043248" w14:textId="77777777" w:rsidR="00DA418E" w:rsidRDefault="00DA418E" w:rsidP="00985E72">
            <w:pPr>
              <w:jc w:val="center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 xml:space="preserve">Hazard Ratio** </w:t>
            </w:r>
          </w:p>
          <w:p w14:paraId="0109B413" w14:textId="77777777" w:rsidR="00DA418E" w:rsidRDefault="00DA418E" w:rsidP="00985E72">
            <w:pPr>
              <w:rPr>
                <w:rFonts w:ascii="Arial" w:hAnsi="Arial" w:cs="Arial"/>
                <w:b/>
              </w:rPr>
            </w:pPr>
          </w:p>
        </w:tc>
      </w:tr>
      <w:tr w:rsidR="00DA418E" w:rsidRPr="004C29D7" w14:paraId="5D02731F" w14:textId="77777777" w:rsidTr="00985E72">
        <w:trPr>
          <w:tblHeader/>
        </w:trPr>
        <w:tc>
          <w:tcPr>
            <w:tcW w:w="3420" w:type="dxa"/>
            <w:shd w:val="clear" w:color="auto" w:fill="auto"/>
          </w:tcPr>
          <w:p w14:paraId="04B26EED" w14:textId="77777777" w:rsidR="00DA418E" w:rsidRPr="004C29D7" w:rsidRDefault="00DA418E" w:rsidP="00985E72">
            <w:pPr>
              <w:rPr>
                <w:rFonts w:ascii="Arial" w:hAnsi="Arial" w:cs="Arial"/>
                <w:b/>
              </w:rPr>
            </w:pPr>
          </w:p>
        </w:tc>
        <w:tc>
          <w:tcPr>
            <w:tcW w:w="1975" w:type="dxa"/>
          </w:tcPr>
          <w:p w14:paraId="4C561F09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975" w:type="dxa"/>
            <w:shd w:val="clear" w:color="auto" w:fill="auto"/>
          </w:tcPr>
          <w:p w14:paraId="1EF18B2A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980" w:type="dxa"/>
          </w:tcPr>
          <w:p w14:paraId="33749D81" w14:textId="77777777" w:rsidR="00DA418E" w:rsidRDefault="00DA418E" w:rsidP="00985E72">
            <w:pPr>
              <w:jc w:val="center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95% CI</w:t>
            </w:r>
          </w:p>
        </w:tc>
        <w:tc>
          <w:tcPr>
            <w:tcW w:w="1080" w:type="dxa"/>
          </w:tcPr>
          <w:p w14:paraId="1BCB3023" w14:textId="77777777" w:rsidR="00DA418E" w:rsidRDefault="00DA418E" w:rsidP="00985E72">
            <w:pPr>
              <w:jc w:val="center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P-value</w:t>
            </w:r>
          </w:p>
        </w:tc>
      </w:tr>
      <w:tr w:rsidR="00DA418E" w:rsidRPr="004C29D7" w14:paraId="689D11F0" w14:textId="77777777" w:rsidTr="00985E72">
        <w:tc>
          <w:tcPr>
            <w:tcW w:w="3420" w:type="dxa"/>
          </w:tcPr>
          <w:p w14:paraId="4207663F" w14:textId="77777777" w:rsidR="00DA418E" w:rsidRPr="004C29D7" w:rsidRDefault="00DA418E" w:rsidP="00985E72">
            <w:pPr>
              <w:rPr>
                <w:rFonts w:ascii="Arial" w:hAnsi="Arial" w:cs="Arial"/>
                <w:b/>
                <w:bCs/>
              </w:rPr>
            </w:pPr>
            <w:r w:rsidRPr="004C29D7">
              <w:rPr>
                <w:rFonts w:ascii="Arial" w:hAnsi="Arial" w:cs="Arial"/>
                <w:b/>
                <w:bCs/>
              </w:rPr>
              <w:t>Patient-years follow-up</w:t>
            </w:r>
          </w:p>
        </w:tc>
        <w:tc>
          <w:tcPr>
            <w:tcW w:w="1975" w:type="dxa"/>
          </w:tcPr>
          <w:p w14:paraId="30EA4DA3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  <w:r w:rsidRPr="004C29D7">
              <w:rPr>
                <w:rFonts w:ascii="Arial" w:hAnsi="Arial" w:cs="Arial"/>
                <w:b/>
                <w:bCs/>
              </w:rPr>
              <w:t>69.3</w:t>
            </w:r>
          </w:p>
        </w:tc>
        <w:tc>
          <w:tcPr>
            <w:tcW w:w="1975" w:type="dxa"/>
          </w:tcPr>
          <w:p w14:paraId="27B13C62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  <w:r w:rsidRPr="004C29D7">
              <w:rPr>
                <w:rFonts w:ascii="Arial" w:hAnsi="Arial" w:cs="Arial"/>
                <w:b/>
                <w:bCs/>
              </w:rPr>
              <w:t>56.7</w:t>
            </w:r>
          </w:p>
        </w:tc>
        <w:tc>
          <w:tcPr>
            <w:tcW w:w="1980" w:type="dxa"/>
          </w:tcPr>
          <w:p w14:paraId="55665118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080" w:type="dxa"/>
          </w:tcPr>
          <w:p w14:paraId="5141E939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</w:tr>
      <w:tr w:rsidR="00DA418E" w:rsidRPr="004C29D7" w14:paraId="5D07186B" w14:textId="77777777" w:rsidTr="00985E72">
        <w:tc>
          <w:tcPr>
            <w:tcW w:w="3420" w:type="dxa"/>
            <w:shd w:val="clear" w:color="auto" w:fill="D9D9D9" w:themeFill="background1" w:themeFillShade="D9"/>
          </w:tcPr>
          <w:p w14:paraId="6CC6030B" w14:textId="77777777" w:rsidR="00DA418E" w:rsidRPr="004C29D7" w:rsidRDefault="00DA418E" w:rsidP="00985E72">
            <w:pPr>
              <w:rPr>
                <w:rFonts w:ascii="Arial" w:hAnsi="Arial" w:cs="Arial"/>
                <w:b/>
              </w:rPr>
            </w:pPr>
            <w:r w:rsidRPr="004C29D7">
              <w:rPr>
                <w:rFonts w:ascii="Arial" w:hAnsi="Arial" w:cs="Arial"/>
                <w:b/>
              </w:rPr>
              <w:t>Main Outcomes</w:t>
            </w:r>
          </w:p>
        </w:tc>
        <w:tc>
          <w:tcPr>
            <w:tcW w:w="1975" w:type="dxa"/>
            <w:shd w:val="clear" w:color="auto" w:fill="D9D9D9" w:themeFill="background1" w:themeFillShade="D9"/>
          </w:tcPr>
          <w:p w14:paraId="036FBB8E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975" w:type="dxa"/>
            <w:shd w:val="clear" w:color="auto" w:fill="D9D9D9" w:themeFill="background1" w:themeFillShade="D9"/>
          </w:tcPr>
          <w:p w14:paraId="707AE21E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980" w:type="dxa"/>
            <w:shd w:val="clear" w:color="auto" w:fill="D9D9D9" w:themeFill="background1" w:themeFillShade="D9"/>
          </w:tcPr>
          <w:p w14:paraId="35418732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</w:tcPr>
          <w:p w14:paraId="2DEC4B07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</w:tr>
      <w:tr w:rsidR="00DA418E" w:rsidRPr="004C29D7" w14:paraId="550FDDFC" w14:textId="77777777" w:rsidTr="00985E72">
        <w:tc>
          <w:tcPr>
            <w:tcW w:w="3420" w:type="dxa"/>
            <w:shd w:val="clear" w:color="auto" w:fill="auto"/>
          </w:tcPr>
          <w:p w14:paraId="7440A8A5" w14:textId="77777777" w:rsidR="00DA418E" w:rsidRPr="004C29D7" w:rsidRDefault="00DA418E" w:rsidP="00985E72">
            <w:pPr>
              <w:rPr>
                <w:rFonts w:ascii="Arial" w:hAnsi="Arial" w:cs="Arial"/>
                <w:b/>
              </w:rPr>
            </w:pPr>
            <w:r w:rsidRPr="004C29D7">
              <w:rPr>
                <w:rFonts w:ascii="Arial" w:hAnsi="Arial" w:cs="Arial"/>
                <w:b/>
              </w:rPr>
              <w:t>Clinical malaria</w:t>
            </w:r>
          </w:p>
        </w:tc>
        <w:tc>
          <w:tcPr>
            <w:tcW w:w="1975" w:type="dxa"/>
          </w:tcPr>
          <w:p w14:paraId="6F92B1BB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975" w:type="dxa"/>
            <w:shd w:val="clear" w:color="auto" w:fill="auto"/>
          </w:tcPr>
          <w:p w14:paraId="69B9536F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980" w:type="dxa"/>
          </w:tcPr>
          <w:p w14:paraId="05C2B6F3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080" w:type="dxa"/>
          </w:tcPr>
          <w:p w14:paraId="19F131CA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</w:tr>
      <w:tr w:rsidR="00DA418E" w:rsidRPr="004C29D7" w14:paraId="3685CC77" w14:textId="77777777" w:rsidTr="00985E72">
        <w:tc>
          <w:tcPr>
            <w:tcW w:w="3420" w:type="dxa"/>
          </w:tcPr>
          <w:p w14:paraId="5CC3F0F3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Number of events</w:t>
            </w:r>
          </w:p>
        </w:tc>
        <w:tc>
          <w:tcPr>
            <w:tcW w:w="1975" w:type="dxa"/>
          </w:tcPr>
          <w:p w14:paraId="63FF8366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3</w:t>
            </w:r>
          </w:p>
        </w:tc>
        <w:tc>
          <w:tcPr>
            <w:tcW w:w="1975" w:type="dxa"/>
          </w:tcPr>
          <w:p w14:paraId="5C60DA30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3</w:t>
            </w:r>
          </w:p>
        </w:tc>
        <w:tc>
          <w:tcPr>
            <w:tcW w:w="1980" w:type="dxa"/>
          </w:tcPr>
          <w:p w14:paraId="0A9F4021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080" w:type="dxa"/>
          </w:tcPr>
          <w:p w14:paraId="1A6BD98E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</w:p>
        </w:tc>
      </w:tr>
      <w:tr w:rsidR="00DA418E" w:rsidRPr="004C29D7" w14:paraId="147815AC" w14:textId="77777777" w:rsidTr="00985E72">
        <w:tc>
          <w:tcPr>
            <w:tcW w:w="3420" w:type="dxa"/>
          </w:tcPr>
          <w:p w14:paraId="4601CDB1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Incidence rate per patient-year (95% CI)</w:t>
            </w:r>
          </w:p>
        </w:tc>
        <w:tc>
          <w:tcPr>
            <w:tcW w:w="1975" w:type="dxa"/>
          </w:tcPr>
          <w:p w14:paraId="4E3CDEAF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0.04</w:t>
            </w:r>
          </w:p>
          <w:p w14:paraId="1037C22F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(0.01 – 0.13)</w:t>
            </w:r>
          </w:p>
        </w:tc>
        <w:tc>
          <w:tcPr>
            <w:tcW w:w="1975" w:type="dxa"/>
          </w:tcPr>
          <w:p w14:paraId="46213A0C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0.09</w:t>
            </w:r>
          </w:p>
          <w:p w14:paraId="03BCC850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(0.02 – 0.39)</w:t>
            </w:r>
          </w:p>
        </w:tc>
        <w:tc>
          <w:tcPr>
            <w:tcW w:w="1980" w:type="dxa"/>
          </w:tcPr>
          <w:p w14:paraId="7C5D5264" w14:textId="77777777" w:rsidR="00DA418E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2.24 </w:t>
            </w:r>
          </w:p>
          <w:p w14:paraId="232EC269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(0.23 </w:t>
            </w:r>
            <w:r w:rsidRPr="004C29D7">
              <w:rPr>
                <w:rFonts w:ascii="Arial" w:hAnsi="Arial" w:cs="Arial"/>
              </w:rPr>
              <w:t>–</w:t>
            </w:r>
            <w:r>
              <w:rPr>
                <w:rFonts w:ascii="Arial" w:hAnsi="Arial" w:cs="Arial"/>
              </w:rPr>
              <w:t xml:space="preserve"> 21.61)</w:t>
            </w:r>
          </w:p>
        </w:tc>
        <w:tc>
          <w:tcPr>
            <w:tcW w:w="1080" w:type="dxa"/>
          </w:tcPr>
          <w:p w14:paraId="53E50831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66</w:t>
            </w:r>
          </w:p>
        </w:tc>
      </w:tr>
      <w:tr w:rsidR="00DA418E" w:rsidRPr="004C29D7" w14:paraId="474B0113" w14:textId="77777777" w:rsidTr="00985E72">
        <w:tc>
          <w:tcPr>
            <w:tcW w:w="3420" w:type="dxa"/>
          </w:tcPr>
          <w:p w14:paraId="5DE4211A" w14:textId="77777777" w:rsidR="00DA418E" w:rsidRPr="004C29D7" w:rsidRDefault="00DA418E" w:rsidP="00985E72">
            <w:pPr>
              <w:rPr>
                <w:rFonts w:ascii="Arial" w:hAnsi="Arial" w:cs="Arial"/>
                <w:b/>
                <w:bCs/>
              </w:rPr>
            </w:pPr>
            <w:r w:rsidRPr="004C29D7">
              <w:rPr>
                <w:rFonts w:ascii="Arial" w:hAnsi="Arial" w:cs="Arial"/>
                <w:b/>
                <w:bCs/>
              </w:rPr>
              <w:t>Painful events</w:t>
            </w:r>
          </w:p>
        </w:tc>
        <w:tc>
          <w:tcPr>
            <w:tcW w:w="1975" w:type="dxa"/>
          </w:tcPr>
          <w:p w14:paraId="13D6D670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975" w:type="dxa"/>
          </w:tcPr>
          <w:p w14:paraId="33ED410F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980" w:type="dxa"/>
          </w:tcPr>
          <w:p w14:paraId="2FE5A308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080" w:type="dxa"/>
          </w:tcPr>
          <w:p w14:paraId="17AC47CB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</w:tr>
      <w:tr w:rsidR="00DA418E" w:rsidRPr="004C29D7" w14:paraId="3FC826EC" w14:textId="77777777" w:rsidTr="00985E72">
        <w:tc>
          <w:tcPr>
            <w:tcW w:w="3420" w:type="dxa"/>
          </w:tcPr>
          <w:p w14:paraId="237516F0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Number of events</w:t>
            </w:r>
          </w:p>
        </w:tc>
        <w:tc>
          <w:tcPr>
            <w:tcW w:w="1975" w:type="dxa"/>
          </w:tcPr>
          <w:p w14:paraId="5DFDB147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286</w:t>
            </w:r>
          </w:p>
        </w:tc>
        <w:tc>
          <w:tcPr>
            <w:tcW w:w="1975" w:type="dxa"/>
          </w:tcPr>
          <w:p w14:paraId="6886E48E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238</w:t>
            </w:r>
          </w:p>
        </w:tc>
        <w:tc>
          <w:tcPr>
            <w:tcW w:w="1980" w:type="dxa"/>
          </w:tcPr>
          <w:p w14:paraId="19FB0DC8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080" w:type="dxa"/>
          </w:tcPr>
          <w:p w14:paraId="4F4C5E3D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</w:p>
        </w:tc>
      </w:tr>
      <w:tr w:rsidR="00DA418E" w:rsidRPr="004C29D7" w14:paraId="2AB6EF17" w14:textId="77777777" w:rsidTr="00985E72">
        <w:tc>
          <w:tcPr>
            <w:tcW w:w="3420" w:type="dxa"/>
          </w:tcPr>
          <w:p w14:paraId="7C8A00A0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Incidence rate per patient-year (95% CI)</w:t>
            </w:r>
          </w:p>
        </w:tc>
        <w:tc>
          <w:tcPr>
            <w:tcW w:w="1975" w:type="dxa"/>
          </w:tcPr>
          <w:p w14:paraId="5546F29C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4.18</w:t>
            </w:r>
          </w:p>
          <w:p w14:paraId="1DD62783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(3.19 – 5.46)</w:t>
            </w:r>
          </w:p>
        </w:tc>
        <w:tc>
          <w:tcPr>
            <w:tcW w:w="1975" w:type="dxa"/>
          </w:tcPr>
          <w:p w14:paraId="3BB68217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4.28</w:t>
            </w:r>
          </w:p>
          <w:p w14:paraId="63A97A5B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(3.38 – 5.42)</w:t>
            </w:r>
          </w:p>
        </w:tc>
        <w:tc>
          <w:tcPr>
            <w:tcW w:w="1980" w:type="dxa"/>
          </w:tcPr>
          <w:p w14:paraId="77C7D244" w14:textId="77777777" w:rsidR="00DA418E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1.02 </w:t>
            </w:r>
          </w:p>
          <w:p w14:paraId="47DA7968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(0.66 </w:t>
            </w:r>
            <w:r w:rsidRPr="004C29D7">
              <w:rPr>
                <w:rFonts w:ascii="Arial" w:hAnsi="Arial" w:cs="Arial"/>
              </w:rPr>
              <w:t>–</w:t>
            </w:r>
            <w:r>
              <w:rPr>
                <w:rFonts w:ascii="Arial" w:hAnsi="Arial" w:cs="Arial"/>
              </w:rPr>
              <w:t xml:space="preserve"> 1.58)</w:t>
            </w:r>
          </w:p>
        </w:tc>
        <w:tc>
          <w:tcPr>
            <w:tcW w:w="1080" w:type="dxa"/>
          </w:tcPr>
          <w:p w14:paraId="23706A9E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99</w:t>
            </w:r>
          </w:p>
        </w:tc>
      </w:tr>
      <w:tr w:rsidR="00DA418E" w:rsidRPr="004C29D7" w14:paraId="2C9B894C" w14:textId="77777777" w:rsidTr="00985E72">
        <w:tc>
          <w:tcPr>
            <w:tcW w:w="3420" w:type="dxa"/>
            <w:shd w:val="clear" w:color="auto" w:fill="D9D9D9" w:themeFill="background1" w:themeFillShade="D9"/>
          </w:tcPr>
          <w:p w14:paraId="46FF07F7" w14:textId="77777777" w:rsidR="00DA418E" w:rsidRPr="004C29D7" w:rsidRDefault="00DA418E" w:rsidP="00985E72">
            <w:pPr>
              <w:rPr>
                <w:rFonts w:ascii="Arial" w:hAnsi="Arial" w:cs="Arial"/>
                <w:b/>
                <w:bCs/>
              </w:rPr>
            </w:pPr>
            <w:r w:rsidRPr="004C29D7">
              <w:rPr>
                <w:rFonts w:ascii="Arial" w:hAnsi="Arial" w:cs="Arial"/>
                <w:b/>
                <w:bCs/>
              </w:rPr>
              <w:t>Secondary Outcomes</w:t>
            </w:r>
          </w:p>
        </w:tc>
        <w:tc>
          <w:tcPr>
            <w:tcW w:w="1975" w:type="dxa"/>
            <w:shd w:val="clear" w:color="auto" w:fill="D9D9D9" w:themeFill="background1" w:themeFillShade="D9"/>
          </w:tcPr>
          <w:p w14:paraId="40E17AED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975" w:type="dxa"/>
            <w:shd w:val="clear" w:color="auto" w:fill="D9D9D9" w:themeFill="background1" w:themeFillShade="D9"/>
          </w:tcPr>
          <w:p w14:paraId="2535BB07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980" w:type="dxa"/>
            <w:shd w:val="clear" w:color="auto" w:fill="D9D9D9" w:themeFill="background1" w:themeFillShade="D9"/>
          </w:tcPr>
          <w:p w14:paraId="1954C8B9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</w:tcPr>
          <w:p w14:paraId="64A51821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</w:tr>
      <w:tr w:rsidR="00DA418E" w:rsidRPr="004C29D7" w14:paraId="682DF339" w14:textId="77777777" w:rsidTr="00985E72">
        <w:tc>
          <w:tcPr>
            <w:tcW w:w="3420" w:type="dxa"/>
          </w:tcPr>
          <w:p w14:paraId="65EF043F" w14:textId="77777777" w:rsidR="00DA418E" w:rsidRPr="004C29D7" w:rsidRDefault="00DA418E" w:rsidP="00985E72">
            <w:pPr>
              <w:rPr>
                <w:rFonts w:ascii="Arial" w:hAnsi="Arial" w:cs="Arial"/>
                <w:b/>
                <w:bCs/>
              </w:rPr>
            </w:pPr>
            <w:r w:rsidRPr="004C29D7">
              <w:rPr>
                <w:rFonts w:ascii="Arial" w:hAnsi="Arial" w:cs="Arial"/>
                <w:b/>
                <w:bCs/>
              </w:rPr>
              <w:t>Severe malaria</w:t>
            </w:r>
          </w:p>
        </w:tc>
        <w:tc>
          <w:tcPr>
            <w:tcW w:w="1975" w:type="dxa"/>
          </w:tcPr>
          <w:p w14:paraId="1D82C459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975" w:type="dxa"/>
          </w:tcPr>
          <w:p w14:paraId="3CB34D8B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980" w:type="dxa"/>
          </w:tcPr>
          <w:p w14:paraId="45B2A4B6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080" w:type="dxa"/>
          </w:tcPr>
          <w:p w14:paraId="7165C470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</w:tr>
      <w:tr w:rsidR="00DA418E" w:rsidRPr="004C29D7" w14:paraId="5395AC66" w14:textId="77777777" w:rsidTr="00985E72">
        <w:tc>
          <w:tcPr>
            <w:tcW w:w="3420" w:type="dxa"/>
          </w:tcPr>
          <w:p w14:paraId="45D8B955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Incidence rate per patient-year (95% CI)</w:t>
            </w:r>
          </w:p>
        </w:tc>
        <w:tc>
          <w:tcPr>
            <w:tcW w:w="1975" w:type="dxa"/>
          </w:tcPr>
          <w:p w14:paraId="264AD3BD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0</w:t>
            </w:r>
          </w:p>
        </w:tc>
        <w:tc>
          <w:tcPr>
            <w:tcW w:w="1975" w:type="dxa"/>
          </w:tcPr>
          <w:p w14:paraId="1FA9B5AE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0</w:t>
            </w:r>
          </w:p>
        </w:tc>
        <w:tc>
          <w:tcPr>
            <w:tcW w:w="1980" w:type="dxa"/>
          </w:tcPr>
          <w:p w14:paraId="4CAB9AA5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A</w:t>
            </w:r>
          </w:p>
        </w:tc>
        <w:tc>
          <w:tcPr>
            <w:tcW w:w="1080" w:type="dxa"/>
          </w:tcPr>
          <w:p w14:paraId="6E587BE3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A</w:t>
            </w:r>
          </w:p>
        </w:tc>
      </w:tr>
      <w:tr w:rsidR="00DA418E" w:rsidRPr="004C29D7" w14:paraId="01333ADB" w14:textId="77777777" w:rsidTr="00985E72">
        <w:tc>
          <w:tcPr>
            <w:tcW w:w="3420" w:type="dxa"/>
            <w:shd w:val="clear" w:color="auto" w:fill="auto"/>
          </w:tcPr>
          <w:p w14:paraId="3003A57D" w14:textId="77777777" w:rsidR="00DA418E" w:rsidRPr="004C29D7" w:rsidRDefault="00DA418E" w:rsidP="00985E72">
            <w:pPr>
              <w:rPr>
                <w:rFonts w:ascii="Arial" w:hAnsi="Arial" w:cs="Arial"/>
                <w:b/>
              </w:rPr>
            </w:pPr>
            <w:r w:rsidRPr="004C29D7">
              <w:rPr>
                <w:rFonts w:ascii="Arial" w:hAnsi="Arial" w:cs="Arial"/>
                <w:b/>
              </w:rPr>
              <w:t>Hospitalized for malaria</w:t>
            </w:r>
          </w:p>
        </w:tc>
        <w:tc>
          <w:tcPr>
            <w:tcW w:w="1975" w:type="dxa"/>
          </w:tcPr>
          <w:p w14:paraId="16F07D7C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975" w:type="dxa"/>
            <w:shd w:val="clear" w:color="auto" w:fill="auto"/>
          </w:tcPr>
          <w:p w14:paraId="230AC60E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980" w:type="dxa"/>
          </w:tcPr>
          <w:p w14:paraId="6F5CCFEA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080" w:type="dxa"/>
          </w:tcPr>
          <w:p w14:paraId="56A13320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</w:tr>
      <w:tr w:rsidR="00DA418E" w:rsidRPr="004C29D7" w14:paraId="1E750FB4" w14:textId="77777777" w:rsidTr="00985E72">
        <w:tc>
          <w:tcPr>
            <w:tcW w:w="3420" w:type="dxa"/>
          </w:tcPr>
          <w:p w14:paraId="25658A13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Number of events</w:t>
            </w:r>
          </w:p>
        </w:tc>
        <w:tc>
          <w:tcPr>
            <w:tcW w:w="1975" w:type="dxa"/>
          </w:tcPr>
          <w:p w14:paraId="436EBC51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3</w:t>
            </w:r>
          </w:p>
        </w:tc>
        <w:tc>
          <w:tcPr>
            <w:tcW w:w="1975" w:type="dxa"/>
          </w:tcPr>
          <w:p w14:paraId="0A3B445C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2</w:t>
            </w:r>
          </w:p>
        </w:tc>
        <w:tc>
          <w:tcPr>
            <w:tcW w:w="1980" w:type="dxa"/>
          </w:tcPr>
          <w:p w14:paraId="1EBA3FD0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080" w:type="dxa"/>
          </w:tcPr>
          <w:p w14:paraId="6A2EBF7D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</w:p>
        </w:tc>
      </w:tr>
      <w:tr w:rsidR="00DA418E" w:rsidRPr="004C29D7" w14:paraId="4FAB6083" w14:textId="77777777" w:rsidTr="00985E72">
        <w:tc>
          <w:tcPr>
            <w:tcW w:w="3420" w:type="dxa"/>
          </w:tcPr>
          <w:p w14:paraId="0BE83872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Incidence rate per patient-year (95% CI)</w:t>
            </w:r>
          </w:p>
        </w:tc>
        <w:tc>
          <w:tcPr>
            <w:tcW w:w="1975" w:type="dxa"/>
          </w:tcPr>
          <w:p w14:paraId="66CA2EE6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0.08</w:t>
            </w:r>
          </w:p>
          <w:p w14:paraId="75762450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(0.02 – 0.32)</w:t>
            </w:r>
          </w:p>
        </w:tc>
        <w:tc>
          <w:tcPr>
            <w:tcW w:w="1975" w:type="dxa"/>
          </w:tcPr>
          <w:p w14:paraId="505C0D71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0.02</w:t>
            </w:r>
          </w:p>
          <w:p w14:paraId="767C95F8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(0.01 – 0.11)</w:t>
            </w:r>
          </w:p>
        </w:tc>
        <w:tc>
          <w:tcPr>
            <w:tcW w:w="1980" w:type="dxa"/>
          </w:tcPr>
          <w:p w14:paraId="249236D8" w14:textId="77777777" w:rsidR="00DA418E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0.32 </w:t>
            </w:r>
          </w:p>
          <w:p w14:paraId="184EB7BD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(0.03 </w:t>
            </w:r>
            <w:r w:rsidRPr="004C29D7">
              <w:rPr>
                <w:rFonts w:ascii="Arial" w:hAnsi="Arial" w:cs="Arial"/>
              </w:rPr>
              <w:t>–</w:t>
            </w:r>
            <w:r>
              <w:rPr>
                <w:rFonts w:ascii="Arial" w:hAnsi="Arial" w:cs="Arial"/>
              </w:rPr>
              <w:t xml:space="preserve"> 3.74)</w:t>
            </w:r>
          </w:p>
        </w:tc>
        <w:tc>
          <w:tcPr>
            <w:tcW w:w="1080" w:type="dxa"/>
          </w:tcPr>
          <w:p w14:paraId="1EEB9B23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50</w:t>
            </w:r>
          </w:p>
        </w:tc>
      </w:tr>
      <w:tr w:rsidR="00DA418E" w:rsidRPr="004C29D7" w14:paraId="6C6DB0AF" w14:textId="77777777" w:rsidTr="00985E72">
        <w:tc>
          <w:tcPr>
            <w:tcW w:w="3420" w:type="dxa"/>
          </w:tcPr>
          <w:p w14:paraId="7CA25069" w14:textId="77777777" w:rsidR="00DA418E" w:rsidRPr="004C29D7" w:rsidRDefault="00DA418E" w:rsidP="00985E72">
            <w:pPr>
              <w:rPr>
                <w:rFonts w:ascii="Arial" w:hAnsi="Arial" w:cs="Arial"/>
                <w:b/>
                <w:bCs/>
              </w:rPr>
            </w:pPr>
            <w:r w:rsidRPr="004C29D7">
              <w:rPr>
                <w:rFonts w:ascii="Arial" w:hAnsi="Arial" w:cs="Arial"/>
                <w:b/>
                <w:bCs/>
              </w:rPr>
              <w:t>Light-microscopy-positive malaria</w:t>
            </w:r>
          </w:p>
        </w:tc>
        <w:tc>
          <w:tcPr>
            <w:tcW w:w="1975" w:type="dxa"/>
          </w:tcPr>
          <w:p w14:paraId="79F3CFA4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975" w:type="dxa"/>
          </w:tcPr>
          <w:p w14:paraId="1971BE64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980" w:type="dxa"/>
          </w:tcPr>
          <w:p w14:paraId="3BA1C6E3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080" w:type="dxa"/>
          </w:tcPr>
          <w:p w14:paraId="4857D405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</w:tr>
      <w:tr w:rsidR="00DA418E" w:rsidRPr="004C29D7" w14:paraId="397E94E2" w14:textId="77777777" w:rsidTr="00985E72">
        <w:tc>
          <w:tcPr>
            <w:tcW w:w="3420" w:type="dxa"/>
          </w:tcPr>
          <w:p w14:paraId="472026DB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Number of events</w:t>
            </w:r>
          </w:p>
        </w:tc>
        <w:tc>
          <w:tcPr>
            <w:tcW w:w="1975" w:type="dxa"/>
          </w:tcPr>
          <w:p w14:paraId="377F6E02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19</w:t>
            </w:r>
          </w:p>
        </w:tc>
        <w:tc>
          <w:tcPr>
            <w:tcW w:w="1975" w:type="dxa"/>
          </w:tcPr>
          <w:p w14:paraId="2EAC2363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10</w:t>
            </w:r>
          </w:p>
        </w:tc>
        <w:tc>
          <w:tcPr>
            <w:tcW w:w="1980" w:type="dxa"/>
          </w:tcPr>
          <w:p w14:paraId="1CD64C95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080" w:type="dxa"/>
          </w:tcPr>
          <w:p w14:paraId="6444ABC5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</w:p>
        </w:tc>
      </w:tr>
      <w:tr w:rsidR="00DA418E" w:rsidRPr="004C29D7" w14:paraId="4C940C8F" w14:textId="77777777" w:rsidTr="00985E72">
        <w:tc>
          <w:tcPr>
            <w:tcW w:w="3420" w:type="dxa"/>
          </w:tcPr>
          <w:p w14:paraId="482286A8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Incidence rate per patient-year (95% CI)</w:t>
            </w:r>
          </w:p>
        </w:tc>
        <w:tc>
          <w:tcPr>
            <w:tcW w:w="1975" w:type="dxa"/>
          </w:tcPr>
          <w:p w14:paraId="6F94ABBA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0.25</w:t>
            </w:r>
          </w:p>
          <w:p w14:paraId="358CF076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(0.15 – 0.42)</w:t>
            </w:r>
          </w:p>
        </w:tc>
        <w:tc>
          <w:tcPr>
            <w:tcW w:w="1975" w:type="dxa"/>
          </w:tcPr>
          <w:p w14:paraId="7AF1BC4D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0.15</w:t>
            </w:r>
          </w:p>
          <w:p w14:paraId="26D1C338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(0.07 – 0.31)</w:t>
            </w:r>
          </w:p>
        </w:tc>
        <w:tc>
          <w:tcPr>
            <w:tcW w:w="1980" w:type="dxa"/>
          </w:tcPr>
          <w:p w14:paraId="583B0EE3" w14:textId="77777777" w:rsidR="00DA418E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59</w:t>
            </w:r>
          </w:p>
          <w:p w14:paraId="6CB7089B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(0.20 </w:t>
            </w:r>
            <w:r w:rsidRPr="004C29D7">
              <w:rPr>
                <w:rFonts w:ascii="Arial" w:hAnsi="Arial" w:cs="Arial"/>
              </w:rPr>
              <w:t>–</w:t>
            </w:r>
            <w:r>
              <w:rPr>
                <w:rFonts w:ascii="Arial" w:hAnsi="Arial" w:cs="Arial"/>
              </w:rPr>
              <w:t xml:space="preserve"> 1.76)</w:t>
            </w:r>
          </w:p>
        </w:tc>
        <w:tc>
          <w:tcPr>
            <w:tcW w:w="1080" w:type="dxa"/>
          </w:tcPr>
          <w:p w14:paraId="44D222F6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47</w:t>
            </w:r>
          </w:p>
        </w:tc>
      </w:tr>
      <w:tr w:rsidR="00DA418E" w:rsidRPr="004C29D7" w14:paraId="2E5310A1" w14:textId="77777777" w:rsidTr="00985E72">
        <w:tc>
          <w:tcPr>
            <w:tcW w:w="3420" w:type="dxa"/>
            <w:shd w:val="clear" w:color="auto" w:fill="auto"/>
          </w:tcPr>
          <w:p w14:paraId="66B2B7F1" w14:textId="77777777" w:rsidR="00DA418E" w:rsidRPr="004C29D7" w:rsidRDefault="00DA418E" w:rsidP="00985E72">
            <w:pPr>
              <w:rPr>
                <w:rFonts w:ascii="Arial" w:hAnsi="Arial" w:cs="Arial"/>
                <w:b/>
              </w:rPr>
            </w:pPr>
            <w:r w:rsidRPr="004C29D7">
              <w:rPr>
                <w:rFonts w:ascii="Arial" w:hAnsi="Arial" w:cs="Arial"/>
                <w:b/>
              </w:rPr>
              <w:t>Unconfirmed malaria</w:t>
            </w:r>
          </w:p>
        </w:tc>
        <w:tc>
          <w:tcPr>
            <w:tcW w:w="1975" w:type="dxa"/>
          </w:tcPr>
          <w:p w14:paraId="71478B43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975" w:type="dxa"/>
            <w:shd w:val="clear" w:color="auto" w:fill="auto"/>
          </w:tcPr>
          <w:p w14:paraId="60B68D10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980" w:type="dxa"/>
          </w:tcPr>
          <w:p w14:paraId="564E853D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080" w:type="dxa"/>
          </w:tcPr>
          <w:p w14:paraId="1D5A5A9E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</w:tr>
      <w:tr w:rsidR="00DA418E" w:rsidRPr="004C29D7" w14:paraId="13375B7D" w14:textId="77777777" w:rsidTr="00985E72">
        <w:tc>
          <w:tcPr>
            <w:tcW w:w="3420" w:type="dxa"/>
          </w:tcPr>
          <w:p w14:paraId="43B1B0ED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Number of events</w:t>
            </w:r>
          </w:p>
        </w:tc>
        <w:tc>
          <w:tcPr>
            <w:tcW w:w="1975" w:type="dxa"/>
          </w:tcPr>
          <w:p w14:paraId="12DD5608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40</w:t>
            </w:r>
          </w:p>
        </w:tc>
        <w:tc>
          <w:tcPr>
            <w:tcW w:w="1975" w:type="dxa"/>
          </w:tcPr>
          <w:p w14:paraId="503A33E4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21</w:t>
            </w:r>
          </w:p>
        </w:tc>
        <w:tc>
          <w:tcPr>
            <w:tcW w:w="1980" w:type="dxa"/>
          </w:tcPr>
          <w:p w14:paraId="63E59A80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080" w:type="dxa"/>
          </w:tcPr>
          <w:p w14:paraId="7A65172F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</w:p>
        </w:tc>
      </w:tr>
      <w:tr w:rsidR="00DA418E" w:rsidRPr="004C29D7" w14:paraId="13529198" w14:textId="77777777" w:rsidTr="00985E72">
        <w:tc>
          <w:tcPr>
            <w:tcW w:w="3420" w:type="dxa"/>
          </w:tcPr>
          <w:p w14:paraId="4DBD962A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Incidence rate per patient-year (95% CI)</w:t>
            </w:r>
          </w:p>
        </w:tc>
        <w:tc>
          <w:tcPr>
            <w:tcW w:w="1975" w:type="dxa"/>
          </w:tcPr>
          <w:p w14:paraId="7D36953B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0.57</w:t>
            </w:r>
          </w:p>
          <w:p w14:paraId="3207FFAE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(0.40 – 0.82)</w:t>
            </w:r>
          </w:p>
        </w:tc>
        <w:tc>
          <w:tcPr>
            <w:tcW w:w="1975" w:type="dxa"/>
          </w:tcPr>
          <w:p w14:paraId="77E88ACD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0.45</w:t>
            </w:r>
          </w:p>
          <w:p w14:paraId="2F21DD73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(0.26 – 0.81)</w:t>
            </w:r>
          </w:p>
        </w:tc>
        <w:tc>
          <w:tcPr>
            <w:tcW w:w="1980" w:type="dxa"/>
          </w:tcPr>
          <w:p w14:paraId="41394BBC" w14:textId="77777777" w:rsidR="00DA418E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80</w:t>
            </w:r>
          </w:p>
          <w:p w14:paraId="4E1B45A9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(0.35 </w:t>
            </w:r>
            <w:r w:rsidRPr="004C29D7">
              <w:rPr>
                <w:rFonts w:ascii="Arial" w:hAnsi="Arial" w:cs="Arial"/>
              </w:rPr>
              <w:t>–</w:t>
            </w:r>
            <w:r>
              <w:rPr>
                <w:rFonts w:ascii="Arial" w:hAnsi="Arial" w:cs="Arial"/>
              </w:rPr>
              <w:t xml:space="preserve"> 1.80)</w:t>
            </w:r>
          </w:p>
        </w:tc>
        <w:tc>
          <w:tcPr>
            <w:tcW w:w="1080" w:type="dxa"/>
          </w:tcPr>
          <w:p w14:paraId="074C407C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77</w:t>
            </w:r>
          </w:p>
        </w:tc>
      </w:tr>
      <w:tr w:rsidR="00DA418E" w:rsidRPr="004C29D7" w14:paraId="003C1006" w14:textId="77777777" w:rsidTr="00985E72">
        <w:tc>
          <w:tcPr>
            <w:tcW w:w="3420" w:type="dxa"/>
          </w:tcPr>
          <w:p w14:paraId="61A81EB4" w14:textId="77777777" w:rsidR="00DA418E" w:rsidRPr="004C29D7" w:rsidRDefault="00DA418E" w:rsidP="00985E72">
            <w:pPr>
              <w:rPr>
                <w:rFonts w:ascii="Arial" w:hAnsi="Arial" w:cs="Arial"/>
                <w:b/>
                <w:bCs/>
              </w:rPr>
            </w:pPr>
            <w:r w:rsidRPr="004C29D7">
              <w:rPr>
                <w:rFonts w:ascii="Arial" w:hAnsi="Arial" w:cs="Arial"/>
                <w:b/>
                <w:bCs/>
              </w:rPr>
              <w:t>Fatal malaria</w:t>
            </w:r>
          </w:p>
        </w:tc>
        <w:tc>
          <w:tcPr>
            <w:tcW w:w="1975" w:type="dxa"/>
          </w:tcPr>
          <w:p w14:paraId="09AEB8DC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975" w:type="dxa"/>
          </w:tcPr>
          <w:p w14:paraId="0EF67EC1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980" w:type="dxa"/>
          </w:tcPr>
          <w:p w14:paraId="216979BF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080" w:type="dxa"/>
          </w:tcPr>
          <w:p w14:paraId="667060BD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</w:tr>
      <w:tr w:rsidR="00DA418E" w:rsidRPr="004C29D7" w14:paraId="7AAA18D3" w14:textId="77777777" w:rsidTr="00985E72">
        <w:tc>
          <w:tcPr>
            <w:tcW w:w="3420" w:type="dxa"/>
          </w:tcPr>
          <w:p w14:paraId="1B3F7619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Cumulative incidence rate (95% CI)</w:t>
            </w:r>
          </w:p>
        </w:tc>
        <w:tc>
          <w:tcPr>
            <w:tcW w:w="1975" w:type="dxa"/>
          </w:tcPr>
          <w:p w14:paraId="6CA24E3C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0</w:t>
            </w:r>
          </w:p>
        </w:tc>
        <w:tc>
          <w:tcPr>
            <w:tcW w:w="1975" w:type="dxa"/>
          </w:tcPr>
          <w:p w14:paraId="29A04205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0</w:t>
            </w:r>
          </w:p>
        </w:tc>
        <w:tc>
          <w:tcPr>
            <w:tcW w:w="1980" w:type="dxa"/>
          </w:tcPr>
          <w:p w14:paraId="041174CA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A</w:t>
            </w:r>
          </w:p>
        </w:tc>
        <w:tc>
          <w:tcPr>
            <w:tcW w:w="1080" w:type="dxa"/>
          </w:tcPr>
          <w:p w14:paraId="2CBA1AFD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A</w:t>
            </w:r>
          </w:p>
        </w:tc>
      </w:tr>
      <w:tr w:rsidR="00DA418E" w:rsidRPr="004C29D7" w14:paraId="49948C60" w14:textId="77777777" w:rsidTr="00985E72">
        <w:tc>
          <w:tcPr>
            <w:tcW w:w="3420" w:type="dxa"/>
            <w:shd w:val="clear" w:color="auto" w:fill="auto"/>
          </w:tcPr>
          <w:p w14:paraId="6A874A57" w14:textId="77777777" w:rsidR="00DA418E" w:rsidRPr="004C29D7" w:rsidRDefault="00DA418E" w:rsidP="00985E72">
            <w:pPr>
              <w:rPr>
                <w:rFonts w:ascii="Arial" w:hAnsi="Arial" w:cs="Arial"/>
                <w:b/>
              </w:rPr>
            </w:pPr>
            <w:r w:rsidRPr="004C29D7">
              <w:rPr>
                <w:rFonts w:ascii="Arial" w:hAnsi="Arial" w:cs="Arial"/>
                <w:b/>
              </w:rPr>
              <w:t xml:space="preserve">Asymptomatic </w:t>
            </w:r>
            <w:r w:rsidRPr="004C29D7">
              <w:rPr>
                <w:rFonts w:ascii="Arial" w:hAnsi="Arial" w:cs="Arial"/>
                <w:b/>
                <w:i/>
                <w:iCs/>
              </w:rPr>
              <w:t>P falciparum</w:t>
            </w:r>
            <w:r w:rsidRPr="004C29D7">
              <w:rPr>
                <w:rFonts w:ascii="Arial" w:hAnsi="Arial" w:cs="Arial"/>
                <w:b/>
              </w:rPr>
              <w:t xml:space="preserve"> infection</w:t>
            </w:r>
          </w:p>
        </w:tc>
        <w:tc>
          <w:tcPr>
            <w:tcW w:w="1975" w:type="dxa"/>
          </w:tcPr>
          <w:p w14:paraId="633BD6D3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975" w:type="dxa"/>
            <w:shd w:val="clear" w:color="auto" w:fill="auto"/>
          </w:tcPr>
          <w:p w14:paraId="09AD5A16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980" w:type="dxa"/>
          </w:tcPr>
          <w:p w14:paraId="5A65B404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080" w:type="dxa"/>
          </w:tcPr>
          <w:p w14:paraId="0AB7D5DF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</w:tr>
      <w:tr w:rsidR="00DA418E" w:rsidRPr="004C29D7" w14:paraId="0CCE05E5" w14:textId="77777777" w:rsidTr="00985E72">
        <w:tc>
          <w:tcPr>
            <w:tcW w:w="3420" w:type="dxa"/>
            <w:shd w:val="clear" w:color="auto" w:fill="auto"/>
          </w:tcPr>
          <w:p w14:paraId="62DA19D6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Number of events</w:t>
            </w:r>
          </w:p>
        </w:tc>
        <w:tc>
          <w:tcPr>
            <w:tcW w:w="1975" w:type="dxa"/>
          </w:tcPr>
          <w:p w14:paraId="641E1436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color w:val="000000"/>
              </w:rPr>
            </w:pPr>
            <w:r w:rsidRPr="004C29D7">
              <w:rPr>
                <w:rFonts w:ascii="Arial" w:hAnsi="Arial" w:cs="Arial"/>
                <w:color w:val="000000"/>
              </w:rPr>
              <w:t>9</w:t>
            </w:r>
          </w:p>
        </w:tc>
        <w:tc>
          <w:tcPr>
            <w:tcW w:w="1975" w:type="dxa"/>
            <w:shd w:val="clear" w:color="auto" w:fill="auto"/>
          </w:tcPr>
          <w:p w14:paraId="70FA43EA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color w:val="000000"/>
              </w:rPr>
            </w:pPr>
            <w:r w:rsidRPr="004C29D7">
              <w:rPr>
                <w:rFonts w:ascii="Arial" w:hAnsi="Arial" w:cs="Arial"/>
                <w:color w:val="000000"/>
              </w:rPr>
              <w:t>15</w:t>
            </w:r>
          </w:p>
        </w:tc>
        <w:tc>
          <w:tcPr>
            <w:tcW w:w="1980" w:type="dxa"/>
          </w:tcPr>
          <w:p w14:paraId="4C0C6237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1080" w:type="dxa"/>
          </w:tcPr>
          <w:p w14:paraId="1220BBB7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color w:val="000000"/>
              </w:rPr>
            </w:pPr>
          </w:p>
        </w:tc>
      </w:tr>
      <w:tr w:rsidR="00DA418E" w:rsidRPr="004C29D7" w14:paraId="3E0074C8" w14:textId="77777777" w:rsidTr="00985E72">
        <w:tc>
          <w:tcPr>
            <w:tcW w:w="3420" w:type="dxa"/>
            <w:shd w:val="clear" w:color="auto" w:fill="auto"/>
          </w:tcPr>
          <w:p w14:paraId="56C4CE53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Incidence rate per patient-year (95% CI)</w:t>
            </w:r>
          </w:p>
        </w:tc>
        <w:tc>
          <w:tcPr>
            <w:tcW w:w="1975" w:type="dxa"/>
          </w:tcPr>
          <w:p w14:paraId="572C1F77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color w:val="000000"/>
              </w:rPr>
            </w:pPr>
            <w:r w:rsidRPr="004C29D7">
              <w:rPr>
                <w:rFonts w:ascii="Arial" w:hAnsi="Arial" w:cs="Arial"/>
                <w:color w:val="000000"/>
              </w:rPr>
              <w:t>0.12</w:t>
            </w:r>
          </w:p>
          <w:p w14:paraId="52C005DA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color w:val="000000"/>
              </w:rPr>
            </w:pPr>
            <w:r w:rsidRPr="004C29D7">
              <w:rPr>
                <w:rFonts w:ascii="Arial" w:hAnsi="Arial" w:cs="Arial"/>
                <w:color w:val="000000"/>
              </w:rPr>
              <w:t>(0.06 - 0.25)</w:t>
            </w:r>
          </w:p>
        </w:tc>
        <w:tc>
          <w:tcPr>
            <w:tcW w:w="1975" w:type="dxa"/>
            <w:shd w:val="clear" w:color="auto" w:fill="auto"/>
          </w:tcPr>
          <w:p w14:paraId="2BAD4C12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color w:val="000000"/>
              </w:rPr>
            </w:pPr>
            <w:r w:rsidRPr="004C29D7">
              <w:rPr>
                <w:rFonts w:ascii="Arial" w:hAnsi="Arial" w:cs="Arial"/>
                <w:color w:val="000000"/>
              </w:rPr>
              <w:t>0.27</w:t>
            </w:r>
          </w:p>
          <w:p w14:paraId="324C1A25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  <w:color w:val="000000"/>
              </w:rPr>
              <w:t>(0.14 - 0.52)</w:t>
            </w:r>
          </w:p>
        </w:tc>
        <w:tc>
          <w:tcPr>
            <w:tcW w:w="1980" w:type="dxa"/>
          </w:tcPr>
          <w:p w14:paraId="2C93BB7C" w14:textId="77777777" w:rsidR="00DA418E" w:rsidRDefault="00DA418E" w:rsidP="00985E72">
            <w:pPr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2.23</w:t>
            </w:r>
          </w:p>
          <w:p w14:paraId="3A8C46CF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 xml:space="preserve">(0.68 </w:t>
            </w:r>
            <w:r w:rsidRPr="004C29D7">
              <w:rPr>
                <w:rFonts w:ascii="Arial" w:hAnsi="Arial" w:cs="Arial"/>
              </w:rPr>
              <w:t>–</w:t>
            </w:r>
            <w:r>
              <w:rPr>
                <w:rFonts w:ascii="Arial" w:hAnsi="Arial" w:cs="Arial"/>
              </w:rPr>
              <w:t xml:space="preserve"> 7.29)</w:t>
            </w:r>
          </w:p>
        </w:tc>
        <w:tc>
          <w:tcPr>
            <w:tcW w:w="1080" w:type="dxa"/>
          </w:tcPr>
          <w:p w14:paraId="328546F8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0.23</w:t>
            </w:r>
          </w:p>
        </w:tc>
      </w:tr>
      <w:tr w:rsidR="00DA418E" w:rsidRPr="004C29D7" w14:paraId="00B2BE54" w14:textId="77777777" w:rsidTr="00985E72">
        <w:tc>
          <w:tcPr>
            <w:tcW w:w="3420" w:type="dxa"/>
          </w:tcPr>
          <w:p w14:paraId="328CEA95" w14:textId="77777777" w:rsidR="00DA418E" w:rsidRPr="004C29D7" w:rsidRDefault="00DA418E" w:rsidP="00985E72">
            <w:pPr>
              <w:rPr>
                <w:rFonts w:ascii="Arial" w:hAnsi="Arial" w:cs="Arial"/>
                <w:b/>
                <w:bCs/>
              </w:rPr>
            </w:pPr>
            <w:r w:rsidRPr="004C29D7">
              <w:rPr>
                <w:rFonts w:ascii="Arial" w:hAnsi="Arial" w:cs="Arial"/>
                <w:b/>
                <w:bCs/>
              </w:rPr>
              <w:t>Dactylitis</w:t>
            </w:r>
          </w:p>
        </w:tc>
        <w:tc>
          <w:tcPr>
            <w:tcW w:w="1975" w:type="dxa"/>
          </w:tcPr>
          <w:p w14:paraId="63102C5F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975" w:type="dxa"/>
          </w:tcPr>
          <w:p w14:paraId="7E8314F8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980" w:type="dxa"/>
          </w:tcPr>
          <w:p w14:paraId="05C873D8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080" w:type="dxa"/>
          </w:tcPr>
          <w:p w14:paraId="7610E1C8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</w:tr>
      <w:tr w:rsidR="00DA418E" w:rsidRPr="004C29D7" w14:paraId="65A71EFC" w14:textId="77777777" w:rsidTr="00985E72">
        <w:tc>
          <w:tcPr>
            <w:tcW w:w="3420" w:type="dxa"/>
          </w:tcPr>
          <w:p w14:paraId="643C5BFA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Number of events Count</w:t>
            </w:r>
          </w:p>
        </w:tc>
        <w:tc>
          <w:tcPr>
            <w:tcW w:w="1975" w:type="dxa"/>
          </w:tcPr>
          <w:p w14:paraId="7AA18040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37</w:t>
            </w:r>
          </w:p>
        </w:tc>
        <w:tc>
          <w:tcPr>
            <w:tcW w:w="1975" w:type="dxa"/>
          </w:tcPr>
          <w:p w14:paraId="20C21B47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45</w:t>
            </w:r>
          </w:p>
        </w:tc>
        <w:tc>
          <w:tcPr>
            <w:tcW w:w="1980" w:type="dxa"/>
          </w:tcPr>
          <w:p w14:paraId="519D285E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080" w:type="dxa"/>
          </w:tcPr>
          <w:p w14:paraId="1522731F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</w:p>
        </w:tc>
      </w:tr>
      <w:tr w:rsidR="00DA418E" w:rsidRPr="004C29D7" w14:paraId="5320793F" w14:textId="77777777" w:rsidTr="00985E72">
        <w:tc>
          <w:tcPr>
            <w:tcW w:w="3420" w:type="dxa"/>
          </w:tcPr>
          <w:p w14:paraId="575CA8A0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Incidence rate per patient-year (95% CI)</w:t>
            </w:r>
          </w:p>
        </w:tc>
        <w:tc>
          <w:tcPr>
            <w:tcW w:w="1975" w:type="dxa"/>
          </w:tcPr>
          <w:p w14:paraId="18BDDE5D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0.51</w:t>
            </w:r>
          </w:p>
          <w:p w14:paraId="47086044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(0.33 – 0.78)</w:t>
            </w:r>
          </w:p>
        </w:tc>
        <w:tc>
          <w:tcPr>
            <w:tcW w:w="1975" w:type="dxa"/>
          </w:tcPr>
          <w:p w14:paraId="2761D94F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0.84</w:t>
            </w:r>
          </w:p>
          <w:p w14:paraId="6FDA85E9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(0.53 – 1.35)</w:t>
            </w:r>
          </w:p>
        </w:tc>
        <w:tc>
          <w:tcPr>
            <w:tcW w:w="1980" w:type="dxa"/>
          </w:tcPr>
          <w:p w14:paraId="2D503029" w14:textId="77777777" w:rsidR="00DA418E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.66</w:t>
            </w:r>
          </w:p>
          <w:p w14:paraId="785459C0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(0.77 </w:t>
            </w:r>
            <w:r w:rsidRPr="004C29D7">
              <w:rPr>
                <w:rFonts w:ascii="Arial" w:hAnsi="Arial" w:cs="Arial"/>
              </w:rPr>
              <w:t>–</w:t>
            </w:r>
            <w:r>
              <w:rPr>
                <w:rFonts w:ascii="Arial" w:hAnsi="Arial" w:cs="Arial"/>
              </w:rPr>
              <w:t xml:space="preserve"> 3.56)</w:t>
            </w:r>
          </w:p>
        </w:tc>
        <w:tc>
          <w:tcPr>
            <w:tcW w:w="1080" w:type="dxa"/>
          </w:tcPr>
          <w:p w14:paraId="5704182E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24</w:t>
            </w:r>
          </w:p>
        </w:tc>
      </w:tr>
      <w:tr w:rsidR="00DA418E" w:rsidRPr="004C29D7" w14:paraId="6C7D3193" w14:textId="77777777" w:rsidTr="00985E72">
        <w:tc>
          <w:tcPr>
            <w:tcW w:w="3420" w:type="dxa"/>
            <w:shd w:val="clear" w:color="auto" w:fill="auto"/>
          </w:tcPr>
          <w:p w14:paraId="1FD84C3E" w14:textId="77777777" w:rsidR="00DA418E" w:rsidRPr="004C29D7" w:rsidRDefault="00DA418E" w:rsidP="00985E72">
            <w:pPr>
              <w:rPr>
                <w:rFonts w:ascii="Arial" w:hAnsi="Arial" w:cs="Arial"/>
                <w:b/>
              </w:rPr>
            </w:pPr>
            <w:r w:rsidRPr="004C29D7">
              <w:rPr>
                <w:rFonts w:ascii="Arial" w:hAnsi="Arial" w:cs="Arial"/>
                <w:b/>
              </w:rPr>
              <w:t>Severe anemia*</w:t>
            </w:r>
          </w:p>
        </w:tc>
        <w:tc>
          <w:tcPr>
            <w:tcW w:w="1975" w:type="dxa"/>
          </w:tcPr>
          <w:p w14:paraId="47F19EA5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975" w:type="dxa"/>
            <w:shd w:val="clear" w:color="auto" w:fill="auto"/>
          </w:tcPr>
          <w:p w14:paraId="1B5FFBA8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980" w:type="dxa"/>
          </w:tcPr>
          <w:p w14:paraId="4C461C18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080" w:type="dxa"/>
          </w:tcPr>
          <w:p w14:paraId="38B0AA2C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</w:tr>
      <w:tr w:rsidR="00DA418E" w:rsidRPr="004C29D7" w14:paraId="225BE32A" w14:textId="77777777" w:rsidTr="00985E72">
        <w:tc>
          <w:tcPr>
            <w:tcW w:w="3420" w:type="dxa"/>
          </w:tcPr>
          <w:p w14:paraId="19E3BB35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lastRenderedPageBreak/>
              <w:t>Number of events</w:t>
            </w:r>
          </w:p>
        </w:tc>
        <w:tc>
          <w:tcPr>
            <w:tcW w:w="1975" w:type="dxa"/>
          </w:tcPr>
          <w:p w14:paraId="50919BD2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4</w:t>
            </w:r>
          </w:p>
        </w:tc>
        <w:tc>
          <w:tcPr>
            <w:tcW w:w="1975" w:type="dxa"/>
          </w:tcPr>
          <w:p w14:paraId="7D13B0A3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8</w:t>
            </w:r>
          </w:p>
        </w:tc>
        <w:tc>
          <w:tcPr>
            <w:tcW w:w="1980" w:type="dxa"/>
          </w:tcPr>
          <w:p w14:paraId="776C45E3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080" w:type="dxa"/>
          </w:tcPr>
          <w:p w14:paraId="0FC20C3B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</w:p>
        </w:tc>
      </w:tr>
      <w:tr w:rsidR="00DA418E" w:rsidRPr="004C29D7" w14:paraId="11BA027E" w14:textId="77777777" w:rsidTr="00985E72">
        <w:tc>
          <w:tcPr>
            <w:tcW w:w="3420" w:type="dxa"/>
          </w:tcPr>
          <w:p w14:paraId="3A2690C9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Incidence rate per patient-year (95% CI)</w:t>
            </w:r>
          </w:p>
        </w:tc>
        <w:tc>
          <w:tcPr>
            <w:tcW w:w="1975" w:type="dxa"/>
          </w:tcPr>
          <w:p w14:paraId="748D3047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0.06</w:t>
            </w:r>
          </w:p>
          <w:p w14:paraId="67821C03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(0.02 – 0.16)</w:t>
            </w:r>
          </w:p>
        </w:tc>
        <w:tc>
          <w:tcPr>
            <w:tcW w:w="1975" w:type="dxa"/>
          </w:tcPr>
          <w:p w14:paraId="057981A0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0.14</w:t>
            </w:r>
          </w:p>
          <w:p w14:paraId="216E8522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(0.07 – 0.29)</w:t>
            </w:r>
          </w:p>
        </w:tc>
        <w:tc>
          <w:tcPr>
            <w:tcW w:w="1980" w:type="dxa"/>
          </w:tcPr>
          <w:p w14:paraId="27F6310F" w14:textId="77777777" w:rsidR="00DA418E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.46</w:t>
            </w:r>
          </w:p>
          <w:p w14:paraId="2AC4DFC5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(0.57 </w:t>
            </w:r>
            <w:r w:rsidRPr="004C29D7">
              <w:rPr>
                <w:rFonts w:ascii="Arial" w:hAnsi="Arial" w:cs="Arial"/>
              </w:rPr>
              <w:t>–</w:t>
            </w:r>
            <w:r>
              <w:rPr>
                <w:rFonts w:ascii="Arial" w:hAnsi="Arial" w:cs="Arial"/>
              </w:rPr>
              <w:t xml:space="preserve"> 10.68)</w:t>
            </w:r>
          </w:p>
        </w:tc>
        <w:tc>
          <w:tcPr>
            <w:tcW w:w="1080" w:type="dxa"/>
          </w:tcPr>
          <w:p w14:paraId="5DC961CE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30</w:t>
            </w:r>
          </w:p>
        </w:tc>
      </w:tr>
      <w:tr w:rsidR="00DA418E" w:rsidRPr="004C29D7" w14:paraId="3455F08E" w14:textId="77777777" w:rsidTr="00985E72">
        <w:tc>
          <w:tcPr>
            <w:tcW w:w="3420" w:type="dxa"/>
          </w:tcPr>
          <w:p w14:paraId="27FE4968" w14:textId="77777777" w:rsidR="00DA418E" w:rsidRPr="004C29D7" w:rsidRDefault="00DA418E" w:rsidP="00985E72">
            <w:pPr>
              <w:rPr>
                <w:rFonts w:ascii="Arial" w:hAnsi="Arial" w:cs="Arial"/>
                <w:b/>
                <w:bCs/>
              </w:rPr>
            </w:pPr>
            <w:r w:rsidRPr="004C29D7">
              <w:rPr>
                <w:rFonts w:ascii="Arial" w:hAnsi="Arial" w:cs="Arial"/>
                <w:b/>
                <w:bCs/>
              </w:rPr>
              <w:t>Transfusion of blood products</w:t>
            </w:r>
          </w:p>
        </w:tc>
        <w:tc>
          <w:tcPr>
            <w:tcW w:w="1975" w:type="dxa"/>
          </w:tcPr>
          <w:p w14:paraId="6152E602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975" w:type="dxa"/>
          </w:tcPr>
          <w:p w14:paraId="444EC2A7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980" w:type="dxa"/>
          </w:tcPr>
          <w:p w14:paraId="1C8E5809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080" w:type="dxa"/>
          </w:tcPr>
          <w:p w14:paraId="1BD4232B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</w:tr>
      <w:tr w:rsidR="00DA418E" w:rsidRPr="004C29D7" w14:paraId="1127C0DB" w14:textId="77777777" w:rsidTr="00985E72">
        <w:tc>
          <w:tcPr>
            <w:tcW w:w="3420" w:type="dxa"/>
          </w:tcPr>
          <w:p w14:paraId="5FFA3972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Number of events</w:t>
            </w:r>
          </w:p>
        </w:tc>
        <w:tc>
          <w:tcPr>
            <w:tcW w:w="1975" w:type="dxa"/>
          </w:tcPr>
          <w:p w14:paraId="1D7ABDA8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4</w:t>
            </w:r>
          </w:p>
        </w:tc>
        <w:tc>
          <w:tcPr>
            <w:tcW w:w="1975" w:type="dxa"/>
          </w:tcPr>
          <w:p w14:paraId="08CA9773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5</w:t>
            </w:r>
          </w:p>
        </w:tc>
        <w:tc>
          <w:tcPr>
            <w:tcW w:w="1980" w:type="dxa"/>
          </w:tcPr>
          <w:p w14:paraId="5F20B9D8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080" w:type="dxa"/>
          </w:tcPr>
          <w:p w14:paraId="05866D9D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</w:p>
        </w:tc>
      </w:tr>
      <w:tr w:rsidR="00DA418E" w:rsidRPr="004C29D7" w14:paraId="373D8144" w14:textId="77777777" w:rsidTr="00985E72">
        <w:tc>
          <w:tcPr>
            <w:tcW w:w="3420" w:type="dxa"/>
          </w:tcPr>
          <w:p w14:paraId="3D1E5A77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Incidence rate per patient-year (95% CI)</w:t>
            </w:r>
          </w:p>
        </w:tc>
        <w:tc>
          <w:tcPr>
            <w:tcW w:w="1975" w:type="dxa"/>
          </w:tcPr>
          <w:p w14:paraId="508156F4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0.19</w:t>
            </w:r>
          </w:p>
          <w:p w14:paraId="0CF1B2AC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(0.04 – 0.99)</w:t>
            </w:r>
          </w:p>
        </w:tc>
        <w:tc>
          <w:tcPr>
            <w:tcW w:w="1975" w:type="dxa"/>
          </w:tcPr>
          <w:p w14:paraId="2F6036C5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0.09</w:t>
            </w:r>
          </w:p>
          <w:p w14:paraId="1921E595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(0.03 – 0.30)</w:t>
            </w:r>
          </w:p>
        </w:tc>
        <w:tc>
          <w:tcPr>
            <w:tcW w:w="1980" w:type="dxa"/>
          </w:tcPr>
          <w:p w14:paraId="44713994" w14:textId="77777777" w:rsidR="00DA418E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48</w:t>
            </w:r>
          </w:p>
          <w:p w14:paraId="46BAC24D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(0.04 </w:t>
            </w:r>
            <w:r w:rsidRPr="004C29D7">
              <w:rPr>
                <w:rFonts w:ascii="Arial" w:hAnsi="Arial" w:cs="Arial"/>
              </w:rPr>
              <w:t>–</w:t>
            </w:r>
            <w:r>
              <w:rPr>
                <w:rFonts w:ascii="Arial" w:hAnsi="Arial" w:cs="Arial"/>
              </w:rPr>
              <w:t xml:space="preserve"> 5.42)</w:t>
            </w:r>
          </w:p>
        </w:tc>
        <w:tc>
          <w:tcPr>
            <w:tcW w:w="1080" w:type="dxa"/>
          </w:tcPr>
          <w:p w14:paraId="05BCCE28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73</w:t>
            </w:r>
          </w:p>
        </w:tc>
      </w:tr>
      <w:tr w:rsidR="00DA418E" w:rsidRPr="004C29D7" w14:paraId="0B15628B" w14:textId="77777777" w:rsidTr="00985E72">
        <w:tc>
          <w:tcPr>
            <w:tcW w:w="3420" w:type="dxa"/>
            <w:shd w:val="clear" w:color="auto" w:fill="auto"/>
          </w:tcPr>
          <w:p w14:paraId="4D94D20A" w14:textId="77777777" w:rsidR="00DA418E" w:rsidRPr="004C29D7" w:rsidRDefault="00DA418E" w:rsidP="00985E72">
            <w:pPr>
              <w:rPr>
                <w:rFonts w:ascii="Arial" w:hAnsi="Arial" w:cs="Arial"/>
                <w:b/>
              </w:rPr>
            </w:pPr>
            <w:r w:rsidRPr="004C29D7">
              <w:rPr>
                <w:rFonts w:ascii="Arial" w:hAnsi="Arial" w:cs="Arial"/>
                <w:b/>
              </w:rPr>
              <w:t>Acute chest syndrome</w:t>
            </w:r>
          </w:p>
        </w:tc>
        <w:tc>
          <w:tcPr>
            <w:tcW w:w="1975" w:type="dxa"/>
          </w:tcPr>
          <w:p w14:paraId="614A9648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975" w:type="dxa"/>
            <w:shd w:val="clear" w:color="auto" w:fill="auto"/>
          </w:tcPr>
          <w:p w14:paraId="05744165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980" w:type="dxa"/>
          </w:tcPr>
          <w:p w14:paraId="57FD6F1F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080" w:type="dxa"/>
          </w:tcPr>
          <w:p w14:paraId="309CD147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</w:tr>
      <w:tr w:rsidR="00DA418E" w:rsidRPr="004C29D7" w14:paraId="38F70163" w14:textId="77777777" w:rsidTr="00985E72">
        <w:tc>
          <w:tcPr>
            <w:tcW w:w="3420" w:type="dxa"/>
          </w:tcPr>
          <w:p w14:paraId="4E72287D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Number of events</w:t>
            </w:r>
          </w:p>
        </w:tc>
        <w:tc>
          <w:tcPr>
            <w:tcW w:w="1975" w:type="dxa"/>
          </w:tcPr>
          <w:p w14:paraId="0C8833E2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0</w:t>
            </w:r>
          </w:p>
        </w:tc>
        <w:tc>
          <w:tcPr>
            <w:tcW w:w="1975" w:type="dxa"/>
          </w:tcPr>
          <w:p w14:paraId="603B0ADD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3</w:t>
            </w:r>
          </w:p>
        </w:tc>
        <w:tc>
          <w:tcPr>
            <w:tcW w:w="1980" w:type="dxa"/>
          </w:tcPr>
          <w:p w14:paraId="541CAF1A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080" w:type="dxa"/>
          </w:tcPr>
          <w:p w14:paraId="6B766B15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</w:p>
        </w:tc>
      </w:tr>
      <w:tr w:rsidR="00DA418E" w:rsidRPr="004C29D7" w14:paraId="4674FB92" w14:textId="77777777" w:rsidTr="00985E72">
        <w:tc>
          <w:tcPr>
            <w:tcW w:w="3420" w:type="dxa"/>
          </w:tcPr>
          <w:p w14:paraId="76FCF712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Incidence rate per patient-year (95% CI)</w:t>
            </w:r>
          </w:p>
        </w:tc>
        <w:tc>
          <w:tcPr>
            <w:tcW w:w="1975" w:type="dxa"/>
          </w:tcPr>
          <w:p w14:paraId="619F7203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0</w:t>
            </w:r>
          </w:p>
        </w:tc>
        <w:tc>
          <w:tcPr>
            <w:tcW w:w="1975" w:type="dxa"/>
          </w:tcPr>
          <w:p w14:paraId="3CE5BC53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0.05</w:t>
            </w:r>
          </w:p>
          <w:p w14:paraId="547690D2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(0.01 – 0.20)</w:t>
            </w:r>
          </w:p>
        </w:tc>
        <w:tc>
          <w:tcPr>
            <w:tcW w:w="1980" w:type="dxa"/>
          </w:tcPr>
          <w:p w14:paraId="639EABDE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A</w:t>
            </w:r>
          </w:p>
        </w:tc>
        <w:tc>
          <w:tcPr>
            <w:tcW w:w="1080" w:type="dxa"/>
          </w:tcPr>
          <w:p w14:paraId="59344CD9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A</w:t>
            </w:r>
          </w:p>
        </w:tc>
      </w:tr>
      <w:tr w:rsidR="00DA418E" w:rsidRPr="004C29D7" w14:paraId="294324C5" w14:textId="77777777" w:rsidTr="00985E72">
        <w:tc>
          <w:tcPr>
            <w:tcW w:w="3420" w:type="dxa"/>
          </w:tcPr>
          <w:p w14:paraId="10E3E89C" w14:textId="77777777" w:rsidR="00DA418E" w:rsidRPr="004C29D7" w:rsidRDefault="00DA418E" w:rsidP="00985E72">
            <w:pPr>
              <w:rPr>
                <w:rFonts w:ascii="Arial" w:hAnsi="Arial" w:cs="Arial"/>
                <w:b/>
                <w:bCs/>
              </w:rPr>
            </w:pPr>
            <w:r w:rsidRPr="004C29D7">
              <w:rPr>
                <w:rFonts w:ascii="Arial" w:hAnsi="Arial" w:cs="Arial"/>
                <w:b/>
                <w:bCs/>
              </w:rPr>
              <w:t>All-cause hospitalization</w:t>
            </w:r>
          </w:p>
        </w:tc>
        <w:tc>
          <w:tcPr>
            <w:tcW w:w="1975" w:type="dxa"/>
          </w:tcPr>
          <w:p w14:paraId="125F509D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975" w:type="dxa"/>
          </w:tcPr>
          <w:p w14:paraId="6DA44364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980" w:type="dxa"/>
          </w:tcPr>
          <w:p w14:paraId="51BA418C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1080" w:type="dxa"/>
          </w:tcPr>
          <w:p w14:paraId="71717930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  <w:bCs/>
              </w:rPr>
            </w:pPr>
          </w:p>
        </w:tc>
      </w:tr>
      <w:tr w:rsidR="00DA418E" w:rsidRPr="004C29D7" w14:paraId="11C0D037" w14:textId="77777777" w:rsidTr="00985E72">
        <w:tc>
          <w:tcPr>
            <w:tcW w:w="3420" w:type="dxa"/>
          </w:tcPr>
          <w:p w14:paraId="0FE656A3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Number of events</w:t>
            </w:r>
          </w:p>
        </w:tc>
        <w:tc>
          <w:tcPr>
            <w:tcW w:w="1975" w:type="dxa"/>
          </w:tcPr>
          <w:p w14:paraId="1296601E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 xml:space="preserve">40 </w:t>
            </w:r>
          </w:p>
        </w:tc>
        <w:tc>
          <w:tcPr>
            <w:tcW w:w="1975" w:type="dxa"/>
          </w:tcPr>
          <w:p w14:paraId="2DF21B84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43</w:t>
            </w:r>
          </w:p>
        </w:tc>
        <w:tc>
          <w:tcPr>
            <w:tcW w:w="1980" w:type="dxa"/>
          </w:tcPr>
          <w:p w14:paraId="3C166EC5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080" w:type="dxa"/>
          </w:tcPr>
          <w:p w14:paraId="43A450E9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</w:p>
        </w:tc>
      </w:tr>
      <w:tr w:rsidR="00DA418E" w:rsidRPr="004C29D7" w14:paraId="75D32E1F" w14:textId="77777777" w:rsidTr="00985E72">
        <w:tc>
          <w:tcPr>
            <w:tcW w:w="3420" w:type="dxa"/>
          </w:tcPr>
          <w:p w14:paraId="2D009217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Incidence rate per patient-year (95% CI)</w:t>
            </w:r>
          </w:p>
        </w:tc>
        <w:tc>
          <w:tcPr>
            <w:tcW w:w="1975" w:type="dxa"/>
          </w:tcPr>
          <w:p w14:paraId="09F15A78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0.78</w:t>
            </w:r>
          </w:p>
          <w:p w14:paraId="0B286678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(0.44 – 1.37)</w:t>
            </w:r>
          </w:p>
        </w:tc>
        <w:tc>
          <w:tcPr>
            <w:tcW w:w="1975" w:type="dxa"/>
          </w:tcPr>
          <w:p w14:paraId="27EFB7E7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1.28</w:t>
            </w:r>
          </w:p>
          <w:p w14:paraId="326ED623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(0.54 – 2.99)</w:t>
            </w:r>
          </w:p>
        </w:tc>
        <w:tc>
          <w:tcPr>
            <w:tcW w:w="1980" w:type="dxa"/>
          </w:tcPr>
          <w:p w14:paraId="6119BF8D" w14:textId="77777777" w:rsidR="00DA418E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.64</w:t>
            </w:r>
          </w:p>
          <w:p w14:paraId="33D65EF6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(0.48 </w:t>
            </w:r>
            <w:r w:rsidRPr="004C29D7">
              <w:rPr>
                <w:rFonts w:ascii="Arial" w:hAnsi="Arial" w:cs="Arial"/>
              </w:rPr>
              <w:t>–</w:t>
            </w:r>
            <w:r>
              <w:rPr>
                <w:rFonts w:ascii="Arial" w:hAnsi="Arial" w:cs="Arial"/>
              </w:rPr>
              <w:t xml:space="preserve"> 5.63)</w:t>
            </w:r>
          </w:p>
        </w:tc>
        <w:tc>
          <w:tcPr>
            <w:tcW w:w="1080" w:type="dxa"/>
          </w:tcPr>
          <w:p w14:paraId="4205DBEF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59</w:t>
            </w:r>
          </w:p>
        </w:tc>
      </w:tr>
      <w:tr w:rsidR="00DA418E" w:rsidRPr="004C29D7" w14:paraId="2F243210" w14:textId="77777777" w:rsidTr="00985E72">
        <w:tc>
          <w:tcPr>
            <w:tcW w:w="3420" w:type="dxa"/>
            <w:shd w:val="clear" w:color="auto" w:fill="auto"/>
          </w:tcPr>
          <w:p w14:paraId="419D5459" w14:textId="77777777" w:rsidR="00DA418E" w:rsidRPr="004C29D7" w:rsidRDefault="00DA418E" w:rsidP="00985E72">
            <w:pPr>
              <w:rPr>
                <w:rFonts w:ascii="Arial" w:hAnsi="Arial" w:cs="Arial"/>
                <w:b/>
              </w:rPr>
            </w:pPr>
            <w:r w:rsidRPr="004C29D7">
              <w:rPr>
                <w:rFonts w:ascii="Arial" w:hAnsi="Arial" w:cs="Arial"/>
                <w:b/>
              </w:rPr>
              <w:t>Death</w:t>
            </w:r>
          </w:p>
        </w:tc>
        <w:tc>
          <w:tcPr>
            <w:tcW w:w="1975" w:type="dxa"/>
          </w:tcPr>
          <w:p w14:paraId="4BB9A230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975" w:type="dxa"/>
            <w:shd w:val="clear" w:color="auto" w:fill="auto"/>
          </w:tcPr>
          <w:p w14:paraId="2B8FECB2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980" w:type="dxa"/>
          </w:tcPr>
          <w:p w14:paraId="4B7839A9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080" w:type="dxa"/>
          </w:tcPr>
          <w:p w14:paraId="5E48EFCB" w14:textId="77777777" w:rsidR="00DA418E" w:rsidRPr="004C29D7" w:rsidRDefault="00DA418E" w:rsidP="00985E72">
            <w:pPr>
              <w:jc w:val="center"/>
              <w:rPr>
                <w:rFonts w:ascii="Arial" w:hAnsi="Arial" w:cs="Arial"/>
                <w:b/>
              </w:rPr>
            </w:pPr>
          </w:p>
        </w:tc>
      </w:tr>
      <w:tr w:rsidR="00DA418E" w:rsidRPr="004C29D7" w14:paraId="5FD08368" w14:textId="77777777" w:rsidTr="00985E72">
        <w:tc>
          <w:tcPr>
            <w:tcW w:w="3420" w:type="dxa"/>
          </w:tcPr>
          <w:p w14:paraId="1AA15832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Cumulative incidence</w:t>
            </w:r>
          </w:p>
        </w:tc>
        <w:tc>
          <w:tcPr>
            <w:tcW w:w="1975" w:type="dxa"/>
          </w:tcPr>
          <w:p w14:paraId="3AC13B79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1</w:t>
            </w:r>
          </w:p>
        </w:tc>
        <w:tc>
          <w:tcPr>
            <w:tcW w:w="1975" w:type="dxa"/>
          </w:tcPr>
          <w:p w14:paraId="22136B79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7</w:t>
            </w:r>
          </w:p>
        </w:tc>
        <w:tc>
          <w:tcPr>
            <w:tcW w:w="1980" w:type="dxa"/>
          </w:tcPr>
          <w:p w14:paraId="5E0EC49E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080" w:type="dxa"/>
          </w:tcPr>
          <w:p w14:paraId="7799BC0F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</w:p>
        </w:tc>
      </w:tr>
      <w:tr w:rsidR="00DA418E" w:rsidRPr="004C29D7" w14:paraId="66389697" w14:textId="77777777" w:rsidTr="00985E72">
        <w:tc>
          <w:tcPr>
            <w:tcW w:w="3420" w:type="dxa"/>
          </w:tcPr>
          <w:p w14:paraId="5D4E25A4" w14:textId="77777777" w:rsidR="00DA418E" w:rsidRPr="004C29D7" w:rsidRDefault="00DA418E" w:rsidP="00985E72">
            <w:pPr>
              <w:ind w:left="333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Cumulative incidence rate (95% CI)</w:t>
            </w:r>
          </w:p>
        </w:tc>
        <w:tc>
          <w:tcPr>
            <w:tcW w:w="1975" w:type="dxa"/>
          </w:tcPr>
          <w:p w14:paraId="1A06DDE5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1.3%</w:t>
            </w:r>
          </w:p>
          <w:p w14:paraId="147B6174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(0.2 – 9.1)</w:t>
            </w:r>
          </w:p>
        </w:tc>
        <w:tc>
          <w:tcPr>
            <w:tcW w:w="1975" w:type="dxa"/>
          </w:tcPr>
          <w:p w14:paraId="5C5648A6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11.3%</w:t>
            </w:r>
          </w:p>
          <w:p w14:paraId="752DFA45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 w:rsidRPr="004C29D7">
              <w:rPr>
                <w:rFonts w:ascii="Arial" w:hAnsi="Arial" w:cs="Arial"/>
              </w:rPr>
              <w:t>(6.1 – 20.7)</w:t>
            </w:r>
          </w:p>
        </w:tc>
        <w:tc>
          <w:tcPr>
            <w:tcW w:w="1980" w:type="dxa"/>
          </w:tcPr>
          <w:p w14:paraId="7FE70D77" w14:textId="77777777" w:rsidR="00DA418E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8.86</w:t>
            </w:r>
          </w:p>
          <w:p w14:paraId="5DFC9DB7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(0.74 – 106.55)</w:t>
            </w:r>
          </w:p>
        </w:tc>
        <w:tc>
          <w:tcPr>
            <w:tcW w:w="1080" w:type="dxa"/>
          </w:tcPr>
          <w:p w14:paraId="3F3B6FB0" w14:textId="77777777" w:rsidR="00DA418E" w:rsidRPr="004C29D7" w:rsidRDefault="00DA418E" w:rsidP="00985E7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10</w:t>
            </w:r>
          </w:p>
        </w:tc>
      </w:tr>
    </w:tbl>
    <w:bookmarkEnd w:id="12"/>
    <w:p w14:paraId="23F60F06" w14:textId="77777777" w:rsidR="00DA418E" w:rsidRDefault="00DA418E" w:rsidP="00DA418E">
      <w:pPr>
        <w:rPr>
          <w:rFonts w:ascii="Arial" w:hAnsi="Arial" w:cs="Arial"/>
          <w:bCs/>
        </w:rPr>
      </w:pPr>
      <w:r w:rsidRPr="00E6581C">
        <w:rPr>
          <w:rFonts w:ascii="Arial" w:hAnsi="Arial" w:cs="Arial"/>
          <w:bCs/>
        </w:rPr>
        <w:t>* Defined as hemoglobin concentration &lt;5.5 grams/deciliter</w:t>
      </w:r>
    </w:p>
    <w:p w14:paraId="31AB2FCC" w14:textId="77777777" w:rsidR="00DA418E" w:rsidRPr="00E6581C" w:rsidRDefault="00DA418E" w:rsidP="00DA418E">
      <w:pPr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**Incidence rate ratio or hazard ratio for SP-AQ relative to DP using Tukey’s post-hoc adjustment for multiple pairwise comparisons assuming all three pairwise comparisons were of interest.</w:t>
      </w:r>
    </w:p>
    <w:p w14:paraId="0F557E0D" w14:textId="77777777" w:rsidR="00DA418E" w:rsidRDefault="00DA418E" w:rsidP="00DA418E">
      <w:pPr>
        <w:rPr>
          <w:rFonts w:ascii="Arial" w:hAnsi="Arial" w:cs="Arial"/>
          <w:bCs/>
        </w:rPr>
      </w:pPr>
      <w:r w:rsidRPr="00E6581C">
        <w:rPr>
          <w:rFonts w:ascii="Arial" w:hAnsi="Arial" w:cs="Arial"/>
          <w:bCs/>
        </w:rPr>
        <w:t xml:space="preserve">SP-AQ: </w:t>
      </w:r>
      <w:proofErr w:type="spellStart"/>
      <w:r w:rsidRPr="00E6581C">
        <w:rPr>
          <w:rFonts w:ascii="Arial" w:hAnsi="Arial" w:cs="Arial"/>
          <w:bCs/>
        </w:rPr>
        <w:t>Sulfadoxine</w:t>
      </w:r>
      <w:proofErr w:type="spellEnd"/>
      <w:r w:rsidRPr="00E6581C">
        <w:rPr>
          <w:rFonts w:ascii="Arial" w:hAnsi="Arial" w:cs="Arial"/>
          <w:bCs/>
        </w:rPr>
        <w:t xml:space="preserve">/Pyrimethamine-Amodiaquine; DP: </w:t>
      </w:r>
      <w:proofErr w:type="spellStart"/>
      <w:r w:rsidRPr="00E6581C">
        <w:rPr>
          <w:rFonts w:ascii="Arial" w:hAnsi="Arial" w:cs="Arial"/>
          <w:bCs/>
        </w:rPr>
        <w:t>Dihydroartemisinin</w:t>
      </w:r>
      <w:proofErr w:type="spellEnd"/>
      <w:r w:rsidRPr="00E6581C">
        <w:rPr>
          <w:rFonts w:ascii="Arial" w:hAnsi="Arial" w:cs="Arial"/>
          <w:bCs/>
        </w:rPr>
        <w:t>/Piperaquine; CI: confidence interval</w:t>
      </w:r>
    </w:p>
    <w:p w14:paraId="660CECEC" w14:textId="7A8B08C7" w:rsidR="005307CA" w:rsidRDefault="005307CA" w:rsidP="005307CA">
      <w:pPr>
        <w:rPr>
          <w:b/>
        </w:rPr>
      </w:pPr>
      <w:r>
        <w:rPr>
          <w:b/>
        </w:rPr>
        <w:br w:type="page"/>
      </w:r>
    </w:p>
    <w:p w14:paraId="0D3E9BCE" w14:textId="77777777" w:rsidR="005307CA" w:rsidRDefault="005307CA" w:rsidP="005307CA">
      <w:pPr>
        <w:pStyle w:val="Heading2"/>
        <w:sectPr w:rsidR="005307CA" w:rsidSect="005307CA">
          <w:footerReference w:type="default" r:id="rId9"/>
          <w:pgSz w:w="12240" w:h="15840"/>
          <w:pgMar w:top="1440" w:right="1080" w:bottom="1440" w:left="1080" w:header="720" w:footer="720" w:gutter="0"/>
          <w:cols w:space="720"/>
          <w:docGrid w:linePitch="360"/>
        </w:sectPr>
      </w:pPr>
    </w:p>
    <w:p w14:paraId="18EA11EC" w14:textId="124993DC" w:rsidR="005307CA" w:rsidRDefault="005307CA" w:rsidP="005307CA">
      <w:pPr>
        <w:pStyle w:val="Heading2"/>
      </w:pPr>
      <w:bookmarkStart w:id="14" w:name="_Toc113270935"/>
      <w:r>
        <w:lastRenderedPageBreak/>
        <w:t xml:space="preserve">Table </w:t>
      </w:r>
      <w:r w:rsidR="00987205">
        <w:t>C</w:t>
      </w:r>
      <w:r>
        <w:t>. Secondary Outcomes in the Intention-To-Treat Population</w:t>
      </w:r>
      <w:bookmarkEnd w:id="14"/>
    </w:p>
    <w:tbl>
      <w:tblPr>
        <w:tblpPr w:leftFromText="180" w:rightFromText="180" w:vertAnchor="text" w:horzAnchor="margin" w:tblpY="164"/>
        <w:tblW w:w="12600" w:type="dxa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600"/>
        <w:gridCol w:w="2160"/>
        <w:gridCol w:w="2160"/>
        <w:gridCol w:w="2250"/>
        <w:gridCol w:w="2430"/>
      </w:tblGrid>
      <w:tr w:rsidR="005307CA" w:rsidRPr="005B11B3" w14:paraId="17C64029" w14:textId="77777777" w:rsidTr="005307CA">
        <w:trPr>
          <w:tblHeader/>
        </w:trPr>
        <w:tc>
          <w:tcPr>
            <w:tcW w:w="3600" w:type="dxa"/>
            <w:tcBorders>
              <w:bottom w:val="single" w:sz="4" w:space="0" w:color="auto"/>
            </w:tcBorders>
            <w:vAlign w:val="bottom"/>
          </w:tcPr>
          <w:p w14:paraId="66BE4BB2" w14:textId="77777777" w:rsidR="005307CA" w:rsidRPr="005B11B3" w:rsidRDefault="005307CA" w:rsidP="00C10BC8">
            <w:pPr>
              <w:keepNext/>
              <w:adjustRightInd w:val="0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2160" w:type="dxa"/>
            <w:tcBorders>
              <w:bottom w:val="single" w:sz="4" w:space="0" w:color="auto"/>
            </w:tcBorders>
            <w:vAlign w:val="bottom"/>
          </w:tcPr>
          <w:p w14:paraId="2D6AD803" w14:textId="77777777" w:rsidR="005307CA" w:rsidRPr="005B11B3" w:rsidRDefault="005307CA" w:rsidP="00C10BC8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  <w:r w:rsidRPr="005B11B3">
              <w:rPr>
                <w:rFonts w:ascii="Arial" w:hAnsi="Arial" w:cs="Arial"/>
                <w:b/>
                <w:bCs/>
                <w:color w:val="000000"/>
              </w:rPr>
              <w:t>Overall</w:t>
            </w:r>
            <w:r w:rsidRPr="005B11B3">
              <w:rPr>
                <w:rFonts w:ascii="Arial" w:hAnsi="Arial" w:cs="Arial"/>
                <w:b/>
                <w:bCs/>
                <w:color w:val="000000"/>
              </w:rPr>
              <w:br/>
              <w:t>(N=246)</w:t>
            </w:r>
          </w:p>
        </w:tc>
        <w:tc>
          <w:tcPr>
            <w:tcW w:w="2160" w:type="dxa"/>
            <w:tcBorders>
              <w:bottom w:val="single" w:sz="4" w:space="0" w:color="auto"/>
            </w:tcBorders>
            <w:vAlign w:val="bottom"/>
          </w:tcPr>
          <w:p w14:paraId="76EDB797" w14:textId="77777777" w:rsidR="005307CA" w:rsidRPr="005B11B3" w:rsidRDefault="005307CA" w:rsidP="00C10BC8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  <w:r w:rsidRPr="005B11B3">
              <w:rPr>
                <w:rFonts w:ascii="Arial" w:hAnsi="Arial" w:cs="Arial"/>
                <w:b/>
                <w:bCs/>
                <w:color w:val="000000"/>
              </w:rPr>
              <w:t>Daily Proguanil</w:t>
            </w:r>
            <w:r w:rsidRPr="005B11B3">
              <w:rPr>
                <w:rFonts w:ascii="Arial" w:hAnsi="Arial" w:cs="Arial"/>
                <w:b/>
                <w:bCs/>
                <w:color w:val="000000"/>
              </w:rPr>
              <w:br/>
              <w:t>(N=81)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vAlign w:val="bottom"/>
          </w:tcPr>
          <w:p w14:paraId="18A90728" w14:textId="77777777" w:rsidR="005307CA" w:rsidRPr="005B11B3" w:rsidRDefault="005307CA" w:rsidP="00C10BC8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  <w:r w:rsidRPr="005B11B3">
              <w:rPr>
                <w:rFonts w:ascii="Arial" w:hAnsi="Arial" w:cs="Arial"/>
                <w:b/>
                <w:bCs/>
                <w:color w:val="000000"/>
              </w:rPr>
              <w:t>Monthly SP-AQ</w:t>
            </w:r>
            <w:r w:rsidRPr="005B11B3">
              <w:rPr>
                <w:rFonts w:ascii="Arial" w:hAnsi="Arial" w:cs="Arial"/>
                <w:b/>
                <w:bCs/>
                <w:color w:val="000000"/>
              </w:rPr>
              <w:br/>
              <w:t>(N=83)</w:t>
            </w:r>
          </w:p>
        </w:tc>
        <w:tc>
          <w:tcPr>
            <w:tcW w:w="2430" w:type="dxa"/>
            <w:tcBorders>
              <w:bottom w:val="single" w:sz="4" w:space="0" w:color="auto"/>
            </w:tcBorders>
            <w:vAlign w:val="bottom"/>
          </w:tcPr>
          <w:p w14:paraId="27844134" w14:textId="77777777" w:rsidR="005307CA" w:rsidRPr="005B11B3" w:rsidRDefault="005307CA" w:rsidP="00C10BC8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  <w:r w:rsidRPr="005B11B3">
              <w:rPr>
                <w:rFonts w:ascii="Arial" w:hAnsi="Arial" w:cs="Arial"/>
                <w:b/>
                <w:bCs/>
                <w:color w:val="000000"/>
              </w:rPr>
              <w:t>Monthly DP</w:t>
            </w:r>
            <w:r w:rsidRPr="005B11B3">
              <w:rPr>
                <w:rFonts w:ascii="Arial" w:hAnsi="Arial" w:cs="Arial"/>
                <w:b/>
                <w:bCs/>
                <w:color w:val="000000"/>
              </w:rPr>
              <w:br/>
              <w:t>(N=82)</w:t>
            </w:r>
          </w:p>
        </w:tc>
      </w:tr>
      <w:tr w:rsidR="00AC6B4F" w:rsidRPr="005B11B3" w14:paraId="183A0BDD" w14:textId="77777777" w:rsidTr="005307CA">
        <w:trPr>
          <w:tblHeader/>
        </w:trPr>
        <w:tc>
          <w:tcPr>
            <w:tcW w:w="3600" w:type="dxa"/>
            <w:tcBorders>
              <w:bottom w:val="single" w:sz="4" w:space="0" w:color="auto"/>
            </w:tcBorders>
            <w:vAlign w:val="bottom"/>
          </w:tcPr>
          <w:p w14:paraId="328B0C3A" w14:textId="70FC1CE7" w:rsidR="00AC6B4F" w:rsidRPr="005B11B3" w:rsidRDefault="00AC6B4F" w:rsidP="00AC6B4F">
            <w:pPr>
              <w:keepNext/>
              <w:adjustRightInd w:val="0"/>
              <w:rPr>
                <w:rFonts w:ascii="Arial" w:hAnsi="Arial" w:cs="Arial"/>
                <w:b/>
                <w:bCs/>
                <w:color w:val="000000"/>
              </w:rPr>
            </w:pPr>
            <w:r>
              <w:rPr>
                <w:rFonts w:ascii="Arial" w:hAnsi="Arial" w:cs="Arial"/>
                <w:b/>
                <w:bCs/>
                <w:color w:val="000000"/>
              </w:rPr>
              <w:t>Patient years follow-up</w:t>
            </w:r>
          </w:p>
        </w:tc>
        <w:tc>
          <w:tcPr>
            <w:tcW w:w="2160" w:type="dxa"/>
            <w:tcBorders>
              <w:bottom w:val="single" w:sz="4" w:space="0" w:color="auto"/>
            </w:tcBorders>
            <w:vAlign w:val="bottom"/>
          </w:tcPr>
          <w:p w14:paraId="1B60DCAF" w14:textId="12EDB24C" w:rsidR="00AC6B4F" w:rsidRPr="005B11B3" w:rsidRDefault="00AC6B4F" w:rsidP="00AC6B4F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  <w:r>
              <w:rPr>
                <w:rFonts w:ascii="Arial" w:hAnsi="Arial" w:cs="Arial"/>
                <w:b/>
                <w:bCs/>
                <w:color w:val="000000"/>
              </w:rPr>
              <w:t>208.5</w:t>
            </w:r>
          </w:p>
        </w:tc>
        <w:tc>
          <w:tcPr>
            <w:tcW w:w="2160" w:type="dxa"/>
            <w:tcBorders>
              <w:bottom w:val="single" w:sz="4" w:space="0" w:color="auto"/>
            </w:tcBorders>
            <w:vAlign w:val="bottom"/>
          </w:tcPr>
          <w:p w14:paraId="6DFEEBF8" w14:textId="43DDC222" w:rsidR="00AC6B4F" w:rsidRPr="005B11B3" w:rsidRDefault="00AC6B4F" w:rsidP="00AC6B4F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  <w:r>
              <w:rPr>
                <w:rFonts w:ascii="Arial" w:hAnsi="Arial" w:cs="Arial"/>
                <w:b/>
                <w:bCs/>
                <w:color w:val="000000"/>
              </w:rPr>
              <w:t>71.6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vAlign w:val="bottom"/>
          </w:tcPr>
          <w:p w14:paraId="67AF68BD" w14:textId="2D6D78DB" w:rsidR="00AC6B4F" w:rsidRPr="005B11B3" w:rsidRDefault="00AC6B4F" w:rsidP="00AC6B4F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  <w:r>
              <w:rPr>
                <w:rFonts w:ascii="Arial" w:hAnsi="Arial" w:cs="Arial"/>
                <w:b/>
                <w:bCs/>
                <w:color w:val="000000"/>
              </w:rPr>
              <w:t>67.6</w:t>
            </w:r>
          </w:p>
        </w:tc>
        <w:tc>
          <w:tcPr>
            <w:tcW w:w="2430" w:type="dxa"/>
            <w:tcBorders>
              <w:bottom w:val="single" w:sz="4" w:space="0" w:color="auto"/>
            </w:tcBorders>
            <w:vAlign w:val="bottom"/>
          </w:tcPr>
          <w:p w14:paraId="4F520296" w14:textId="5BC22F9D" w:rsidR="00AC6B4F" w:rsidRPr="005B11B3" w:rsidRDefault="00AC6B4F" w:rsidP="00AC6B4F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  <w:r>
              <w:rPr>
                <w:rFonts w:ascii="Arial" w:hAnsi="Arial" w:cs="Arial"/>
                <w:b/>
                <w:bCs/>
                <w:color w:val="000000"/>
              </w:rPr>
              <w:t>69.3</w:t>
            </w:r>
          </w:p>
        </w:tc>
      </w:tr>
      <w:tr w:rsidR="005307CA" w:rsidRPr="005B11B3" w14:paraId="250AA044" w14:textId="77777777" w:rsidTr="005307CA">
        <w:trPr>
          <w:cantSplit/>
        </w:trPr>
        <w:tc>
          <w:tcPr>
            <w:tcW w:w="3600" w:type="dxa"/>
            <w:tcBorders>
              <w:right w:val="nil"/>
            </w:tcBorders>
            <w:shd w:val="clear" w:color="auto" w:fill="D9D9D9" w:themeFill="background1" w:themeFillShade="D9"/>
          </w:tcPr>
          <w:p w14:paraId="2B981753" w14:textId="77777777" w:rsidR="005307CA" w:rsidRPr="005B11B3" w:rsidRDefault="005307CA" w:rsidP="00C10BC8">
            <w:pPr>
              <w:adjustRightInd w:val="0"/>
              <w:ind w:left="100"/>
              <w:rPr>
                <w:rFonts w:ascii="Arial" w:hAnsi="Arial" w:cs="Arial"/>
                <w:b/>
                <w:bCs/>
                <w:color w:val="000000"/>
              </w:rPr>
            </w:pPr>
            <w:r w:rsidRPr="005B11B3">
              <w:rPr>
                <w:rFonts w:ascii="Arial" w:hAnsi="Arial" w:cs="Arial"/>
                <w:b/>
                <w:bCs/>
                <w:color w:val="000000"/>
              </w:rPr>
              <w:t>Parasitologic</w:t>
            </w:r>
          </w:p>
        </w:tc>
        <w:tc>
          <w:tcPr>
            <w:tcW w:w="2160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04C38800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5C4507FE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5F508A9E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430" w:type="dxa"/>
            <w:tcBorders>
              <w:left w:val="nil"/>
            </w:tcBorders>
            <w:shd w:val="clear" w:color="auto" w:fill="D9D9D9" w:themeFill="background1" w:themeFillShade="D9"/>
          </w:tcPr>
          <w:p w14:paraId="2FE2A617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</w:tr>
      <w:tr w:rsidR="005307CA" w:rsidRPr="005B11B3" w14:paraId="4CAF83A4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23B3175D" w14:textId="77777777" w:rsidR="005307CA" w:rsidRPr="005B11B3" w:rsidRDefault="005307CA" w:rsidP="00C10BC8">
            <w:pPr>
              <w:adjustRightInd w:val="0"/>
              <w:ind w:left="200"/>
              <w:rPr>
                <w:rFonts w:ascii="Arial" w:hAnsi="Arial" w:cs="Arial"/>
                <w:b/>
                <w:bCs/>
                <w:color w:val="000000"/>
              </w:rPr>
            </w:pPr>
            <w:r w:rsidRPr="005B11B3">
              <w:rPr>
                <w:rFonts w:ascii="Arial" w:hAnsi="Arial" w:cs="Arial"/>
                <w:b/>
                <w:bCs/>
                <w:color w:val="000000"/>
              </w:rPr>
              <w:t>Severe malaria</w:t>
            </w:r>
          </w:p>
        </w:tc>
        <w:tc>
          <w:tcPr>
            <w:tcW w:w="2160" w:type="dxa"/>
            <w:shd w:val="clear" w:color="auto" w:fill="FFFFFF"/>
          </w:tcPr>
          <w:p w14:paraId="28940947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5234AF00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4A2A7468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430" w:type="dxa"/>
            <w:shd w:val="clear" w:color="auto" w:fill="FFFFFF"/>
          </w:tcPr>
          <w:p w14:paraId="59C098B7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</w:tr>
      <w:tr w:rsidR="005307CA" w:rsidRPr="005B11B3" w14:paraId="5AF44938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0459F848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Incidence rate per patient-year (95% CI)</w:t>
            </w:r>
          </w:p>
        </w:tc>
        <w:tc>
          <w:tcPr>
            <w:tcW w:w="2160" w:type="dxa"/>
            <w:shd w:val="clear" w:color="auto" w:fill="FFFFFF"/>
          </w:tcPr>
          <w:p w14:paraId="0A96A37F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2160" w:type="dxa"/>
            <w:shd w:val="clear" w:color="auto" w:fill="FFFFFF"/>
          </w:tcPr>
          <w:p w14:paraId="500B0199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2250" w:type="dxa"/>
            <w:shd w:val="clear" w:color="auto" w:fill="FFFFFF"/>
          </w:tcPr>
          <w:p w14:paraId="514928D7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2430" w:type="dxa"/>
            <w:shd w:val="clear" w:color="auto" w:fill="FFFFFF"/>
          </w:tcPr>
          <w:p w14:paraId="7EB0AD46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</w:t>
            </w:r>
          </w:p>
        </w:tc>
      </w:tr>
      <w:tr w:rsidR="005307CA" w:rsidRPr="005B11B3" w14:paraId="1EBAC26C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68A9CDAC" w14:textId="77777777" w:rsidR="005307CA" w:rsidRPr="005B11B3" w:rsidRDefault="005307CA" w:rsidP="00C10BC8">
            <w:pPr>
              <w:adjustRightInd w:val="0"/>
              <w:ind w:left="200"/>
              <w:rPr>
                <w:rFonts w:ascii="Arial" w:hAnsi="Arial" w:cs="Arial"/>
                <w:b/>
                <w:bCs/>
                <w:color w:val="000000"/>
              </w:rPr>
            </w:pPr>
            <w:r w:rsidRPr="005B11B3">
              <w:rPr>
                <w:rFonts w:ascii="Arial" w:hAnsi="Arial" w:cs="Arial"/>
                <w:b/>
                <w:bCs/>
                <w:color w:val="000000"/>
              </w:rPr>
              <w:t>Hospitalization for malaria</w:t>
            </w:r>
          </w:p>
        </w:tc>
        <w:tc>
          <w:tcPr>
            <w:tcW w:w="2160" w:type="dxa"/>
            <w:shd w:val="clear" w:color="auto" w:fill="FFFFFF"/>
          </w:tcPr>
          <w:p w14:paraId="554421A4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31CB6878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63739FE7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430" w:type="dxa"/>
            <w:shd w:val="clear" w:color="auto" w:fill="FFFFFF"/>
          </w:tcPr>
          <w:p w14:paraId="65CA58BA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</w:tr>
      <w:tr w:rsidR="00AC6B4F" w:rsidRPr="005B11B3" w14:paraId="5747AB8F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0588E02C" w14:textId="7B094FB2" w:rsidR="00AC6B4F" w:rsidRPr="005B11B3" w:rsidRDefault="00AC6B4F" w:rsidP="00AC6B4F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>
              <w:t>Number of events</w:t>
            </w:r>
          </w:p>
        </w:tc>
        <w:tc>
          <w:tcPr>
            <w:tcW w:w="2160" w:type="dxa"/>
            <w:shd w:val="clear" w:color="auto" w:fill="FFFFFF"/>
          </w:tcPr>
          <w:p w14:paraId="6F0CA517" w14:textId="2F4348B7" w:rsidR="00AC6B4F" w:rsidRPr="005B11B3" w:rsidRDefault="00AC6B4F" w:rsidP="00AC6B4F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7</w:t>
            </w:r>
          </w:p>
        </w:tc>
        <w:tc>
          <w:tcPr>
            <w:tcW w:w="2160" w:type="dxa"/>
            <w:shd w:val="clear" w:color="auto" w:fill="FFFFFF"/>
          </w:tcPr>
          <w:p w14:paraId="53264A88" w14:textId="4349616F" w:rsidR="00AC6B4F" w:rsidRPr="005B11B3" w:rsidRDefault="00AC6B4F" w:rsidP="00AC6B4F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3</w:t>
            </w:r>
          </w:p>
        </w:tc>
        <w:tc>
          <w:tcPr>
            <w:tcW w:w="2250" w:type="dxa"/>
            <w:shd w:val="clear" w:color="auto" w:fill="FFFFFF"/>
          </w:tcPr>
          <w:p w14:paraId="7F0621E3" w14:textId="712BA7B4" w:rsidR="00AC6B4F" w:rsidRPr="005B11B3" w:rsidRDefault="00AC6B4F" w:rsidP="00AC6B4F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3</w:t>
            </w:r>
          </w:p>
        </w:tc>
        <w:tc>
          <w:tcPr>
            <w:tcW w:w="2430" w:type="dxa"/>
            <w:shd w:val="clear" w:color="auto" w:fill="FFFFFF"/>
          </w:tcPr>
          <w:p w14:paraId="294F038B" w14:textId="32CD9010" w:rsidR="00AC6B4F" w:rsidRPr="005B11B3" w:rsidRDefault="00AC6B4F" w:rsidP="00AC6B4F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3</w:t>
            </w:r>
          </w:p>
        </w:tc>
      </w:tr>
      <w:tr w:rsidR="005307CA" w:rsidRPr="005B11B3" w14:paraId="456D789A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7DC15D75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Incidence rate per patient-year (95% CI)</w:t>
            </w:r>
          </w:p>
        </w:tc>
        <w:tc>
          <w:tcPr>
            <w:tcW w:w="2160" w:type="dxa"/>
            <w:shd w:val="clear" w:color="auto" w:fill="FFFFFF"/>
          </w:tcPr>
          <w:p w14:paraId="7E2B427E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03 (0.02 - 0.07)</w:t>
            </w:r>
          </w:p>
        </w:tc>
        <w:tc>
          <w:tcPr>
            <w:tcW w:w="2160" w:type="dxa"/>
            <w:shd w:val="clear" w:color="auto" w:fill="FFFFFF"/>
          </w:tcPr>
          <w:p w14:paraId="5CA2D8AD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03 (0.01 - 0.11)</w:t>
            </w:r>
          </w:p>
        </w:tc>
        <w:tc>
          <w:tcPr>
            <w:tcW w:w="2250" w:type="dxa"/>
            <w:shd w:val="clear" w:color="auto" w:fill="FFFFFF"/>
          </w:tcPr>
          <w:p w14:paraId="6E5F5D41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03 (0.01 - 0.12)</w:t>
            </w:r>
          </w:p>
        </w:tc>
        <w:tc>
          <w:tcPr>
            <w:tcW w:w="2430" w:type="dxa"/>
            <w:shd w:val="clear" w:color="auto" w:fill="FFFFFF"/>
          </w:tcPr>
          <w:p w14:paraId="5B8982D8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04 (0.01 - 0.13)</w:t>
            </w:r>
          </w:p>
        </w:tc>
      </w:tr>
      <w:tr w:rsidR="005307CA" w:rsidRPr="005B11B3" w14:paraId="1A3D6EF0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13B88783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Incidence rate ratio (95% CI)</w:t>
            </w:r>
          </w:p>
        </w:tc>
        <w:tc>
          <w:tcPr>
            <w:tcW w:w="2160" w:type="dxa"/>
            <w:shd w:val="clear" w:color="auto" w:fill="FFFFFF"/>
          </w:tcPr>
          <w:p w14:paraId="29335EB8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32C5802D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5DD31530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1.06 (0.12 - 9.46)</w:t>
            </w:r>
          </w:p>
        </w:tc>
        <w:tc>
          <w:tcPr>
            <w:tcW w:w="2430" w:type="dxa"/>
            <w:shd w:val="clear" w:color="auto" w:fill="FFFFFF"/>
          </w:tcPr>
          <w:p w14:paraId="05E0C049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1.55 (0.21 - 11.48)</w:t>
            </w:r>
          </w:p>
        </w:tc>
      </w:tr>
      <w:tr w:rsidR="005307CA" w:rsidRPr="005B11B3" w14:paraId="766192B2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41D5AC6D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p-value</w:t>
            </w:r>
          </w:p>
        </w:tc>
        <w:tc>
          <w:tcPr>
            <w:tcW w:w="2160" w:type="dxa"/>
            <w:shd w:val="clear" w:color="auto" w:fill="FFFFFF"/>
          </w:tcPr>
          <w:p w14:paraId="3D44B720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10322530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6EC95EC1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&gt;0.99</w:t>
            </w:r>
          </w:p>
        </w:tc>
        <w:tc>
          <w:tcPr>
            <w:tcW w:w="2430" w:type="dxa"/>
            <w:shd w:val="clear" w:color="auto" w:fill="FFFFFF"/>
          </w:tcPr>
          <w:p w14:paraId="3E44F46B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84</w:t>
            </w:r>
          </w:p>
        </w:tc>
      </w:tr>
      <w:tr w:rsidR="005307CA" w:rsidRPr="005B11B3" w14:paraId="7797B756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1845B11A" w14:textId="77777777" w:rsidR="005307CA" w:rsidRPr="005B11B3" w:rsidRDefault="005307CA" w:rsidP="00C10BC8">
            <w:pPr>
              <w:adjustRightInd w:val="0"/>
              <w:ind w:left="200"/>
              <w:rPr>
                <w:rFonts w:ascii="Arial" w:hAnsi="Arial" w:cs="Arial"/>
                <w:b/>
                <w:bCs/>
                <w:color w:val="000000"/>
              </w:rPr>
            </w:pPr>
            <w:r w:rsidRPr="005B11B3">
              <w:rPr>
                <w:rFonts w:ascii="Arial" w:hAnsi="Arial" w:cs="Arial"/>
                <w:b/>
                <w:bCs/>
                <w:color w:val="000000"/>
              </w:rPr>
              <w:t>LM-positive malaria</w:t>
            </w:r>
          </w:p>
        </w:tc>
        <w:tc>
          <w:tcPr>
            <w:tcW w:w="2160" w:type="dxa"/>
            <w:shd w:val="clear" w:color="auto" w:fill="FFFFFF"/>
          </w:tcPr>
          <w:p w14:paraId="44A7DE6E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770CED56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45F9F21B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430" w:type="dxa"/>
            <w:shd w:val="clear" w:color="auto" w:fill="FFFFFF"/>
          </w:tcPr>
          <w:p w14:paraId="20C9C503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</w:tr>
      <w:tr w:rsidR="00AC6B4F" w:rsidRPr="005B11B3" w14:paraId="03DF3566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66CC33AC" w14:textId="334DAF1C" w:rsidR="00AC6B4F" w:rsidRPr="005B11B3" w:rsidRDefault="00AC6B4F" w:rsidP="00AC6B4F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>
              <w:t>Number of events</w:t>
            </w:r>
          </w:p>
        </w:tc>
        <w:tc>
          <w:tcPr>
            <w:tcW w:w="2160" w:type="dxa"/>
            <w:shd w:val="clear" w:color="auto" w:fill="FFFFFF"/>
          </w:tcPr>
          <w:p w14:paraId="42E74119" w14:textId="46438FA7" w:rsidR="00AC6B4F" w:rsidRPr="005B11B3" w:rsidRDefault="00AC6B4F" w:rsidP="00AC6B4F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47</w:t>
            </w:r>
          </w:p>
        </w:tc>
        <w:tc>
          <w:tcPr>
            <w:tcW w:w="2160" w:type="dxa"/>
            <w:shd w:val="clear" w:color="auto" w:fill="FFFFFF"/>
          </w:tcPr>
          <w:p w14:paraId="3CB94056" w14:textId="28EAC246" w:rsidR="00AC6B4F" w:rsidRPr="005B11B3" w:rsidRDefault="00AC6B4F" w:rsidP="00AC6B4F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17</w:t>
            </w:r>
          </w:p>
        </w:tc>
        <w:tc>
          <w:tcPr>
            <w:tcW w:w="2250" w:type="dxa"/>
            <w:shd w:val="clear" w:color="auto" w:fill="FFFFFF"/>
          </w:tcPr>
          <w:p w14:paraId="29E5FE6E" w14:textId="512BD1A5" w:rsidR="00AC6B4F" w:rsidRPr="005B11B3" w:rsidRDefault="00AC6B4F" w:rsidP="00AC6B4F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11</w:t>
            </w:r>
          </w:p>
        </w:tc>
        <w:tc>
          <w:tcPr>
            <w:tcW w:w="2430" w:type="dxa"/>
            <w:shd w:val="clear" w:color="auto" w:fill="FFFFFF"/>
          </w:tcPr>
          <w:p w14:paraId="775E9DF8" w14:textId="19167518" w:rsidR="00AC6B4F" w:rsidRPr="005B11B3" w:rsidRDefault="00AC6B4F" w:rsidP="00AC6B4F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19</w:t>
            </w:r>
          </w:p>
        </w:tc>
      </w:tr>
      <w:tr w:rsidR="005307CA" w:rsidRPr="005B11B3" w14:paraId="1E815C50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126167BD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Incidence rate per patient-year (95% CI)</w:t>
            </w:r>
          </w:p>
        </w:tc>
        <w:tc>
          <w:tcPr>
            <w:tcW w:w="2160" w:type="dxa"/>
            <w:shd w:val="clear" w:color="auto" w:fill="FFFFFF"/>
          </w:tcPr>
          <w:p w14:paraId="3DD57D20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22 (0.16 - 0.31)</w:t>
            </w:r>
          </w:p>
        </w:tc>
        <w:tc>
          <w:tcPr>
            <w:tcW w:w="2160" w:type="dxa"/>
            <w:shd w:val="clear" w:color="auto" w:fill="FFFFFF"/>
          </w:tcPr>
          <w:p w14:paraId="422E08B2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24 (0.14 - 0.41)</w:t>
            </w:r>
          </w:p>
        </w:tc>
        <w:tc>
          <w:tcPr>
            <w:tcW w:w="2250" w:type="dxa"/>
            <w:shd w:val="clear" w:color="auto" w:fill="FFFFFF"/>
          </w:tcPr>
          <w:p w14:paraId="7B1066DB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16 (0.09 - 0.30)</w:t>
            </w:r>
          </w:p>
        </w:tc>
        <w:tc>
          <w:tcPr>
            <w:tcW w:w="2430" w:type="dxa"/>
            <w:shd w:val="clear" w:color="auto" w:fill="FFFFFF"/>
          </w:tcPr>
          <w:p w14:paraId="3F46E9BA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27 (0.16 - 0.45)</w:t>
            </w:r>
          </w:p>
        </w:tc>
      </w:tr>
      <w:tr w:rsidR="005307CA" w:rsidRPr="005B11B3" w14:paraId="05728C2E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63BF3770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Incidence rate ratio (95% CI)</w:t>
            </w:r>
          </w:p>
        </w:tc>
        <w:tc>
          <w:tcPr>
            <w:tcW w:w="2160" w:type="dxa"/>
            <w:shd w:val="clear" w:color="auto" w:fill="FFFFFF"/>
          </w:tcPr>
          <w:p w14:paraId="39BE9D61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60A855F9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34F71317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69 (0.27 - 1.73)</w:t>
            </w:r>
          </w:p>
        </w:tc>
        <w:tc>
          <w:tcPr>
            <w:tcW w:w="2430" w:type="dxa"/>
            <w:shd w:val="clear" w:color="auto" w:fill="FFFFFF"/>
          </w:tcPr>
          <w:p w14:paraId="05A426D6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1.15 (0.49 - 2.70)</w:t>
            </w:r>
          </w:p>
        </w:tc>
      </w:tr>
      <w:tr w:rsidR="005307CA" w:rsidRPr="005B11B3" w14:paraId="361A5A33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1678692D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p-value</w:t>
            </w:r>
          </w:p>
        </w:tc>
        <w:tc>
          <w:tcPr>
            <w:tcW w:w="2160" w:type="dxa"/>
            <w:shd w:val="clear" w:color="auto" w:fill="FFFFFF"/>
          </w:tcPr>
          <w:p w14:paraId="24679A1F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359068A3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000AF2BC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57</w:t>
            </w:r>
          </w:p>
        </w:tc>
        <w:tc>
          <w:tcPr>
            <w:tcW w:w="2430" w:type="dxa"/>
            <w:shd w:val="clear" w:color="auto" w:fill="FFFFFF"/>
          </w:tcPr>
          <w:p w14:paraId="3F0ECEA5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90</w:t>
            </w:r>
          </w:p>
        </w:tc>
      </w:tr>
      <w:tr w:rsidR="005307CA" w:rsidRPr="005B11B3" w14:paraId="37194D9F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2C0317DE" w14:textId="77777777" w:rsidR="005307CA" w:rsidRPr="005B11B3" w:rsidRDefault="005307CA" w:rsidP="00C10BC8">
            <w:pPr>
              <w:adjustRightInd w:val="0"/>
              <w:ind w:left="200"/>
              <w:rPr>
                <w:rFonts w:ascii="Arial" w:hAnsi="Arial" w:cs="Arial"/>
                <w:b/>
                <w:bCs/>
                <w:color w:val="000000"/>
              </w:rPr>
            </w:pPr>
            <w:r w:rsidRPr="005B11B3">
              <w:rPr>
                <w:rFonts w:ascii="Arial" w:hAnsi="Arial" w:cs="Arial"/>
                <w:b/>
                <w:bCs/>
                <w:color w:val="000000"/>
              </w:rPr>
              <w:t>Unconfirmed malaria</w:t>
            </w:r>
          </w:p>
        </w:tc>
        <w:tc>
          <w:tcPr>
            <w:tcW w:w="2160" w:type="dxa"/>
            <w:shd w:val="clear" w:color="auto" w:fill="FFFFFF"/>
          </w:tcPr>
          <w:p w14:paraId="0DB7621D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4F3BAA6E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3F062B22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430" w:type="dxa"/>
            <w:shd w:val="clear" w:color="auto" w:fill="FFFFFF"/>
          </w:tcPr>
          <w:p w14:paraId="6AB183C7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</w:tr>
      <w:tr w:rsidR="00AC6B4F" w:rsidRPr="005B11B3" w14:paraId="07493AC4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2EEB03AF" w14:textId="3ADE92D0" w:rsidR="00AC6B4F" w:rsidRPr="005B11B3" w:rsidRDefault="00AC6B4F" w:rsidP="00AC6B4F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>
              <w:t>Number of events</w:t>
            </w:r>
          </w:p>
        </w:tc>
        <w:tc>
          <w:tcPr>
            <w:tcW w:w="2160" w:type="dxa"/>
            <w:shd w:val="clear" w:color="auto" w:fill="FFFFFF"/>
          </w:tcPr>
          <w:p w14:paraId="08F915D0" w14:textId="07B30717" w:rsidR="00AC6B4F" w:rsidRPr="005B11B3" w:rsidRDefault="00AC6B4F" w:rsidP="00AC6B4F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107</w:t>
            </w:r>
          </w:p>
        </w:tc>
        <w:tc>
          <w:tcPr>
            <w:tcW w:w="2160" w:type="dxa"/>
            <w:shd w:val="clear" w:color="auto" w:fill="FFFFFF"/>
          </w:tcPr>
          <w:p w14:paraId="56C679BE" w14:textId="7A23A271" w:rsidR="00AC6B4F" w:rsidRPr="005B11B3" w:rsidRDefault="00AC6B4F" w:rsidP="00AC6B4F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42</w:t>
            </w:r>
          </w:p>
        </w:tc>
        <w:tc>
          <w:tcPr>
            <w:tcW w:w="2250" w:type="dxa"/>
            <w:shd w:val="clear" w:color="auto" w:fill="FFFFFF"/>
          </w:tcPr>
          <w:p w14:paraId="17395C2C" w14:textId="441BC5E2" w:rsidR="00AC6B4F" w:rsidRPr="005B11B3" w:rsidRDefault="00AC6B4F" w:rsidP="00AC6B4F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25</w:t>
            </w:r>
          </w:p>
        </w:tc>
        <w:tc>
          <w:tcPr>
            <w:tcW w:w="2430" w:type="dxa"/>
            <w:shd w:val="clear" w:color="auto" w:fill="FFFFFF"/>
          </w:tcPr>
          <w:p w14:paraId="0E91B7EA" w14:textId="78833A40" w:rsidR="00AC6B4F" w:rsidRPr="005B11B3" w:rsidRDefault="00AC6B4F" w:rsidP="00AC6B4F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40</w:t>
            </w:r>
          </w:p>
        </w:tc>
      </w:tr>
      <w:tr w:rsidR="005307CA" w:rsidRPr="005B11B3" w14:paraId="5BD94C30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60C3AEEB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Incidence rate per patient-year (95% CI)</w:t>
            </w:r>
          </w:p>
        </w:tc>
        <w:tc>
          <w:tcPr>
            <w:tcW w:w="2160" w:type="dxa"/>
            <w:shd w:val="clear" w:color="auto" w:fill="FFFFFF"/>
          </w:tcPr>
          <w:p w14:paraId="4E1A4543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51 (0.41 - 0.63)</w:t>
            </w:r>
          </w:p>
        </w:tc>
        <w:tc>
          <w:tcPr>
            <w:tcW w:w="2160" w:type="dxa"/>
            <w:shd w:val="clear" w:color="auto" w:fill="FFFFFF"/>
          </w:tcPr>
          <w:p w14:paraId="60DFF7A6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58 (0.41 - 0.83)</w:t>
            </w:r>
          </w:p>
        </w:tc>
        <w:tc>
          <w:tcPr>
            <w:tcW w:w="2250" w:type="dxa"/>
            <w:shd w:val="clear" w:color="auto" w:fill="FFFFFF"/>
          </w:tcPr>
          <w:p w14:paraId="0B2C931E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37 (0.23 - 0.58)</w:t>
            </w:r>
          </w:p>
        </w:tc>
        <w:tc>
          <w:tcPr>
            <w:tcW w:w="2430" w:type="dxa"/>
            <w:shd w:val="clear" w:color="auto" w:fill="FFFFFF"/>
          </w:tcPr>
          <w:p w14:paraId="4814AA62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58 (0.42 - 0.80)</w:t>
            </w:r>
          </w:p>
        </w:tc>
      </w:tr>
      <w:tr w:rsidR="005307CA" w:rsidRPr="005B11B3" w14:paraId="3DDE97B2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3A4CBE6E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Incidence rate ratio (95% CI)</w:t>
            </w:r>
          </w:p>
        </w:tc>
        <w:tc>
          <w:tcPr>
            <w:tcW w:w="2160" w:type="dxa"/>
            <w:shd w:val="clear" w:color="auto" w:fill="FFFFFF"/>
          </w:tcPr>
          <w:p w14:paraId="2D325881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7F7A1ED5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0AFDC6A5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63 (0.33 - 1.21)</w:t>
            </w:r>
          </w:p>
        </w:tc>
        <w:tc>
          <w:tcPr>
            <w:tcW w:w="2430" w:type="dxa"/>
            <w:shd w:val="clear" w:color="auto" w:fill="FFFFFF"/>
          </w:tcPr>
          <w:p w14:paraId="44BA65C2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99 (0.58 - 1.70)</w:t>
            </w:r>
          </w:p>
        </w:tc>
      </w:tr>
      <w:tr w:rsidR="005307CA" w:rsidRPr="005B11B3" w14:paraId="4E62E992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1F6E67CD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p-value</w:t>
            </w:r>
          </w:p>
        </w:tc>
        <w:tc>
          <w:tcPr>
            <w:tcW w:w="2160" w:type="dxa"/>
            <w:shd w:val="clear" w:color="auto" w:fill="FFFFFF"/>
          </w:tcPr>
          <w:p w14:paraId="6990D8AB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74D516F9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2DDF3C27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21</w:t>
            </w:r>
          </w:p>
        </w:tc>
        <w:tc>
          <w:tcPr>
            <w:tcW w:w="2430" w:type="dxa"/>
            <w:shd w:val="clear" w:color="auto" w:fill="FFFFFF"/>
          </w:tcPr>
          <w:p w14:paraId="68137B02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&gt;0.99</w:t>
            </w:r>
          </w:p>
        </w:tc>
      </w:tr>
      <w:tr w:rsidR="005307CA" w:rsidRPr="005B11B3" w14:paraId="7FF91CA4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43A76AD1" w14:textId="77777777" w:rsidR="005307CA" w:rsidRPr="005B11B3" w:rsidRDefault="005307CA" w:rsidP="00C10BC8">
            <w:pPr>
              <w:adjustRightInd w:val="0"/>
              <w:ind w:left="200"/>
              <w:rPr>
                <w:rFonts w:ascii="Arial" w:hAnsi="Arial" w:cs="Arial"/>
                <w:b/>
                <w:bCs/>
                <w:color w:val="000000"/>
              </w:rPr>
            </w:pPr>
            <w:r w:rsidRPr="005B11B3">
              <w:rPr>
                <w:rFonts w:ascii="Arial" w:hAnsi="Arial" w:cs="Arial"/>
                <w:b/>
                <w:bCs/>
                <w:color w:val="000000"/>
              </w:rPr>
              <w:t xml:space="preserve">Asymptomatic </w:t>
            </w:r>
            <w:r w:rsidRPr="005B11B3">
              <w:rPr>
                <w:rFonts w:ascii="Arial" w:hAnsi="Arial" w:cs="Arial"/>
                <w:b/>
                <w:bCs/>
                <w:i/>
                <w:color w:val="000000"/>
              </w:rPr>
              <w:t>P. falciparum</w:t>
            </w:r>
            <w:r w:rsidRPr="005B11B3">
              <w:rPr>
                <w:rFonts w:ascii="Arial" w:hAnsi="Arial" w:cs="Arial"/>
                <w:b/>
                <w:bCs/>
                <w:color w:val="000000"/>
              </w:rPr>
              <w:t xml:space="preserve"> parasitization</w:t>
            </w:r>
          </w:p>
        </w:tc>
        <w:tc>
          <w:tcPr>
            <w:tcW w:w="2160" w:type="dxa"/>
            <w:shd w:val="clear" w:color="auto" w:fill="FFFFFF"/>
          </w:tcPr>
          <w:p w14:paraId="08B9B988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580F5592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5F52A099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430" w:type="dxa"/>
            <w:shd w:val="clear" w:color="auto" w:fill="FFFFFF"/>
          </w:tcPr>
          <w:p w14:paraId="7FE7F042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</w:tr>
      <w:tr w:rsidR="00AC6B4F" w:rsidRPr="005B11B3" w14:paraId="5FF587F3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5E7C883E" w14:textId="75ADCD6E" w:rsidR="00AC6B4F" w:rsidRPr="005B11B3" w:rsidRDefault="00AC6B4F" w:rsidP="00AC6B4F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>
              <w:t>Number of events</w:t>
            </w:r>
          </w:p>
        </w:tc>
        <w:tc>
          <w:tcPr>
            <w:tcW w:w="2160" w:type="dxa"/>
            <w:shd w:val="clear" w:color="auto" w:fill="FFFFFF"/>
          </w:tcPr>
          <w:p w14:paraId="6A83A90F" w14:textId="27AEEC06" w:rsidR="00AC6B4F" w:rsidRPr="005B11B3" w:rsidRDefault="00AC6B4F" w:rsidP="00AC6B4F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74</w:t>
            </w:r>
          </w:p>
        </w:tc>
        <w:tc>
          <w:tcPr>
            <w:tcW w:w="2160" w:type="dxa"/>
            <w:shd w:val="clear" w:color="auto" w:fill="FFFFFF"/>
          </w:tcPr>
          <w:p w14:paraId="57F98BED" w14:textId="7CA16DC7" w:rsidR="00AC6B4F" w:rsidRPr="005B11B3" w:rsidRDefault="00AC6B4F" w:rsidP="00AC6B4F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45</w:t>
            </w:r>
          </w:p>
        </w:tc>
        <w:tc>
          <w:tcPr>
            <w:tcW w:w="2250" w:type="dxa"/>
            <w:shd w:val="clear" w:color="auto" w:fill="FFFFFF"/>
          </w:tcPr>
          <w:p w14:paraId="1B79D705" w14:textId="57FD760F" w:rsidR="00AC6B4F" w:rsidRPr="005B11B3" w:rsidRDefault="00AC6B4F" w:rsidP="00AC6B4F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20</w:t>
            </w:r>
          </w:p>
        </w:tc>
        <w:tc>
          <w:tcPr>
            <w:tcW w:w="2430" w:type="dxa"/>
            <w:shd w:val="clear" w:color="auto" w:fill="FFFFFF"/>
          </w:tcPr>
          <w:p w14:paraId="2C3A9F14" w14:textId="31A70693" w:rsidR="00AC6B4F" w:rsidRPr="005B11B3" w:rsidRDefault="00AC6B4F" w:rsidP="00AC6B4F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9</w:t>
            </w:r>
          </w:p>
        </w:tc>
      </w:tr>
      <w:tr w:rsidR="005307CA" w:rsidRPr="005B11B3" w14:paraId="0A3B0990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12CCCBC6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Incidence rate per patient-year (95% CI)</w:t>
            </w:r>
          </w:p>
        </w:tc>
        <w:tc>
          <w:tcPr>
            <w:tcW w:w="2160" w:type="dxa"/>
            <w:shd w:val="clear" w:color="auto" w:fill="FFFFFF"/>
          </w:tcPr>
          <w:p w14:paraId="55B218B6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35 (0.25 - 0.51)</w:t>
            </w:r>
          </w:p>
        </w:tc>
        <w:tc>
          <w:tcPr>
            <w:tcW w:w="2160" w:type="dxa"/>
            <w:shd w:val="clear" w:color="auto" w:fill="FFFFFF"/>
          </w:tcPr>
          <w:p w14:paraId="2C6AD749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62 (0.36 - 1.06)</w:t>
            </w:r>
          </w:p>
        </w:tc>
        <w:tc>
          <w:tcPr>
            <w:tcW w:w="2250" w:type="dxa"/>
            <w:shd w:val="clear" w:color="auto" w:fill="FFFFFF"/>
          </w:tcPr>
          <w:p w14:paraId="19D1C4D8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30 (0.20 - 0.47)</w:t>
            </w:r>
          </w:p>
        </w:tc>
        <w:tc>
          <w:tcPr>
            <w:tcW w:w="2430" w:type="dxa"/>
            <w:shd w:val="clear" w:color="auto" w:fill="FFFFFF"/>
          </w:tcPr>
          <w:p w14:paraId="1F794439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13 (0.06 - 0.26)</w:t>
            </w:r>
          </w:p>
        </w:tc>
      </w:tr>
      <w:tr w:rsidR="005307CA" w:rsidRPr="005B11B3" w14:paraId="5812EEE5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15EA9E66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Incidence rate ratio (95% CI)</w:t>
            </w:r>
          </w:p>
        </w:tc>
        <w:tc>
          <w:tcPr>
            <w:tcW w:w="2160" w:type="dxa"/>
            <w:shd w:val="clear" w:color="auto" w:fill="FFFFFF"/>
          </w:tcPr>
          <w:p w14:paraId="64CB74A9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6C476DC7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0B4B6B33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49 (0.22 - 1.06)</w:t>
            </w:r>
          </w:p>
        </w:tc>
        <w:tc>
          <w:tcPr>
            <w:tcW w:w="2430" w:type="dxa"/>
            <w:shd w:val="clear" w:color="auto" w:fill="FFFFFF"/>
          </w:tcPr>
          <w:p w14:paraId="675C3966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21 (0.08 - 0.56)</w:t>
            </w:r>
          </w:p>
        </w:tc>
      </w:tr>
      <w:tr w:rsidR="005307CA" w:rsidRPr="005B11B3" w14:paraId="54EF9D1A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6963B628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p-value</w:t>
            </w:r>
          </w:p>
        </w:tc>
        <w:tc>
          <w:tcPr>
            <w:tcW w:w="2160" w:type="dxa"/>
            <w:shd w:val="clear" w:color="auto" w:fill="FFFFFF"/>
          </w:tcPr>
          <w:p w14:paraId="31501D1C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69798952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7695F9EF" w14:textId="6FB4092B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07</w:t>
            </w:r>
            <w:r w:rsidR="00AC6B4F">
              <w:rPr>
                <w:rFonts w:ascii="Arial" w:hAnsi="Arial" w:cs="Arial"/>
                <w:color w:val="000000"/>
              </w:rPr>
              <w:t>4</w:t>
            </w:r>
          </w:p>
        </w:tc>
        <w:tc>
          <w:tcPr>
            <w:tcW w:w="2430" w:type="dxa"/>
            <w:shd w:val="clear" w:color="auto" w:fill="FFFFFF"/>
          </w:tcPr>
          <w:p w14:paraId="72A23C48" w14:textId="68D0B9AB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&lt;0.0</w:t>
            </w:r>
            <w:r w:rsidR="00AC6B4F">
              <w:rPr>
                <w:rFonts w:ascii="Arial" w:hAnsi="Arial" w:cs="Arial"/>
                <w:color w:val="000000"/>
              </w:rPr>
              <w:t>0</w:t>
            </w:r>
            <w:r w:rsidRPr="005B11B3">
              <w:rPr>
                <w:rFonts w:ascii="Arial" w:hAnsi="Arial" w:cs="Arial"/>
                <w:color w:val="000000"/>
              </w:rPr>
              <w:t>1</w:t>
            </w:r>
          </w:p>
        </w:tc>
      </w:tr>
      <w:tr w:rsidR="005307CA" w:rsidRPr="005B11B3" w14:paraId="1CE15381" w14:textId="77777777" w:rsidTr="005307CA">
        <w:trPr>
          <w:cantSplit/>
        </w:trPr>
        <w:tc>
          <w:tcPr>
            <w:tcW w:w="3600" w:type="dxa"/>
            <w:tcBorders>
              <w:right w:val="nil"/>
            </w:tcBorders>
            <w:shd w:val="clear" w:color="auto" w:fill="D9D9D9" w:themeFill="background1" w:themeFillShade="D9"/>
          </w:tcPr>
          <w:p w14:paraId="076ACD88" w14:textId="77777777" w:rsidR="005307CA" w:rsidRPr="005B11B3" w:rsidRDefault="005307CA" w:rsidP="00C10BC8">
            <w:pPr>
              <w:adjustRightInd w:val="0"/>
              <w:ind w:left="100"/>
              <w:rPr>
                <w:rFonts w:ascii="Arial" w:hAnsi="Arial" w:cs="Arial"/>
                <w:b/>
                <w:bCs/>
                <w:color w:val="000000"/>
              </w:rPr>
            </w:pPr>
            <w:r w:rsidRPr="005B11B3">
              <w:rPr>
                <w:rFonts w:ascii="Arial" w:hAnsi="Arial" w:cs="Arial"/>
                <w:b/>
                <w:bCs/>
                <w:color w:val="000000"/>
              </w:rPr>
              <w:t>Hematologic</w:t>
            </w:r>
          </w:p>
        </w:tc>
        <w:tc>
          <w:tcPr>
            <w:tcW w:w="2160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275BA124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0141A78A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4EC51B38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430" w:type="dxa"/>
            <w:tcBorders>
              <w:left w:val="nil"/>
            </w:tcBorders>
            <w:shd w:val="clear" w:color="auto" w:fill="D9D9D9" w:themeFill="background1" w:themeFillShade="D9"/>
          </w:tcPr>
          <w:p w14:paraId="7AB21520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</w:tr>
      <w:tr w:rsidR="005307CA" w:rsidRPr="005B11B3" w14:paraId="676777A6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0B4D3E7A" w14:textId="77777777" w:rsidR="005307CA" w:rsidRPr="005B11B3" w:rsidRDefault="005307CA" w:rsidP="00C10BC8">
            <w:pPr>
              <w:adjustRightInd w:val="0"/>
              <w:ind w:left="200"/>
              <w:rPr>
                <w:rFonts w:ascii="Arial" w:hAnsi="Arial" w:cs="Arial"/>
                <w:b/>
                <w:bCs/>
                <w:color w:val="000000"/>
              </w:rPr>
            </w:pPr>
            <w:r w:rsidRPr="005B11B3">
              <w:rPr>
                <w:rFonts w:ascii="Arial" w:hAnsi="Arial" w:cs="Arial"/>
                <w:b/>
                <w:bCs/>
                <w:color w:val="000000"/>
              </w:rPr>
              <w:lastRenderedPageBreak/>
              <w:t>Dactylitis</w:t>
            </w:r>
          </w:p>
        </w:tc>
        <w:tc>
          <w:tcPr>
            <w:tcW w:w="2160" w:type="dxa"/>
            <w:shd w:val="clear" w:color="auto" w:fill="FFFFFF"/>
          </w:tcPr>
          <w:p w14:paraId="2D629428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39DA8119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0E976943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430" w:type="dxa"/>
            <w:shd w:val="clear" w:color="auto" w:fill="FFFFFF"/>
          </w:tcPr>
          <w:p w14:paraId="61ADE643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</w:tr>
      <w:tr w:rsidR="00983754" w:rsidRPr="005B11B3" w14:paraId="73570E29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605818F9" w14:textId="05A5DB85" w:rsidR="00983754" w:rsidRPr="005B11B3" w:rsidRDefault="00983754" w:rsidP="00983754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>
              <w:t>Number of events</w:t>
            </w:r>
          </w:p>
        </w:tc>
        <w:tc>
          <w:tcPr>
            <w:tcW w:w="2160" w:type="dxa"/>
            <w:shd w:val="clear" w:color="auto" w:fill="FFFFFF"/>
          </w:tcPr>
          <w:p w14:paraId="2EC30417" w14:textId="46E332F7" w:rsidR="00983754" w:rsidRPr="005B11B3" w:rsidRDefault="00983754" w:rsidP="00983754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180</w:t>
            </w:r>
          </w:p>
        </w:tc>
        <w:tc>
          <w:tcPr>
            <w:tcW w:w="2160" w:type="dxa"/>
            <w:shd w:val="clear" w:color="auto" w:fill="FFFFFF"/>
          </w:tcPr>
          <w:p w14:paraId="0A80B4F5" w14:textId="152709AC" w:rsidR="00983754" w:rsidRPr="005B11B3" w:rsidRDefault="00983754" w:rsidP="00983754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86</w:t>
            </w:r>
          </w:p>
        </w:tc>
        <w:tc>
          <w:tcPr>
            <w:tcW w:w="2250" w:type="dxa"/>
            <w:shd w:val="clear" w:color="auto" w:fill="FFFFFF"/>
          </w:tcPr>
          <w:p w14:paraId="06AAE33D" w14:textId="15AABA18" w:rsidR="00983754" w:rsidRPr="005B11B3" w:rsidRDefault="00983754" w:rsidP="00983754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57</w:t>
            </w:r>
          </w:p>
        </w:tc>
        <w:tc>
          <w:tcPr>
            <w:tcW w:w="2430" w:type="dxa"/>
            <w:shd w:val="clear" w:color="auto" w:fill="FFFFFF"/>
          </w:tcPr>
          <w:p w14:paraId="64DC5288" w14:textId="51B1DD72" w:rsidR="00983754" w:rsidRPr="005B11B3" w:rsidRDefault="00983754" w:rsidP="00983754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37</w:t>
            </w:r>
          </w:p>
        </w:tc>
      </w:tr>
      <w:tr w:rsidR="005307CA" w:rsidRPr="005B11B3" w14:paraId="52C9C3E7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0765F6F2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Incidence rate per patient-year (95% CI)</w:t>
            </w:r>
          </w:p>
        </w:tc>
        <w:tc>
          <w:tcPr>
            <w:tcW w:w="2160" w:type="dxa"/>
            <w:shd w:val="clear" w:color="auto" w:fill="FFFFFF"/>
          </w:tcPr>
          <w:p w14:paraId="6DBF5B02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87 (0.65 - 1.17)</w:t>
            </w:r>
          </w:p>
        </w:tc>
        <w:tc>
          <w:tcPr>
            <w:tcW w:w="2160" w:type="dxa"/>
            <w:shd w:val="clear" w:color="auto" w:fill="FFFFFF"/>
          </w:tcPr>
          <w:p w14:paraId="6113454D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1.20 (0.72 - 1.99)</w:t>
            </w:r>
          </w:p>
        </w:tc>
        <w:tc>
          <w:tcPr>
            <w:tcW w:w="2250" w:type="dxa"/>
            <w:shd w:val="clear" w:color="auto" w:fill="FFFFFF"/>
          </w:tcPr>
          <w:p w14:paraId="3B567244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88 (0.56 - 1.38)</w:t>
            </w:r>
          </w:p>
        </w:tc>
        <w:tc>
          <w:tcPr>
            <w:tcW w:w="2430" w:type="dxa"/>
            <w:shd w:val="clear" w:color="auto" w:fill="FFFFFF"/>
          </w:tcPr>
          <w:p w14:paraId="7E6A65A1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53 (0.36 - 0.80)</w:t>
            </w:r>
          </w:p>
        </w:tc>
      </w:tr>
      <w:tr w:rsidR="005307CA" w:rsidRPr="005B11B3" w14:paraId="789FE2E8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216D5CD8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Incidence rate ratio (95% CI)</w:t>
            </w:r>
          </w:p>
        </w:tc>
        <w:tc>
          <w:tcPr>
            <w:tcW w:w="2160" w:type="dxa"/>
            <w:shd w:val="clear" w:color="auto" w:fill="FFFFFF"/>
          </w:tcPr>
          <w:p w14:paraId="7B8FA1D5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504060A3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50C83B95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73 (0.34 - 1.57)</w:t>
            </w:r>
          </w:p>
        </w:tc>
        <w:tc>
          <w:tcPr>
            <w:tcW w:w="2430" w:type="dxa"/>
            <w:shd w:val="clear" w:color="auto" w:fill="FFFFFF"/>
          </w:tcPr>
          <w:p w14:paraId="2CA2B253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45 (0.22 - 0.93)</w:t>
            </w:r>
          </w:p>
        </w:tc>
      </w:tr>
      <w:tr w:rsidR="005307CA" w:rsidRPr="005B11B3" w14:paraId="5FF99B5A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28D0C66F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p-value</w:t>
            </w:r>
          </w:p>
        </w:tc>
        <w:tc>
          <w:tcPr>
            <w:tcW w:w="2160" w:type="dxa"/>
            <w:shd w:val="clear" w:color="auto" w:fill="FFFFFF"/>
          </w:tcPr>
          <w:p w14:paraId="6C595661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3A53C113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3A22B6DE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56</w:t>
            </w:r>
          </w:p>
        </w:tc>
        <w:tc>
          <w:tcPr>
            <w:tcW w:w="2430" w:type="dxa"/>
            <w:shd w:val="clear" w:color="auto" w:fill="FFFFFF"/>
          </w:tcPr>
          <w:p w14:paraId="60CE28A1" w14:textId="192DB00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0</w:t>
            </w:r>
            <w:r w:rsidR="0069521E">
              <w:rPr>
                <w:rFonts w:ascii="Arial" w:hAnsi="Arial" w:cs="Arial"/>
                <w:color w:val="000000"/>
              </w:rPr>
              <w:t>28</w:t>
            </w:r>
          </w:p>
        </w:tc>
      </w:tr>
      <w:tr w:rsidR="005307CA" w:rsidRPr="005B11B3" w14:paraId="7FCBB609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05C9B6FF" w14:textId="77777777" w:rsidR="005307CA" w:rsidRPr="005B11B3" w:rsidRDefault="005307CA" w:rsidP="00C10BC8">
            <w:pPr>
              <w:adjustRightInd w:val="0"/>
              <w:ind w:left="200"/>
              <w:rPr>
                <w:rFonts w:ascii="Arial" w:hAnsi="Arial" w:cs="Arial"/>
                <w:b/>
                <w:bCs/>
                <w:color w:val="000000"/>
              </w:rPr>
            </w:pPr>
            <w:r w:rsidRPr="005B11B3">
              <w:rPr>
                <w:rFonts w:ascii="Arial" w:hAnsi="Arial" w:cs="Arial"/>
                <w:b/>
                <w:bCs/>
                <w:color w:val="000000"/>
              </w:rPr>
              <w:t>Severe anemia*</w:t>
            </w:r>
          </w:p>
        </w:tc>
        <w:tc>
          <w:tcPr>
            <w:tcW w:w="2160" w:type="dxa"/>
            <w:shd w:val="clear" w:color="auto" w:fill="FFFFFF"/>
          </w:tcPr>
          <w:p w14:paraId="267E0C4F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4CAB0AF7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58D07E85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430" w:type="dxa"/>
            <w:shd w:val="clear" w:color="auto" w:fill="FFFFFF"/>
          </w:tcPr>
          <w:p w14:paraId="51929785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</w:tr>
      <w:tr w:rsidR="00983754" w:rsidRPr="005B11B3" w14:paraId="226B07A8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23E4D996" w14:textId="3E9B2386" w:rsidR="00983754" w:rsidRPr="005B11B3" w:rsidRDefault="00983754" w:rsidP="00983754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>
              <w:t>Number of events</w:t>
            </w:r>
          </w:p>
        </w:tc>
        <w:tc>
          <w:tcPr>
            <w:tcW w:w="2160" w:type="dxa"/>
            <w:shd w:val="clear" w:color="auto" w:fill="FFFFFF"/>
          </w:tcPr>
          <w:p w14:paraId="1D7C1448" w14:textId="60AE9CD3" w:rsidR="00983754" w:rsidRPr="005B11B3" w:rsidRDefault="00983754" w:rsidP="00983754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21</w:t>
            </w:r>
          </w:p>
        </w:tc>
        <w:tc>
          <w:tcPr>
            <w:tcW w:w="2160" w:type="dxa"/>
            <w:shd w:val="clear" w:color="auto" w:fill="FFFFFF"/>
          </w:tcPr>
          <w:p w14:paraId="3C22CEE5" w14:textId="25C33FFE" w:rsidR="00983754" w:rsidRPr="005B11B3" w:rsidRDefault="00983754" w:rsidP="00983754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8</w:t>
            </w:r>
          </w:p>
        </w:tc>
        <w:tc>
          <w:tcPr>
            <w:tcW w:w="2250" w:type="dxa"/>
            <w:shd w:val="clear" w:color="auto" w:fill="FFFFFF"/>
          </w:tcPr>
          <w:p w14:paraId="1E67FEA3" w14:textId="4E7AB7FB" w:rsidR="00983754" w:rsidRPr="005B11B3" w:rsidRDefault="00983754" w:rsidP="00983754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9</w:t>
            </w:r>
          </w:p>
        </w:tc>
        <w:tc>
          <w:tcPr>
            <w:tcW w:w="2430" w:type="dxa"/>
            <w:shd w:val="clear" w:color="auto" w:fill="FFFFFF"/>
          </w:tcPr>
          <w:p w14:paraId="16A065B8" w14:textId="54F107AD" w:rsidR="00983754" w:rsidRPr="005B11B3" w:rsidRDefault="00983754" w:rsidP="00983754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4</w:t>
            </w:r>
          </w:p>
        </w:tc>
      </w:tr>
      <w:tr w:rsidR="005307CA" w:rsidRPr="005B11B3" w14:paraId="74BD4CD0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4513669D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Incidence rate per patient-year (95% CI)</w:t>
            </w:r>
          </w:p>
        </w:tc>
        <w:tc>
          <w:tcPr>
            <w:tcW w:w="2160" w:type="dxa"/>
            <w:shd w:val="clear" w:color="auto" w:fill="FFFFFF"/>
          </w:tcPr>
          <w:p w14:paraId="14546BE1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10 (0.07 - 0.15)</w:t>
            </w:r>
          </w:p>
        </w:tc>
        <w:tc>
          <w:tcPr>
            <w:tcW w:w="2160" w:type="dxa"/>
            <w:shd w:val="clear" w:color="auto" w:fill="FFFFFF"/>
          </w:tcPr>
          <w:p w14:paraId="05BB5E39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11 (0.06 - 0.22)</w:t>
            </w:r>
          </w:p>
        </w:tc>
        <w:tc>
          <w:tcPr>
            <w:tcW w:w="2250" w:type="dxa"/>
            <w:shd w:val="clear" w:color="auto" w:fill="FFFFFF"/>
          </w:tcPr>
          <w:p w14:paraId="001A6F20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13 (0.07 - 0.25)</w:t>
            </w:r>
          </w:p>
        </w:tc>
        <w:tc>
          <w:tcPr>
            <w:tcW w:w="2430" w:type="dxa"/>
            <w:shd w:val="clear" w:color="auto" w:fill="FFFFFF"/>
          </w:tcPr>
          <w:p w14:paraId="1125DDDE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06 (0.02 - 0.15)</w:t>
            </w:r>
          </w:p>
        </w:tc>
      </w:tr>
      <w:tr w:rsidR="005307CA" w:rsidRPr="005B11B3" w14:paraId="705F26FC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1D38B47E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Incidence rate ratio (95% CI)</w:t>
            </w:r>
          </w:p>
        </w:tc>
        <w:tc>
          <w:tcPr>
            <w:tcW w:w="2160" w:type="dxa"/>
            <w:shd w:val="clear" w:color="auto" w:fill="FFFFFF"/>
          </w:tcPr>
          <w:p w14:paraId="2371053D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41E2C93B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344EAEA2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1.19 (0.42 - 3.38)</w:t>
            </w:r>
          </w:p>
        </w:tc>
        <w:tc>
          <w:tcPr>
            <w:tcW w:w="2430" w:type="dxa"/>
            <w:shd w:val="clear" w:color="auto" w:fill="FFFFFF"/>
          </w:tcPr>
          <w:p w14:paraId="498E3A4B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52 (0.14 - 1.94)</w:t>
            </w:r>
          </w:p>
        </w:tc>
      </w:tr>
      <w:tr w:rsidR="005307CA" w:rsidRPr="005B11B3" w14:paraId="6DEA95CE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0D67864A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p-value</w:t>
            </w:r>
          </w:p>
        </w:tc>
        <w:tc>
          <w:tcPr>
            <w:tcW w:w="2160" w:type="dxa"/>
            <w:shd w:val="clear" w:color="auto" w:fill="FFFFFF"/>
          </w:tcPr>
          <w:p w14:paraId="5797785C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68F13317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0841F91D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91</w:t>
            </w:r>
          </w:p>
        </w:tc>
        <w:tc>
          <w:tcPr>
            <w:tcW w:w="2430" w:type="dxa"/>
            <w:shd w:val="clear" w:color="auto" w:fill="FFFFFF"/>
          </w:tcPr>
          <w:p w14:paraId="65FE7565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44</w:t>
            </w:r>
          </w:p>
        </w:tc>
      </w:tr>
      <w:tr w:rsidR="005307CA" w:rsidRPr="005B11B3" w14:paraId="58E4AB4F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5B81F22D" w14:textId="77777777" w:rsidR="005307CA" w:rsidRPr="005B11B3" w:rsidRDefault="005307CA" w:rsidP="00C10BC8">
            <w:pPr>
              <w:adjustRightInd w:val="0"/>
              <w:ind w:left="200"/>
              <w:rPr>
                <w:rFonts w:ascii="Arial" w:hAnsi="Arial" w:cs="Arial"/>
                <w:b/>
                <w:bCs/>
                <w:color w:val="000000"/>
              </w:rPr>
            </w:pPr>
            <w:r w:rsidRPr="005B11B3">
              <w:rPr>
                <w:rFonts w:ascii="Arial" w:hAnsi="Arial" w:cs="Arial"/>
                <w:b/>
                <w:bCs/>
                <w:color w:val="000000"/>
              </w:rPr>
              <w:t>Transfusion of blood products</w:t>
            </w:r>
          </w:p>
        </w:tc>
        <w:tc>
          <w:tcPr>
            <w:tcW w:w="2160" w:type="dxa"/>
            <w:shd w:val="clear" w:color="auto" w:fill="FFFFFF"/>
          </w:tcPr>
          <w:p w14:paraId="23348962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318730B2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2A63EA11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430" w:type="dxa"/>
            <w:shd w:val="clear" w:color="auto" w:fill="FFFFFF"/>
          </w:tcPr>
          <w:p w14:paraId="56175A01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</w:tr>
      <w:tr w:rsidR="00983754" w:rsidRPr="005B11B3" w14:paraId="1B70ED10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338A7778" w14:textId="45AD025A" w:rsidR="00983754" w:rsidRPr="005B11B3" w:rsidRDefault="00983754" w:rsidP="00983754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>
              <w:t>Number of events</w:t>
            </w:r>
          </w:p>
        </w:tc>
        <w:tc>
          <w:tcPr>
            <w:tcW w:w="2160" w:type="dxa"/>
            <w:shd w:val="clear" w:color="auto" w:fill="FFFFFF"/>
          </w:tcPr>
          <w:p w14:paraId="621618AC" w14:textId="19401D94" w:rsidR="00983754" w:rsidRPr="005B11B3" w:rsidRDefault="00983754" w:rsidP="00983754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24</w:t>
            </w:r>
          </w:p>
        </w:tc>
        <w:tc>
          <w:tcPr>
            <w:tcW w:w="2160" w:type="dxa"/>
            <w:shd w:val="clear" w:color="auto" w:fill="FFFFFF"/>
          </w:tcPr>
          <w:p w14:paraId="04BD75C6" w14:textId="4BBB69F1" w:rsidR="00983754" w:rsidRPr="005B11B3" w:rsidRDefault="00983754" w:rsidP="00983754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13</w:t>
            </w:r>
          </w:p>
        </w:tc>
        <w:tc>
          <w:tcPr>
            <w:tcW w:w="2250" w:type="dxa"/>
            <w:shd w:val="clear" w:color="auto" w:fill="FFFFFF"/>
          </w:tcPr>
          <w:p w14:paraId="735BE6FF" w14:textId="6FDC1EB6" w:rsidR="00983754" w:rsidRPr="005B11B3" w:rsidRDefault="00983754" w:rsidP="00983754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7</w:t>
            </w:r>
          </w:p>
        </w:tc>
        <w:tc>
          <w:tcPr>
            <w:tcW w:w="2430" w:type="dxa"/>
            <w:shd w:val="clear" w:color="auto" w:fill="FFFFFF"/>
          </w:tcPr>
          <w:p w14:paraId="27B9BC13" w14:textId="6A9315FD" w:rsidR="00983754" w:rsidRPr="005B11B3" w:rsidRDefault="00983754" w:rsidP="00983754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4</w:t>
            </w:r>
          </w:p>
        </w:tc>
      </w:tr>
      <w:tr w:rsidR="005307CA" w:rsidRPr="005B11B3" w14:paraId="7481A11C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578CD276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Incidence rate per patient-year (95% CI)</w:t>
            </w:r>
          </w:p>
        </w:tc>
        <w:tc>
          <w:tcPr>
            <w:tcW w:w="2160" w:type="dxa"/>
            <w:shd w:val="clear" w:color="auto" w:fill="FFFFFF"/>
          </w:tcPr>
          <w:p w14:paraId="5072CDC3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13 (0.07 - 0.23)</w:t>
            </w:r>
          </w:p>
        </w:tc>
        <w:tc>
          <w:tcPr>
            <w:tcW w:w="2160" w:type="dxa"/>
            <w:shd w:val="clear" w:color="auto" w:fill="FFFFFF"/>
          </w:tcPr>
          <w:p w14:paraId="5F4C83F6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18 (0.07 - 0.45)</w:t>
            </w:r>
          </w:p>
        </w:tc>
        <w:tc>
          <w:tcPr>
            <w:tcW w:w="2250" w:type="dxa"/>
            <w:shd w:val="clear" w:color="auto" w:fill="FFFFFF"/>
          </w:tcPr>
          <w:p w14:paraId="156F5135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12 (0.05 - 0.28)</w:t>
            </w:r>
          </w:p>
        </w:tc>
        <w:tc>
          <w:tcPr>
            <w:tcW w:w="2430" w:type="dxa"/>
            <w:shd w:val="clear" w:color="auto" w:fill="FFFFFF"/>
          </w:tcPr>
          <w:p w14:paraId="6A8B13C0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07 (0.02 - 0.22)</w:t>
            </w:r>
          </w:p>
        </w:tc>
      </w:tr>
      <w:tr w:rsidR="005307CA" w:rsidRPr="005B11B3" w14:paraId="3CF893AC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2C0EB2BF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Incidence rate ratio (95% CI)</w:t>
            </w:r>
          </w:p>
        </w:tc>
        <w:tc>
          <w:tcPr>
            <w:tcW w:w="2160" w:type="dxa"/>
            <w:shd w:val="clear" w:color="auto" w:fill="FFFFFF"/>
          </w:tcPr>
          <w:p w14:paraId="4AEC21BA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5FD6BC54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4C03C199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64 (0.15 - 2.75)</w:t>
            </w:r>
          </w:p>
        </w:tc>
        <w:tc>
          <w:tcPr>
            <w:tcW w:w="2430" w:type="dxa"/>
            <w:shd w:val="clear" w:color="auto" w:fill="FFFFFF"/>
          </w:tcPr>
          <w:p w14:paraId="4726F7AD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38 (0.07 - 2.07)</w:t>
            </w:r>
          </w:p>
        </w:tc>
      </w:tr>
      <w:tr w:rsidR="005307CA" w:rsidRPr="005B11B3" w14:paraId="0D5AD782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2745EF93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p-value</w:t>
            </w:r>
          </w:p>
        </w:tc>
        <w:tc>
          <w:tcPr>
            <w:tcW w:w="2160" w:type="dxa"/>
            <w:shd w:val="clear" w:color="auto" w:fill="FFFFFF"/>
          </w:tcPr>
          <w:p w14:paraId="410495D2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67F474B3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282DE7F2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73</w:t>
            </w:r>
          </w:p>
        </w:tc>
        <w:tc>
          <w:tcPr>
            <w:tcW w:w="2430" w:type="dxa"/>
            <w:shd w:val="clear" w:color="auto" w:fill="FFFFFF"/>
          </w:tcPr>
          <w:p w14:paraId="0427FE7E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35</w:t>
            </w:r>
          </w:p>
        </w:tc>
      </w:tr>
      <w:tr w:rsidR="005307CA" w:rsidRPr="005B11B3" w14:paraId="2D5539FA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710A3E63" w14:textId="77777777" w:rsidR="005307CA" w:rsidRPr="005B11B3" w:rsidRDefault="005307CA" w:rsidP="00C10BC8">
            <w:pPr>
              <w:adjustRightInd w:val="0"/>
              <w:ind w:left="200"/>
              <w:rPr>
                <w:rFonts w:ascii="Arial" w:hAnsi="Arial" w:cs="Arial"/>
                <w:b/>
                <w:bCs/>
                <w:color w:val="000000"/>
              </w:rPr>
            </w:pPr>
            <w:r w:rsidRPr="005B11B3">
              <w:rPr>
                <w:rFonts w:ascii="Arial" w:hAnsi="Arial" w:cs="Arial"/>
                <w:b/>
                <w:bCs/>
                <w:color w:val="000000"/>
              </w:rPr>
              <w:t>Acute chest syndrome</w:t>
            </w:r>
          </w:p>
        </w:tc>
        <w:tc>
          <w:tcPr>
            <w:tcW w:w="2160" w:type="dxa"/>
            <w:shd w:val="clear" w:color="auto" w:fill="FFFFFF"/>
          </w:tcPr>
          <w:p w14:paraId="31084398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2515D9CA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5250DD5E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430" w:type="dxa"/>
            <w:shd w:val="clear" w:color="auto" w:fill="FFFFFF"/>
          </w:tcPr>
          <w:p w14:paraId="034947D4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</w:tr>
      <w:tr w:rsidR="00983754" w:rsidRPr="005B11B3" w14:paraId="63EA5858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7753FB05" w14:textId="7A2BDFE0" w:rsidR="00983754" w:rsidRPr="005B11B3" w:rsidRDefault="00983754" w:rsidP="00983754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>
              <w:t>Number of events</w:t>
            </w:r>
          </w:p>
        </w:tc>
        <w:tc>
          <w:tcPr>
            <w:tcW w:w="2160" w:type="dxa"/>
            <w:shd w:val="clear" w:color="auto" w:fill="FFFFFF"/>
          </w:tcPr>
          <w:p w14:paraId="6BD1E367" w14:textId="0038861F" w:rsidR="00983754" w:rsidRPr="005B11B3" w:rsidRDefault="00983754" w:rsidP="00983754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4</w:t>
            </w:r>
          </w:p>
        </w:tc>
        <w:tc>
          <w:tcPr>
            <w:tcW w:w="2160" w:type="dxa"/>
            <w:shd w:val="clear" w:color="auto" w:fill="FFFFFF"/>
          </w:tcPr>
          <w:p w14:paraId="6E0DD888" w14:textId="137DFC8D" w:rsidR="00983754" w:rsidRPr="005B11B3" w:rsidRDefault="00983754" w:rsidP="00983754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1</w:t>
            </w:r>
          </w:p>
        </w:tc>
        <w:tc>
          <w:tcPr>
            <w:tcW w:w="2250" w:type="dxa"/>
            <w:shd w:val="clear" w:color="auto" w:fill="FFFFFF"/>
          </w:tcPr>
          <w:p w14:paraId="2438CBD3" w14:textId="634E63EC" w:rsidR="00983754" w:rsidRPr="005B11B3" w:rsidRDefault="00983754" w:rsidP="00983754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3</w:t>
            </w:r>
          </w:p>
        </w:tc>
        <w:tc>
          <w:tcPr>
            <w:tcW w:w="2430" w:type="dxa"/>
            <w:shd w:val="clear" w:color="auto" w:fill="FFFFFF"/>
          </w:tcPr>
          <w:p w14:paraId="31F01F37" w14:textId="515C2D81" w:rsidR="00983754" w:rsidRPr="005B11B3" w:rsidRDefault="00983754" w:rsidP="00983754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0</w:t>
            </w:r>
          </w:p>
        </w:tc>
      </w:tr>
      <w:tr w:rsidR="005307CA" w:rsidRPr="005B11B3" w14:paraId="3C09F237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399DFADF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Incidence rate per patient-year (95% CI)</w:t>
            </w:r>
          </w:p>
        </w:tc>
        <w:tc>
          <w:tcPr>
            <w:tcW w:w="2160" w:type="dxa"/>
            <w:shd w:val="clear" w:color="auto" w:fill="FFFFFF"/>
          </w:tcPr>
          <w:p w14:paraId="7CAE1FB0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02 (0.01 - 0.06)</w:t>
            </w:r>
          </w:p>
        </w:tc>
        <w:tc>
          <w:tcPr>
            <w:tcW w:w="2160" w:type="dxa"/>
            <w:shd w:val="clear" w:color="auto" w:fill="FFFFFF"/>
          </w:tcPr>
          <w:p w14:paraId="3F02AB9B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01 (0.00 - 0.10)</w:t>
            </w:r>
          </w:p>
        </w:tc>
        <w:tc>
          <w:tcPr>
            <w:tcW w:w="2250" w:type="dxa"/>
            <w:shd w:val="clear" w:color="auto" w:fill="FFFFFF"/>
          </w:tcPr>
          <w:p w14:paraId="647E3F22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04 (0.01 - 0.18)</w:t>
            </w:r>
          </w:p>
        </w:tc>
        <w:tc>
          <w:tcPr>
            <w:tcW w:w="2430" w:type="dxa"/>
            <w:shd w:val="clear" w:color="auto" w:fill="FFFFFF"/>
          </w:tcPr>
          <w:p w14:paraId="5A48F5C8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</w:t>
            </w:r>
          </w:p>
        </w:tc>
      </w:tr>
      <w:tr w:rsidR="005307CA" w:rsidRPr="005B11B3" w14:paraId="38D69EFA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649E0BC8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Incidence rate ratio (95% CI)</w:t>
            </w:r>
          </w:p>
        </w:tc>
        <w:tc>
          <w:tcPr>
            <w:tcW w:w="2160" w:type="dxa"/>
            <w:shd w:val="clear" w:color="auto" w:fill="FFFFFF"/>
          </w:tcPr>
          <w:p w14:paraId="1E36F5C3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3D7F0837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4D6AFFAB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3.07 (0.21 - 44.62)</w:t>
            </w:r>
          </w:p>
        </w:tc>
        <w:tc>
          <w:tcPr>
            <w:tcW w:w="2430" w:type="dxa"/>
            <w:shd w:val="clear" w:color="auto" w:fill="FFFFFF"/>
          </w:tcPr>
          <w:p w14:paraId="1CDF2D39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</w:tr>
      <w:tr w:rsidR="005307CA" w:rsidRPr="005B11B3" w14:paraId="13770C0D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1C9DAA4C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p-value</w:t>
            </w:r>
          </w:p>
        </w:tc>
        <w:tc>
          <w:tcPr>
            <w:tcW w:w="2160" w:type="dxa"/>
            <w:shd w:val="clear" w:color="auto" w:fill="FFFFFF"/>
          </w:tcPr>
          <w:p w14:paraId="679AF867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3F387C9B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75112371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50</w:t>
            </w:r>
          </w:p>
        </w:tc>
        <w:tc>
          <w:tcPr>
            <w:tcW w:w="2430" w:type="dxa"/>
            <w:shd w:val="clear" w:color="auto" w:fill="FFFFFF"/>
          </w:tcPr>
          <w:p w14:paraId="2D899DCA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</w:tr>
      <w:tr w:rsidR="005307CA" w:rsidRPr="005B11B3" w14:paraId="6E470BBC" w14:textId="77777777" w:rsidTr="005307CA">
        <w:trPr>
          <w:cantSplit/>
        </w:trPr>
        <w:tc>
          <w:tcPr>
            <w:tcW w:w="3600" w:type="dxa"/>
            <w:shd w:val="clear" w:color="auto" w:fill="D9D9D9" w:themeFill="background1" w:themeFillShade="D9"/>
          </w:tcPr>
          <w:p w14:paraId="59161501" w14:textId="77777777" w:rsidR="005307CA" w:rsidRPr="005B11B3" w:rsidRDefault="005307CA" w:rsidP="00C10BC8">
            <w:pPr>
              <w:adjustRightInd w:val="0"/>
              <w:ind w:left="100"/>
              <w:rPr>
                <w:rFonts w:ascii="Arial" w:hAnsi="Arial" w:cs="Arial"/>
                <w:b/>
                <w:bCs/>
                <w:color w:val="000000"/>
              </w:rPr>
            </w:pPr>
            <w:r w:rsidRPr="005B11B3">
              <w:rPr>
                <w:rFonts w:ascii="Arial" w:hAnsi="Arial" w:cs="Arial"/>
                <w:b/>
                <w:bCs/>
                <w:color w:val="000000"/>
              </w:rPr>
              <w:t>General</w:t>
            </w:r>
          </w:p>
        </w:tc>
        <w:tc>
          <w:tcPr>
            <w:tcW w:w="2160" w:type="dxa"/>
            <w:shd w:val="clear" w:color="auto" w:fill="D9D9D9" w:themeFill="background1" w:themeFillShade="D9"/>
          </w:tcPr>
          <w:p w14:paraId="3F30AFBD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D9D9D9" w:themeFill="background1" w:themeFillShade="D9"/>
          </w:tcPr>
          <w:p w14:paraId="49D2C079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D9D9D9" w:themeFill="background1" w:themeFillShade="D9"/>
          </w:tcPr>
          <w:p w14:paraId="352EC17E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430" w:type="dxa"/>
            <w:shd w:val="clear" w:color="auto" w:fill="D9D9D9" w:themeFill="background1" w:themeFillShade="D9"/>
          </w:tcPr>
          <w:p w14:paraId="5DC1C8F3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</w:tr>
      <w:tr w:rsidR="005307CA" w:rsidRPr="005B11B3" w14:paraId="0863385C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369A15FF" w14:textId="77777777" w:rsidR="005307CA" w:rsidRPr="005B11B3" w:rsidRDefault="005307CA" w:rsidP="00C10BC8">
            <w:pPr>
              <w:adjustRightInd w:val="0"/>
              <w:ind w:left="200"/>
              <w:rPr>
                <w:rFonts w:ascii="Arial" w:hAnsi="Arial" w:cs="Arial"/>
                <w:b/>
                <w:bCs/>
                <w:color w:val="000000"/>
              </w:rPr>
            </w:pPr>
            <w:r w:rsidRPr="005B11B3">
              <w:rPr>
                <w:rFonts w:ascii="Arial" w:hAnsi="Arial" w:cs="Arial"/>
                <w:b/>
                <w:bCs/>
                <w:color w:val="000000"/>
              </w:rPr>
              <w:t>All-cause hospitalization</w:t>
            </w:r>
          </w:p>
        </w:tc>
        <w:tc>
          <w:tcPr>
            <w:tcW w:w="2160" w:type="dxa"/>
            <w:shd w:val="clear" w:color="auto" w:fill="FFFFFF"/>
          </w:tcPr>
          <w:p w14:paraId="504AA44A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5A8D7DC1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011E2AE9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430" w:type="dxa"/>
            <w:shd w:val="clear" w:color="auto" w:fill="FFFFFF"/>
          </w:tcPr>
          <w:p w14:paraId="7D60DF4B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</w:tr>
      <w:tr w:rsidR="00983754" w:rsidRPr="005B11B3" w14:paraId="4906C714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523BE320" w14:textId="2E9C9A74" w:rsidR="00983754" w:rsidRPr="005B11B3" w:rsidRDefault="00983754" w:rsidP="00983754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>
              <w:t>Number of events</w:t>
            </w:r>
          </w:p>
        </w:tc>
        <w:tc>
          <w:tcPr>
            <w:tcW w:w="2160" w:type="dxa"/>
            <w:shd w:val="clear" w:color="auto" w:fill="FFFFFF"/>
          </w:tcPr>
          <w:p w14:paraId="5E852C59" w14:textId="48DE2B95" w:rsidR="00983754" w:rsidRPr="005B11B3" w:rsidRDefault="00983754" w:rsidP="00983754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139</w:t>
            </w:r>
          </w:p>
        </w:tc>
        <w:tc>
          <w:tcPr>
            <w:tcW w:w="2160" w:type="dxa"/>
            <w:shd w:val="clear" w:color="auto" w:fill="FFFFFF"/>
          </w:tcPr>
          <w:p w14:paraId="3603377C" w14:textId="0E3ACBFF" w:rsidR="00983754" w:rsidRPr="005B11B3" w:rsidRDefault="00983754" w:rsidP="00983754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47</w:t>
            </w:r>
          </w:p>
        </w:tc>
        <w:tc>
          <w:tcPr>
            <w:tcW w:w="2250" w:type="dxa"/>
            <w:shd w:val="clear" w:color="auto" w:fill="FFFFFF"/>
          </w:tcPr>
          <w:p w14:paraId="34747221" w14:textId="00B0B973" w:rsidR="00983754" w:rsidRPr="005B11B3" w:rsidRDefault="00983754" w:rsidP="00983754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52</w:t>
            </w:r>
          </w:p>
        </w:tc>
        <w:tc>
          <w:tcPr>
            <w:tcW w:w="2430" w:type="dxa"/>
            <w:shd w:val="clear" w:color="auto" w:fill="FFFFFF"/>
          </w:tcPr>
          <w:p w14:paraId="724B2CE8" w14:textId="16C73304" w:rsidR="00983754" w:rsidRPr="005B11B3" w:rsidRDefault="00983754" w:rsidP="00983754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40</w:t>
            </w:r>
          </w:p>
        </w:tc>
      </w:tr>
      <w:tr w:rsidR="005307CA" w:rsidRPr="005B11B3" w14:paraId="2E3F8D76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6175E707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Incidence rate per patient-year (95% CI)</w:t>
            </w:r>
          </w:p>
        </w:tc>
        <w:tc>
          <w:tcPr>
            <w:tcW w:w="2160" w:type="dxa"/>
            <w:shd w:val="clear" w:color="auto" w:fill="FFFFFF"/>
          </w:tcPr>
          <w:p w14:paraId="032CEDEF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68 (0.55 - 0.84)</w:t>
            </w:r>
          </w:p>
        </w:tc>
        <w:tc>
          <w:tcPr>
            <w:tcW w:w="2160" w:type="dxa"/>
            <w:shd w:val="clear" w:color="auto" w:fill="FFFFFF"/>
          </w:tcPr>
          <w:p w14:paraId="6DB09CFF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66 (0.46 - 0.94)</w:t>
            </w:r>
          </w:p>
        </w:tc>
        <w:tc>
          <w:tcPr>
            <w:tcW w:w="2250" w:type="dxa"/>
            <w:shd w:val="clear" w:color="auto" w:fill="FFFFFF"/>
          </w:tcPr>
          <w:p w14:paraId="2B83E52A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79 (0.59 - 1.05)</w:t>
            </w:r>
          </w:p>
        </w:tc>
        <w:tc>
          <w:tcPr>
            <w:tcW w:w="2430" w:type="dxa"/>
            <w:shd w:val="clear" w:color="auto" w:fill="FFFFFF"/>
          </w:tcPr>
          <w:p w14:paraId="7DFB56D8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59 (0.37 - 0.94)</w:t>
            </w:r>
          </w:p>
        </w:tc>
      </w:tr>
      <w:tr w:rsidR="005307CA" w:rsidRPr="005B11B3" w14:paraId="29831F94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5722BE69" w14:textId="77777777" w:rsidR="005307CA" w:rsidRPr="005B11B3" w:rsidRDefault="005307CA" w:rsidP="00C10BC8">
            <w:pPr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Incidence rate ratio (95% CI)</w:t>
            </w:r>
          </w:p>
        </w:tc>
        <w:tc>
          <w:tcPr>
            <w:tcW w:w="2160" w:type="dxa"/>
            <w:shd w:val="clear" w:color="auto" w:fill="FFFFFF"/>
          </w:tcPr>
          <w:p w14:paraId="6AEF941D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041211CD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4441A34A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1.20 (0.71 - 2.02)</w:t>
            </w:r>
          </w:p>
        </w:tc>
        <w:tc>
          <w:tcPr>
            <w:tcW w:w="2430" w:type="dxa"/>
            <w:shd w:val="clear" w:color="auto" w:fill="FFFFFF"/>
          </w:tcPr>
          <w:p w14:paraId="2522221B" w14:textId="77777777" w:rsidR="005307CA" w:rsidRPr="005B11B3" w:rsidRDefault="005307CA" w:rsidP="00C10BC8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90 (0.47 - 1.75)</w:t>
            </w:r>
          </w:p>
        </w:tc>
      </w:tr>
      <w:tr w:rsidR="005307CA" w:rsidRPr="005B11B3" w14:paraId="6FE7DD59" w14:textId="77777777" w:rsidTr="005307CA">
        <w:trPr>
          <w:cantSplit/>
        </w:trPr>
        <w:tc>
          <w:tcPr>
            <w:tcW w:w="3600" w:type="dxa"/>
            <w:shd w:val="clear" w:color="auto" w:fill="FFFFFF"/>
          </w:tcPr>
          <w:p w14:paraId="265F4C54" w14:textId="77777777" w:rsidR="005307CA" w:rsidRPr="005B11B3" w:rsidRDefault="005307CA" w:rsidP="00C10BC8">
            <w:pPr>
              <w:keepNext/>
              <w:adjustRightInd w:val="0"/>
              <w:ind w:left="400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p-value</w:t>
            </w:r>
          </w:p>
        </w:tc>
        <w:tc>
          <w:tcPr>
            <w:tcW w:w="2160" w:type="dxa"/>
            <w:shd w:val="clear" w:color="auto" w:fill="FFFFFF"/>
          </w:tcPr>
          <w:p w14:paraId="31000B02" w14:textId="77777777" w:rsidR="005307CA" w:rsidRPr="005B11B3" w:rsidRDefault="005307CA" w:rsidP="00C10BC8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160" w:type="dxa"/>
            <w:shd w:val="clear" w:color="auto" w:fill="FFFFFF"/>
          </w:tcPr>
          <w:p w14:paraId="69B3130E" w14:textId="77777777" w:rsidR="005307CA" w:rsidRPr="005B11B3" w:rsidRDefault="005307CA" w:rsidP="00C10BC8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2250" w:type="dxa"/>
            <w:shd w:val="clear" w:color="auto" w:fill="FFFFFF"/>
          </w:tcPr>
          <w:p w14:paraId="15EEFD4B" w14:textId="77777777" w:rsidR="005307CA" w:rsidRPr="005B11B3" w:rsidRDefault="005307CA" w:rsidP="00C10BC8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67</w:t>
            </w:r>
          </w:p>
        </w:tc>
        <w:tc>
          <w:tcPr>
            <w:tcW w:w="2430" w:type="dxa"/>
            <w:shd w:val="clear" w:color="auto" w:fill="FFFFFF"/>
          </w:tcPr>
          <w:p w14:paraId="0C77EDBB" w14:textId="77777777" w:rsidR="005307CA" w:rsidRPr="005B11B3" w:rsidRDefault="005307CA" w:rsidP="00C10BC8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5B11B3">
              <w:rPr>
                <w:rFonts w:ascii="Arial" w:hAnsi="Arial" w:cs="Arial"/>
                <w:color w:val="000000"/>
              </w:rPr>
              <w:t>0.92</w:t>
            </w:r>
          </w:p>
        </w:tc>
      </w:tr>
    </w:tbl>
    <w:p w14:paraId="2D2384F0" w14:textId="77777777" w:rsidR="005307CA" w:rsidRDefault="005307CA" w:rsidP="005307CA">
      <w:pPr>
        <w:rPr>
          <w:bCs/>
        </w:rPr>
      </w:pPr>
      <w:r>
        <w:rPr>
          <w:bCs/>
        </w:rPr>
        <w:t>* Defined as hemoglobin concentration</w:t>
      </w:r>
      <w:r w:rsidRPr="00747B7B">
        <w:rPr>
          <w:bCs/>
        </w:rPr>
        <w:t xml:space="preserve"> &lt;5.5 g</w:t>
      </w:r>
      <w:r>
        <w:rPr>
          <w:bCs/>
        </w:rPr>
        <w:t>rams</w:t>
      </w:r>
      <w:r w:rsidRPr="00747B7B">
        <w:rPr>
          <w:bCs/>
        </w:rPr>
        <w:t>/d</w:t>
      </w:r>
      <w:r>
        <w:rPr>
          <w:bCs/>
        </w:rPr>
        <w:t>eciliter</w:t>
      </w:r>
    </w:p>
    <w:p w14:paraId="46AFAA5A" w14:textId="77777777" w:rsidR="005307CA" w:rsidRPr="004D5E11" w:rsidRDefault="005307CA" w:rsidP="005307CA">
      <w:pPr>
        <w:rPr>
          <w:bCs/>
        </w:rPr>
      </w:pPr>
      <w:r>
        <w:rPr>
          <w:bCs/>
        </w:rPr>
        <w:t>SP-AQ: Sulfadoxine/Pyrimethamine-Amodiaquine; DP: Dihydroartemisinin/Piperaquine; CI: confidence interval</w:t>
      </w:r>
    </w:p>
    <w:p w14:paraId="367CFCBC" w14:textId="77777777" w:rsidR="005307CA" w:rsidRDefault="005307CA" w:rsidP="005307CA">
      <w:pPr>
        <w:rPr>
          <w:b/>
        </w:rPr>
        <w:sectPr w:rsidR="005307CA" w:rsidSect="0091221C">
          <w:pgSz w:w="15840" w:h="12240" w:orient="landscape"/>
          <w:pgMar w:top="1080" w:right="1440" w:bottom="1080" w:left="1440" w:header="720" w:footer="720" w:gutter="0"/>
          <w:cols w:space="720"/>
          <w:docGrid w:linePitch="360"/>
        </w:sectPr>
      </w:pPr>
    </w:p>
    <w:p w14:paraId="2C2F048E" w14:textId="080593CC" w:rsidR="005307CA" w:rsidRDefault="005307CA" w:rsidP="00AE694F">
      <w:pPr>
        <w:pStyle w:val="Heading2"/>
      </w:pPr>
      <w:bookmarkStart w:id="15" w:name="_Toc113270936"/>
      <w:r w:rsidRPr="001A4F97">
        <w:lastRenderedPageBreak/>
        <w:t xml:space="preserve">Table </w:t>
      </w:r>
      <w:r w:rsidR="00987205">
        <w:t>D</w:t>
      </w:r>
      <w:r w:rsidRPr="001A4F97">
        <w:t xml:space="preserve">. Main </w:t>
      </w:r>
      <w:r>
        <w:t>Hematologic Outcomes According to Subgroups in the As-Treated Population</w:t>
      </w:r>
      <w:bookmarkEnd w:id="15"/>
    </w:p>
    <w:tbl>
      <w:tblPr>
        <w:tblStyle w:val="TableGrid"/>
        <w:tblW w:w="14686" w:type="dxa"/>
        <w:tblBorders>
          <w:left w:val="none" w:sz="0" w:space="0" w:color="auto"/>
          <w:right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0"/>
        <w:gridCol w:w="1710"/>
        <w:gridCol w:w="1710"/>
        <w:gridCol w:w="1710"/>
        <w:gridCol w:w="1576"/>
        <w:gridCol w:w="1304"/>
        <w:gridCol w:w="1754"/>
        <w:gridCol w:w="1666"/>
        <w:gridCol w:w="1193"/>
        <w:gridCol w:w="83"/>
      </w:tblGrid>
      <w:tr w:rsidR="005307CA" w:rsidRPr="00A4579C" w14:paraId="7CD257D8" w14:textId="77777777" w:rsidTr="0091221C">
        <w:trPr>
          <w:tblHeader/>
        </w:trPr>
        <w:tc>
          <w:tcPr>
            <w:tcW w:w="1980" w:type="dxa"/>
          </w:tcPr>
          <w:p w14:paraId="22CE7B0D" w14:textId="77777777" w:rsidR="005307CA" w:rsidRPr="00A4579C" w:rsidRDefault="005307CA" w:rsidP="00C10BC8">
            <w:pPr>
              <w:rPr>
                <w:b/>
              </w:rPr>
            </w:pPr>
          </w:p>
        </w:tc>
        <w:tc>
          <w:tcPr>
            <w:tcW w:w="1710" w:type="dxa"/>
          </w:tcPr>
          <w:p w14:paraId="665375CA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Overall</w:t>
            </w:r>
          </w:p>
        </w:tc>
        <w:tc>
          <w:tcPr>
            <w:tcW w:w="1710" w:type="dxa"/>
          </w:tcPr>
          <w:p w14:paraId="2ADABEF2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Daily Proguanil</w:t>
            </w:r>
          </w:p>
        </w:tc>
        <w:tc>
          <w:tcPr>
            <w:tcW w:w="4590" w:type="dxa"/>
            <w:gridSpan w:val="3"/>
          </w:tcPr>
          <w:p w14:paraId="24DC075B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Monthly SP-AQ</w:t>
            </w:r>
          </w:p>
        </w:tc>
        <w:tc>
          <w:tcPr>
            <w:tcW w:w="4696" w:type="dxa"/>
            <w:gridSpan w:val="4"/>
          </w:tcPr>
          <w:p w14:paraId="281305CD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Monthly DP</w:t>
            </w:r>
          </w:p>
        </w:tc>
      </w:tr>
      <w:tr w:rsidR="005307CA" w:rsidRPr="00A4579C" w14:paraId="4882667D" w14:textId="77777777" w:rsidTr="0091221C">
        <w:trPr>
          <w:gridAfter w:val="1"/>
          <w:wAfter w:w="83" w:type="dxa"/>
          <w:tblHeader/>
        </w:trPr>
        <w:tc>
          <w:tcPr>
            <w:tcW w:w="1980" w:type="dxa"/>
            <w:tcBorders>
              <w:bottom w:val="single" w:sz="4" w:space="0" w:color="auto"/>
            </w:tcBorders>
          </w:tcPr>
          <w:p w14:paraId="2C80F986" w14:textId="77777777" w:rsidR="005307CA" w:rsidRPr="00A4579C" w:rsidRDefault="005307CA" w:rsidP="00C10BC8">
            <w:pPr>
              <w:rPr>
                <w:b/>
              </w:rPr>
            </w:pPr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14:paraId="6AF14D7D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Incidence (events/PPY)</w:t>
            </w:r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14:paraId="46369D03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Incidence (events/PPY)</w:t>
            </w:r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14:paraId="38324572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Incidence</w:t>
            </w:r>
          </w:p>
          <w:p w14:paraId="7B9EF995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(events/PPY)</w:t>
            </w:r>
          </w:p>
        </w:tc>
        <w:tc>
          <w:tcPr>
            <w:tcW w:w="1576" w:type="dxa"/>
            <w:tcBorders>
              <w:bottom w:val="single" w:sz="4" w:space="0" w:color="auto"/>
            </w:tcBorders>
          </w:tcPr>
          <w:p w14:paraId="1CD9BACC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Incidence Rate Ratio (95% CI)*</w:t>
            </w:r>
          </w:p>
        </w:tc>
        <w:tc>
          <w:tcPr>
            <w:tcW w:w="1304" w:type="dxa"/>
            <w:tcBorders>
              <w:bottom w:val="single" w:sz="4" w:space="0" w:color="auto"/>
            </w:tcBorders>
          </w:tcPr>
          <w:p w14:paraId="67DFECB6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p-value*</w:t>
            </w:r>
          </w:p>
        </w:tc>
        <w:tc>
          <w:tcPr>
            <w:tcW w:w="1754" w:type="dxa"/>
            <w:tcBorders>
              <w:bottom w:val="single" w:sz="4" w:space="0" w:color="auto"/>
            </w:tcBorders>
          </w:tcPr>
          <w:p w14:paraId="148902B2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Incidence (events/PPY)</w:t>
            </w:r>
          </w:p>
        </w:tc>
        <w:tc>
          <w:tcPr>
            <w:tcW w:w="1666" w:type="dxa"/>
            <w:tcBorders>
              <w:bottom w:val="single" w:sz="4" w:space="0" w:color="auto"/>
            </w:tcBorders>
          </w:tcPr>
          <w:p w14:paraId="673934D0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Incidence Rate Ratio</w:t>
            </w:r>
          </w:p>
          <w:p w14:paraId="18ABFAB6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(95% CI)*</w:t>
            </w:r>
          </w:p>
        </w:tc>
        <w:tc>
          <w:tcPr>
            <w:tcW w:w="1193" w:type="dxa"/>
            <w:tcBorders>
              <w:bottom w:val="single" w:sz="4" w:space="0" w:color="auto"/>
            </w:tcBorders>
          </w:tcPr>
          <w:p w14:paraId="18BDE838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p-value*</w:t>
            </w:r>
          </w:p>
        </w:tc>
      </w:tr>
      <w:tr w:rsidR="005307CA" w:rsidRPr="00A4579C" w14:paraId="79AF9FAB" w14:textId="77777777" w:rsidTr="0091221C">
        <w:trPr>
          <w:gridAfter w:val="1"/>
          <w:wAfter w:w="83" w:type="dxa"/>
        </w:trPr>
        <w:tc>
          <w:tcPr>
            <w:tcW w:w="1980" w:type="dxa"/>
            <w:tcBorders>
              <w:right w:val="nil"/>
            </w:tcBorders>
            <w:shd w:val="clear" w:color="auto" w:fill="D9D9D9" w:themeFill="background1" w:themeFillShade="D9"/>
          </w:tcPr>
          <w:p w14:paraId="4DA2A173" w14:textId="77777777" w:rsidR="005307CA" w:rsidRPr="00A4579C" w:rsidRDefault="005307CA" w:rsidP="00C10BC8">
            <w:pPr>
              <w:rPr>
                <w:b/>
              </w:rPr>
            </w:pPr>
            <w:r w:rsidRPr="00A4579C">
              <w:rPr>
                <w:b/>
              </w:rPr>
              <w:t>Painful events</w:t>
            </w:r>
          </w:p>
        </w:tc>
        <w:tc>
          <w:tcPr>
            <w:tcW w:w="1710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7318A306" w14:textId="77777777" w:rsidR="005307CA" w:rsidRPr="00A4579C" w:rsidRDefault="005307CA" w:rsidP="00C10BC8">
            <w:pPr>
              <w:jc w:val="center"/>
              <w:rPr>
                <w:b/>
              </w:rPr>
            </w:pPr>
          </w:p>
        </w:tc>
        <w:tc>
          <w:tcPr>
            <w:tcW w:w="1710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13330CC0" w14:textId="77777777" w:rsidR="005307CA" w:rsidRPr="00A4579C" w:rsidRDefault="005307CA" w:rsidP="00C10BC8">
            <w:pPr>
              <w:jc w:val="center"/>
              <w:rPr>
                <w:b/>
              </w:rPr>
            </w:pPr>
          </w:p>
        </w:tc>
        <w:tc>
          <w:tcPr>
            <w:tcW w:w="1710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287CE70F" w14:textId="77777777" w:rsidR="005307CA" w:rsidRPr="00A4579C" w:rsidRDefault="005307CA" w:rsidP="00C10BC8">
            <w:pPr>
              <w:jc w:val="center"/>
              <w:rPr>
                <w:b/>
              </w:rPr>
            </w:pPr>
          </w:p>
        </w:tc>
        <w:tc>
          <w:tcPr>
            <w:tcW w:w="1576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5AB904F6" w14:textId="77777777" w:rsidR="005307CA" w:rsidRPr="00A4579C" w:rsidRDefault="005307CA" w:rsidP="00C10BC8">
            <w:pPr>
              <w:jc w:val="center"/>
              <w:rPr>
                <w:b/>
              </w:rPr>
            </w:pPr>
          </w:p>
        </w:tc>
        <w:tc>
          <w:tcPr>
            <w:tcW w:w="1304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07003B65" w14:textId="77777777" w:rsidR="005307CA" w:rsidRPr="00A4579C" w:rsidRDefault="005307CA" w:rsidP="00C10BC8">
            <w:pPr>
              <w:jc w:val="center"/>
              <w:rPr>
                <w:b/>
              </w:rPr>
            </w:pPr>
          </w:p>
        </w:tc>
        <w:tc>
          <w:tcPr>
            <w:tcW w:w="1754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2EF345FE" w14:textId="77777777" w:rsidR="005307CA" w:rsidRPr="00A4579C" w:rsidRDefault="005307CA" w:rsidP="00C10BC8">
            <w:pPr>
              <w:jc w:val="center"/>
              <w:rPr>
                <w:b/>
              </w:rPr>
            </w:pPr>
          </w:p>
        </w:tc>
        <w:tc>
          <w:tcPr>
            <w:tcW w:w="1666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45D0F2DF" w14:textId="77777777" w:rsidR="005307CA" w:rsidRPr="00A4579C" w:rsidRDefault="005307CA" w:rsidP="00C10BC8">
            <w:pPr>
              <w:jc w:val="center"/>
              <w:rPr>
                <w:b/>
              </w:rPr>
            </w:pPr>
          </w:p>
        </w:tc>
        <w:tc>
          <w:tcPr>
            <w:tcW w:w="1193" w:type="dxa"/>
            <w:tcBorders>
              <w:left w:val="nil"/>
            </w:tcBorders>
            <w:shd w:val="clear" w:color="auto" w:fill="D9D9D9" w:themeFill="background1" w:themeFillShade="D9"/>
          </w:tcPr>
          <w:p w14:paraId="7C02276E" w14:textId="77777777" w:rsidR="005307CA" w:rsidRPr="00A4579C" w:rsidRDefault="005307CA" w:rsidP="00C10BC8">
            <w:pPr>
              <w:jc w:val="center"/>
              <w:rPr>
                <w:b/>
              </w:rPr>
            </w:pPr>
          </w:p>
        </w:tc>
      </w:tr>
      <w:tr w:rsidR="005307CA" w:rsidRPr="00A4579C" w14:paraId="3475A6B9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618D54EF" w14:textId="77777777" w:rsidR="005307CA" w:rsidRPr="00A4579C" w:rsidRDefault="005307CA" w:rsidP="00C10BC8">
            <w:pPr>
              <w:rPr>
                <w:rFonts w:ascii="Arial" w:hAnsi="Arial" w:cs="Arial"/>
                <w:b/>
              </w:rPr>
            </w:pPr>
            <w:r w:rsidRPr="00A4579C">
              <w:rPr>
                <w:rFonts w:ascii="Arial" w:hAnsi="Arial" w:cs="Arial"/>
                <w:b/>
              </w:rPr>
              <w:t>Age at enrollment</w:t>
            </w:r>
          </w:p>
        </w:tc>
        <w:tc>
          <w:tcPr>
            <w:tcW w:w="1710" w:type="dxa"/>
            <w:shd w:val="clear" w:color="auto" w:fill="auto"/>
          </w:tcPr>
          <w:p w14:paraId="060051BC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10" w:type="dxa"/>
            <w:shd w:val="clear" w:color="auto" w:fill="auto"/>
          </w:tcPr>
          <w:p w14:paraId="554C44E7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10" w:type="dxa"/>
            <w:shd w:val="clear" w:color="auto" w:fill="auto"/>
          </w:tcPr>
          <w:p w14:paraId="69FC472E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576" w:type="dxa"/>
            <w:shd w:val="clear" w:color="auto" w:fill="auto"/>
          </w:tcPr>
          <w:p w14:paraId="0E4393D2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304" w:type="dxa"/>
          </w:tcPr>
          <w:p w14:paraId="518A862D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54" w:type="dxa"/>
            <w:shd w:val="clear" w:color="auto" w:fill="auto"/>
          </w:tcPr>
          <w:p w14:paraId="4A4A509A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666" w:type="dxa"/>
            <w:shd w:val="clear" w:color="auto" w:fill="auto"/>
          </w:tcPr>
          <w:p w14:paraId="2002FF23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193" w:type="dxa"/>
          </w:tcPr>
          <w:p w14:paraId="2E02975D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</w:tr>
      <w:tr w:rsidR="005307CA" w:rsidRPr="00A4579C" w14:paraId="060B3298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2089DC2E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1- 5 years</w:t>
            </w:r>
          </w:p>
        </w:tc>
        <w:tc>
          <w:tcPr>
            <w:tcW w:w="1710" w:type="dxa"/>
            <w:shd w:val="clear" w:color="auto" w:fill="auto"/>
          </w:tcPr>
          <w:p w14:paraId="63D0836F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10</w:t>
            </w:r>
          </w:p>
          <w:p w14:paraId="514F3867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3.38 - 4.97)</w:t>
            </w:r>
          </w:p>
        </w:tc>
        <w:tc>
          <w:tcPr>
            <w:tcW w:w="1710" w:type="dxa"/>
            <w:shd w:val="clear" w:color="auto" w:fill="auto"/>
          </w:tcPr>
          <w:p w14:paraId="6733A3A7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48</w:t>
            </w:r>
          </w:p>
          <w:p w14:paraId="431A2E83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3.41 - 5.90)</w:t>
            </w:r>
          </w:p>
        </w:tc>
        <w:tc>
          <w:tcPr>
            <w:tcW w:w="1710" w:type="dxa"/>
            <w:shd w:val="clear" w:color="auto" w:fill="auto"/>
          </w:tcPr>
          <w:p w14:paraId="5E772032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3.59</w:t>
            </w:r>
          </w:p>
          <w:p w14:paraId="1B1AF861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2.64 - 4.89)</w:t>
            </w:r>
          </w:p>
        </w:tc>
        <w:tc>
          <w:tcPr>
            <w:tcW w:w="1576" w:type="dxa"/>
            <w:shd w:val="clear" w:color="auto" w:fill="auto"/>
          </w:tcPr>
          <w:p w14:paraId="74B76F63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80</w:t>
            </w:r>
          </w:p>
          <w:p w14:paraId="3C39141D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48 - 1.34)</w:t>
            </w:r>
          </w:p>
        </w:tc>
        <w:tc>
          <w:tcPr>
            <w:tcW w:w="1304" w:type="dxa"/>
          </w:tcPr>
          <w:p w14:paraId="74C56CC8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68</w:t>
            </w:r>
          </w:p>
        </w:tc>
        <w:tc>
          <w:tcPr>
            <w:tcW w:w="1754" w:type="dxa"/>
            <w:shd w:val="clear" w:color="auto" w:fill="auto"/>
          </w:tcPr>
          <w:p w14:paraId="54EB231A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17</w:t>
            </w:r>
          </w:p>
          <w:p w14:paraId="5BAE6C64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2.70 - 6.45)</w:t>
            </w:r>
          </w:p>
        </w:tc>
        <w:tc>
          <w:tcPr>
            <w:tcW w:w="1666" w:type="dxa"/>
            <w:shd w:val="clear" w:color="auto" w:fill="auto"/>
          </w:tcPr>
          <w:p w14:paraId="4D813143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93</w:t>
            </w:r>
          </w:p>
          <w:p w14:paraId="704BB79F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48 - 1.80)</w:t>
            </w:r>
          </w:p>
        </w:tc>
        <w:tc>
          <w:tcPr>
            <w:tcW w:w="1193" w:type="dxa"/>
          </w:tcPr>
          <w:p w14:paraId="23D03843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&gt;0.99</w:t>
            </w:r>
          </w:p>
        </w:tc>
      </w:tr>
      <w:tr w:rsidR="005307CA" w:rsidRPr="00A4579C" w14:paraId="349D40C1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76A092EF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5 – 10 years</w:t>
            </w:r>
          </w:p>
        </w:tc>
        <w:tc>
          <w:tcPr>
            <w:tcW w:w="1710" w:type="dxa"/>
            <w:shd w:val="clear" w:color="auto" w:fill="auto"/>
          </w:tcPr>
          <w:p w14:paraId="0931D0FD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45</w:t>
            </w:r>
          </w:p>
          <w:p w14:paraId="572B3E9E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3.70 - 5.35)</w:t>
            </w:r>
          </w:p>
        </w:tc>
        <w:tc>
          <w:tcPr>
            <w:tcW w:w="1710" w:type="dxa"/>
            <w:shd w:val="clear" w:color="auto" w:fill="auto"/>
          </w:tcPr>
          <w:p w14:paraId="310E22E5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34</w:t>
            </w:r>
          </w:p>
          <w:p w14:paraId="065D6976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3.26 - 5.79)</w:t>
            </w:r>
          </w:p>
        </w:tc>
        <w:tc>
          <w:tcPr>
            <w:tcW w:w="1710" w:type="dxa"/>
            <w:shd w:val="clear" w:color="auto" w:fill="auto"/>
          </w:tcPr>
          <w:p w14:paraId="48A3852B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86</w:t>
            </w:r>
          </w:p>
          <w:p w14:paraId="4438B064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3.38 - 7.00)</w:t>
            </w:r>
          </w:p>
        </w:tc>
        <w:tc>
          <w:tcPr>
            <w:tcW w:w="1576" w:type="dxa"/>
            <w:shd w:val="clear" w:color="auto" w:fill="auto"/>
          </w:tcPr>
          <w:p w14:paraId="4DD3CA23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.12</w:t>
            </w:r>
          </w:p>
          <w:p w14:paraId="50FE8A70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64 - 1.97)</w:t>
            </w:r>
          </w:p>
        </w:tc>
        <w:tc>
          <w:tcPr>
            <w:tcW w:w="1304" w:type="dxa"/>
          </w:tcPr>
          <w:p w14:paraId="5011CFD7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97</w:t>
            </w:r>
          </w:p>
        </w:tc>
        <w:tc>
          <w:tcPr>
            <w:tcW w:w="1754" w:type="dxa"/>
            <w:shd w:val="clear" w:color="auto" w:fill="auto"/>
          </w:tcPr>
          <w:p w14:paraId="565F4D30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18</w:t>
            </w:r>
          </w:p>
          <w:p w14:paraId="2120FB5D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3.09 - 5.66)</w:t>
            </w:r>
          </w:p>
        </w:tc>
        <w:tc>
          <w:tcPr>
            <w:tcW w:w="1666" w:type="dxa"/>
            <w:shd w:val="clear" w:color="auto" w:fill="auto"/>
          </w:tcPr>
          <w:p w14:paraId="0957D8DC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96</w:t>
            </w:r>
          </w:p>
          <w:p w14:paraId="0A271AA2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56 - 1.65)</w:t>
            </w:r>
          </w:p>
        </w:tc>
        <w:tc>
          <w:tcPr>
            <w:tcW w:w="1193" w:type="dxa"/>
          </w:tcPr>
          <w:p w14:paraId="193580DC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&gt;0.99</w:t>
            </w:r>
          </w:p>
        </w:tc>
      </w:tr>
      <w:tr w:rsidR="005307CA" w:rsidRPr="00A4579C" w14:paraId="7A9EA0D3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0FC9F4DF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Interaction p-value</w:t>
            </w:r>
          </w:p>
        </w:tc>
        <w:tc>
          <w:tcPr>
            <w:tcW w:w="1710" w:type="dxa"/>
            <w:shd w:val="clear" w:color="auto" w:fill="auto"/>
          </w:tcPr>
          <w:p w14:paraId="51C3D0CC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50</w:t>
            </w:r>
          </w:p>
        </w:tc>
        <w:tc>
          <w:tcPr>
            <w:tcW w:w="1710" w:type="dxa"/>
            <w:shd w:val="clear" w:color="auto" w:fill="auto"/>
          </w:tcPr>
          <w:p w14:paraId="602E0E61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10" w:type="dxa"/>
            <w:shd w:val="clear" w:color="auto" w:fill="auto"/>
          </w:tcPr>
          <w:p w14:paraId="61EA8B22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576" w:type="dxa"/>
            <w:shd w:val="clear" w:color="auto" w:fill="auto"/>
          </w:tcPr>
          <w:p w14:paraId="7DE886C4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304" w:type="dxa"/>
          </w:tcPr>
          <w:p w14:paraId="5C87113A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54" w:type="dxa"/>
            <w:shd w:val="clear" w:color="auto" w:fill="auto"/>
          </w:tcPr>
          <w:p w14:paraId="44ACBA02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666" w:type="dxa"/>
            <w:shd w:val="clear" w:color="auto" w:fill="auto"/>
          </w:tcPr>
          <w:p w14:paraId="3168B3B2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93" w:type="dxa"/>
          </w:tcPr>
          <w:p w14:paraId="18C28CC2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</w:tr>
      <w:tr w:rsidR="005307CA" w:rsidRPr="00A4579C" w14:paraId="7935D666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328CC141" w14:textId="77777777" w:rsidR="005307CA" w:rsidRPr="00A4579C" w:rsidRDefault="005307CA" w:rsidP="00C10BC8">
            <w:pPr>
              <w:rPr>
                <w:rFonts w:ascii="Arial" w:hAnsi="Arial" w:cs="Arial"/>
                <w:b/>
              </w:rPr>
            </w:pPr>
            <w:r w:rsidRPr="00A4579C">
              <w:rPr>
                <w:rFonts w:ascii="Arial" w:hAnsi="Arial" w:cs="Arial"/>
                <w:b/>
              </w:rPr>
              <w:t>Hydroxyurea use at baseline</w:t>
            </w:r>
          </w:p>
        </w:tc>
        <w:tc>
          <w:tcPr>
            <w:tcW w:w="1710" w:type="dxa"/>
            <w:shd w:val="clear" w:color="auto" w:fill="auto"/>
          </w:tcPr>
          <w:p w14:paraId="5CDEA52A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10" w:type="dxa"/>
            <w:shd w:val="clear" w:color="auto" w:fill="auto"/>
          </w:tcPr>
          <w:p w14:paraId="64733231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10" w:type="dxa"/>
            <w:shd w:val="clear" w:color="auto" w:fill="auto"/>
          </w:tcPr>
          <w:p w14:paraId="32597E42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576" w:type="dxa"/>
            <w:shd w:val="clear" w:color="auto" w:fill="auto"/>
          </w:tcPr>
          <w:p w14:paraId="2E4D7881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304" w:type="dxa"/>
          </w:tcPr>
          <w:p w14:paraId="6D14AE20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54" w:type="dxa"/>
            <w:shd w:val="clear" w:color="auto" w:fill="auto"/>
          </w:tcPr>
          <w:p w14:paraId="4D68E37B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666" w:type="dxa"/>
            <w:shd w:val="clear" w:color="auto" w:fill="auto"/>
          </w:tcPr>
          <w:p w14:paraId="4BEBC837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193" w:type="dxa"/>
          </w:tcPr>
          <w:p w14:paraId="2F6CBA5A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</w:tr>
      <w:tr w:rsidR="005307CA" w:rsidRPr="00A4579C" w14:paraId="7CCE442F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216F00BE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Yes</w:t>
            </w:r>
          </w:p>
        </w:tc>
        <w:tc>
          <w:tcPr>
            <w:tcW w:w="1710" w:type="dxa"/>
            <w:shd w:val="clear" w:color="auto" w:fill="auto"/>
          </w:tcPr>
          <w:p w14:paraId="3A7C2BE7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3.73</w:t>
            </w:r>
          </w:p>
          <w:p w14:paraId="48ACFD35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3.05 - 4.57)</w:t>
            </w:r>
          </w:p>
        </w:tc>
        <w:tc>
          <w:tcPr>
            <w:tcW w:w="1710" w:type="dxa"/>
            <w:shd w:val="clear" w:color="auto" w:fill="auto"/>
          </w:tcPr>
          <w:p w14:paraId="2F7AAE40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20</w:t>
            </w:r>
          </w:p>
          <w:p w14:paraId="107B987B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3.23 - 5.47)</w:t>
            </w:r>
          </w:p>
        </w:tc>
        <w:tc>
          <w:tcPr>
            <w:tcW w:w="1710" w:type="dxa"/>
            <w:shd w:val="clear" w:color="auto" w:fill="auto"/>
          </w:tcPr>
          <w:p w14:paraId="7095683E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3.39</w:t>
            </w:r>
          </w:p>
          <w:p w14:paraId="2ECD1041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2.14 - 5.35)</w:t>
            </w:r>
          </w:p>
        </w:tc>
        <w:tc>
          <w:tcPr>
            <w:tcW w:w="1576" w:type="dxa"/>
            <w:shd w:val="clear" w:color="auto" w:fill="auto"/>
          </w:tcPr>
          <w:p w14:paraId="0BF55FAA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81</w:t>
            </w:r>
          </w:p>
          <w:p w14:paraId="5F63AC43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42 - 1.54)</w:t>
            </w:r>
          </w:p>
        </w:tc>
        <w:tc>
          <w:tcPr>
            <w:tcW w:w="1304" w:type="dxa"/>
          </w:tcPr>
          <w:p w14:paraId="0DD46654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84</w:t>
            </w:r>
          </w:p>
        </w:tc>
        <w:tc>
          <w:tcPr>
            <w:tcW w:w="1754" w:type="dxa"/>
            <w:shd w:val="clear" w:color="auto" w:fill="auto"/>
          </w:tcPr>
          <w:p w14:paraId="28664BC8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3.29</w:t>
            </w:r>
          </w:p>
          <w:p w14:paraId="7775F206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2.23 - 4.85)</w:t>
            </w:r>
          </w:p>
        </w:tc>
        <w:tc>
          <w:tcPr>
            <w:tcW w:w="1666" w:type="dxa"/>
            <w:shd w:val="clear" w:color="auto" w:fill="auto"/>
          </w:tcPr>
          <w:p w14:paraId="02D2BD21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78</w:t>
            </w:r>
          </w:p>
          <w:p w14:paraId="69AE52A8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43 - 1.43)</w:t>
            </w:r>
          </w:p>
        </w:tc>
        <w:tc>
          <w:tcPr>
            <w:tcW w:w="1193" w:type="dxa"/>
          </w:tcPr>
          <w:p w14:paraId="5FA5F5A9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72</w:t>
            </w:r>
          </w:p>
        </w:tc>
      </w:tr>
      <w:tr w:rsidR="005307CA" w:rsidRPr="00A4579C" w14:paraId="5DCDE353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101ABF94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No</w:t>
            </w:r>
          </w:p>
        </w:tc>
        <w:tc>
          <w:tcPr>
            <w:tcW w:w="1710" w:type="dxa"/>
            <w:shd w:val="clear" w:color="auto" w:fill="auto"/>
          </w:tcPr>
          <w:p w14:paraId="6D345805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79</w:t>
            </w:r>
          </w:p>
          <w:p w14:paraId="0C21AE0F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4.02 - 5.71)</w:t>
            </w:r>
          </w:p>
        </w:tc>
        <w:tc>
          <w:tcPr>
            <w:tcW w:w="1710" w:type="dxa"/>
            <w:shd w:val="clear" w:color="auto" w:fill="auto"/>
          </w:tcPr>
          <w:p w14:paraId="031F1AD8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66</w:t>
            </w:r>
          </w:p>
          <w:p w14:paraId="5B557615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3.45 - 6.30)</w:t>
            </w:r>
          </w:p>
        </w:tc>
        <w:tc>
          <w:tcPr>
            <w:tcW w:w="1710" w:type="dxa"/>
            <w:shd w:val="clear" w:color="auto" w:fill="auto"/>
          </w:tcPr>
          <w:p w14:paraId="789FE483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87</w:t>
            </w:r>
          </w:p>
          <w:p w14:paraId="290E611D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3.68 - 6.44)</w:t>
            </w:r>
          </w:p>
        </w:tc>
        <w:tc>
          <w:tcPr>
            <w:tcW w:w="1576" w:type="dxa"/>
            <w:shd w:val="clear" w:color="auto" w:fill="auto"/>
          </w:tcPr>
          <w:p w14:paraId="27B06230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.04</w:t>
            </w:r>
          </w:p>
          <w:p w14:paraId="34B39E4F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62 - 1.75)</w:t>
            </w:r>
          </w:p>
        </w:tc>
        <w:tc>
          <w:tcPr>
            <w:tcW w:w="1304" w:type="dxa"/>
          </w:tcPr>
          <w:p w14:paraId="69CD127D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&gt;0.99</w:t>
            </w:r>
          </w:p>
        </w:tc>
        <w:tc>
          <w:tcPr>
            <w:tcW w:w="1754" w:type="dxa"/>
            <w:shd w:val="clear" w:color="auto" w:fill="auto"/>
          </w:tcPr>
          <w:p w14:paraId="7B4B44C9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85</w:t>
            </w:r>
          </w:p>
          <w:p w14:paraId="119ACB22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3.42 - 6.86)</w:t>
            </w:r>
          </w:p>
        </w:tc>
        <w:tc>
          <w:tcPr>
            <w:tcW w:w="1666" w:type="dxa"/>
            <w:shd w:val="clear" w:color="auto" w:fill="auto"/>
          </w:tcPr>
          <w:p w14:paraId="7A6F916B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.04</w:t>
            </w:r>
          </w:p>
          <w:p w14:paraId="252AAD4F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58 - 1.88)</w:t>
            </w:r>
          </w:p>
        </w:tc>
        <w:tc>
          <w:tcPr>
            <w:tcW w:w="1193" w:type="dxa"/>
          </w:tcPr>
          <w:p w14:paraId="714777DA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&gt;0.99</w:t>
            </w:r>
          </w:p>
        </w:tc>
      </w:tr>
      <w:tr w:rsidR="005307CA" w:rsidRPr="00A4579C" w14:paraId="6D1E5E42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3E96CE2E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Interaction p-value</w:t>
            </w:r>
          </w:p>
        </w:tc>
        <w:tc>
          <w:tcPr>
            <w:tcW w:w="1710" w:type="dxa"/>
            <w:shd w:val="clear" w:color="auto" w:fill="auto"/>
          </w:tcPr>
          <w:p w14:paraId="3A708B2F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58</w:t>
            </w:r>
          </w:p>
        </w:tc>
        <w:tc>
          <w:tcPr>
            <w:tcW w:w="1710" w:type="dxa"/>
            <w:shd w:val="clear" w:color="auto" w:fill="auto"/>
          </w:tcPr>
          <w:p w14:paraId="0A986710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10" w:type="dxa"/>
            <w:shd w:val="clear" w:color="auto" w:fill="auto"/>
          </w:tcPr>
          <w:p w14:paraId="13B69440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576" w:type="dxa"/>
            <w:shd w:val="clear" w:color="auto" w:fill="auto"/>
          </w:tcPr>
          <w:p w14:paraId="5E622102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304" w:type="dxa"/>
          </w:tcPr>
          <w:p w14:paraId="759927AF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54" w:type="dxa"/>
            <w:shd w:val="clear" w:color="auto" w:fill="auto"/>
          </w:tcPr>
          <w:p w14:paraId="0F945C3D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666" w:type="dxa"/>
            <w:shd w:val="clear" w:color="auto" w:fill="auto"/>
          </w:tcPr>
          <w:p w14:paraId="49A346C8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93" w:type="dxa"/>
          </w:tcPr>
          <w:p w14:paraId="17DF5075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</w:tr>
      <w:tr w:rsidR="005307CA" w:rsidRPr="00A4579C" w14:paraId="77E536BF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41130E4D" w14:textId="77777777" w:rsidR="005307CA" w:rsidRPr="00A4579C" w:rsidRDefault="005307CA" w:rsidP="00C10BC8">
            <w:pPr>
              <w:rPr>
                <w:rFonts w:ascii="Arial" w:hAnsi="Arial" w:cs="Arial"/>
                <w:b/>
              </w:rPr>
            </w:pPr>
            <w:r w:rsidRPr="00A4579C">
              <w:rPr>
                <w:rFonts w:ascii="Arial" w:hAnsi="Arial" w:cs="Arial"/>
                <w:b/>
              </w:rPr>
              <w:t>Sex</w:t>
            </w:r>
          </w:p>
        </w:tc>
        <w:tc>
          <w:tcPr>
            <w:tcW w:w="1710" w:type="dxa"/>
            <w:shd w:val="clear" w:color="auto" w:fill="auto"/>
          </w:tcPr>
          <w:p w14:paraId="1318716C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10" w:type="dxa"/>
            <w:shd w:val="clear" w:color="auto" w:fill="auto"/>
          </w:tcPr>
          <w:p w14:paraId="2BC400B8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10" w:type="dxa"/>
            <w:shd w:val="clear" w:color="auto" w:fill="auto"/>
          </w:tcPr>
          <w:p w14:paraId="195C6D6F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576" w:type="dxa"/>
            <w:shd w:val="clear" w:color="auto" w:fill="auto"/>
          </w:tcPr>
          <w:p w14:paraId="09DF05F5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304" w:type="dxa"/>
          </w:tcPr>
          <w:p w14:paraId="4BF4382F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54" w:type="dxa"/>
            <w:shd w:val="clear" w:color="auto" w:fill="auto"/>
          </w:tcPr>
          <w:p w14:paraId="731C350B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666" w:type="dxa"/>
            <w:shd w:val="clear" w:color="auto" w:fill="auto"/>
          </w:tcPr>
          <w:p w14:paraId="1C2BDC43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193" w:type="dxa"/>
          </w:tcPr>
          <w:p w14:paraId="59ADB428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</w:tr>
      <w:tr w:rsidR="005307CA" w:rsidRPr="00A4579C" w14:paraId="4FD66E78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2F7243E2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Girls</w:t>
            </w:r>
          </w:p>
        </w:tc>
        <w:tc>
          <w:tcPr>
            <w:tcW w:w="1710" w:type="dxa"/>
            <w:shd w:val="clear" w:color="auto" w:fill="auto"/>
          </w:tcPr>
          <w:p w14:paraId="4DA310BD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14</w:t>
            </w:r>
          </w:p>
          <w:p w14:paraId="03C6021F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3.34 - 5.11)</w:t>
            </w:r>
          </w:p>
        </w:tc>
        <w:tc>
          <w:tcPr>
            <w:tcW w:w="1710" w:type="dxa"/>
            <w:shd w:val="clear" w:color="auto" w:fill="auto"/>
          </w:tcPr>
          <w:p w14:paraId="5E4C2279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23</w:t>
            </w:r>
          </w:p>
          <w:p w14:paraId="29D3532D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3.06 - 5.86)</w:t>
            </w:r>
          </w:p>
        </w:tc>
        <w:tc>
          <w:tcPr>
            <w:tcW w:w="1710" w:type="dxa"/>
            <w:shd w:val="clear" w:color="auto" w:fill="auto"/>
          </w:tcPr>
          <w:p w14:paraId="2B2AA94F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25</w:t>
            </w:r>
          </w:p>
          <w:p w14:paraId="1EAE0BE0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2.86 - 6.32)</w:t>
            </w:r>
          </w:p>
        </w:tc>
        <w:tc>
          <w:tcPr>
            <w:tcW w:w="1576" w:type="dxa"/>
            <w:shd w:val="clear" w:color="auto" w:fill="auto"/>
          </w:tcPr>
          <w:p w14:paraId="160A517E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.00</w:t>
            </w:r>
          </w:p>
          <w:p w14:paraId="24E4FC55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54 - 1.88)</w:t>
            </w:r>
          </w:p>
        </w:tc>
        <w:tc>
          <w:tcPr>
            <w:tcW w:w="1304" w:type="dxa"/>
          </w:tcPr>
          <w:p w14:paraId="7FB10D23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&gt;0.99</w:t>
            </w:r>
          </w:p>
        </w:tc>
        <w:tc>
          <w:tcPr>
            <w:tcW w:w="1754" w:type="dxa"/>
            <w:shd w:val="clear" w:color="auto" w:fill="auto"/>
          </w:tcPr>
          <w:p w14:paraId="4651E3C3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3.90</w:t>
            </w:r>
          </w:p>
          <w:p w14:paraId="4E9B86FB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2.61 - 5.82)</w:t>
            </w:r>
          </w:p>
        </w:tc>
        <w:tc>
          <w:tcPr>
            <w:tcW w:w="1666" w:type="dxa"/>
            <w:shd w:val="clear" w:color="auto" w:fill="auto"/>
          </w:tcPr>
          <w:p w14:paraId="3F962E8A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92</w:t>
            </w:r>
          </w:p>
          <w:p w14:paraId="7F84386C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47 - 1.79)</w:t>
            </w:r>
          </w:p>
        </w:tc>
        <w:tc>
          <w:tcPr>
            <w:tcW w:w="1193" w:type="dxa"/>
          </w:tcPr>
          <w:p w14:paraId="0E7594B4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99</w:t>
            </w:r>
          </w:p>
        </w:tc>
      </w:tr>
      <w:tr w:rsidR="005307CA" w:rsidRPr="00A4579C" w14:paraId="35D0E39D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7058CA75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Boys</w:t>
            </w:r>
          </w:p>
        </w:tc>
        <w:tc>
          <w:tcPr>
            <w:tcW w:w="1710" w:type="dxa"/>
            <w:shd w:val="clear" w:color="auto" w:fill="auto"/>
          </w:tcPr>
          <w:p w14:paraId="195BD4AE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44</w:t>
            </w:r>
          </w:p>
          <w:p w14:paraId="72FAD985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3.81 - 5.17)</w:t>
            </w:r>
          </w:p>
        </w:tc>
        <w:tc>
          <w:tcPr>
            <w:tcW w:w="1710" w:type="dxa"/>
            <w:shd w:val="clear" w:color="auto" w:fill="auto"/>
          </w:tcPr>
          <w:p w14:paraId="1C77BA01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58</w:t>
            </w:r>
          </w:p>
          <w:p w14:paraId="3827876A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3.61 - 5.82)</w:t>
            </w:r>
          </w:p>
        </w:tc>
        <w:tc>
          <w:tcPr>
            <w:tcW w:w="1710" w:type="dxa"/>
            <w:shd w:val="clear" w:color="auto" w:fill="auto"/>
          </w:tcPr>
          <w:p w14:paraId="5F82B92F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12</w:t>
            </w:r>
          </w:p>
          <w:p w14:paraId="35072B73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3.31 - 5.14)</w:t>
            </w:r>
          </w:p>
        </w:tc>
        <w:tc>
          <w:tcPr>
            <w:tcW w:w="1576" w:type="dxa"/>
            <w:shd w:val="clear" w:color="auto" w:fill="auto"/>
          </w:tcPr>
          <w:p w14:paraId="6F1A996A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90</w:t>
            </w:r>
          </w:p>
          <w:p w14:paraId="6A7C7203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59 - 1.36)</w:t>
            </w:r>
          </w:p>
        </w:tc>
        <w:tc>
          <w:tcPr>
            <w:tcW w:w="1304" w:type="dxa"/>
          </w:tcPr>
          <w:p w14:paraId="432EDCB1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93</w:t>
            </w:r>
          </w:p>
        </w:tc>
        <w:tc>
          <w:tcPr>
            <w:tcW w:w="1754" w:type="dxa"/>
            <w:shd w:val="clear" w:color="auto" w:fill="auto"/>
          </w:tcPr>
          <w:p w14:paraId="77D558F3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54</w:t>
            </w:r>
          </w:p>
          <w:p w14:paraId="4EC25CA2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3.21 - 6.42)</w:t>
            </w:r>
          </w:p>
        </w:tc>
        <w:tc>
          <w:tcPr>
            <w:tcW w:w="1666" w:type="dxa"/>
            <w:shd w:val="clear" w:color="auto" w:fill="auto"/>
          </w:tcPr>
          <w:p w14:paraId="1168A485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99</w:t>
            </w:r>
          </w:p>
          <w:p w14:paraId="767C4AD8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58 - 1.70)</w:t>
            </w:r>
          </w:p>
        </w:tc>
        <w:tc>
          <w:tcPr>
            <w:tcW w:w="1193" w:type="dxa"/>
          </w:tcPr>
          <w:p w14:paraId="19503A14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&gt;0.99</w:t>
            </w:r>
          </w:p>
        </w:tc>
      </w:tr>
      <w:tr w:rsidR="005307CA" w:rsidRPr="00A4579C" w14:paraId="52AC24B9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29B8C96A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Interaction p-value</w:t>
            </w:r>
          </w:p>
        </w:tc>
        <w:tc>
          <w:tcPr>
            <w:tcW w:w="1710" w:type="dxa"/>
            <w:shd w:val="clear" w:color="auto" w:fill="auto"/>
          </w:tcPr>
          <w:p w14:paraId="3113B702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86</w:t>
            </w:r>
          </w:p>
        </w:tc>
        <w:tc>
          <w:tcPr>
            <w:tcW w:w="1710" w:type="dxa"/>
            <w:shd w:val="clear" w:color="auto" w:fill="auto"/>
          </w:tcPr>
          <w:p w14:paraId="5C6096D9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10" w:type="dxa"/>
            <w:shd w:val="clear" w:color="auto" w:fill="auto"/>
          </w:tcPr>
          <w:p w14:paraId="0087FBD8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576" w:type="dxa"/>
            <w:shd w:val="clear" w:color="auto" w:fill="auto"/>
          </w:tcPr>
          <w:p w14:paraId="7BD54E5A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304" w:type="dxa"/>
          </w:tcPr>
          <w:p w14:paraId="412BDE70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54" w:type="dxa"/>
            <w:shd w:val="clear" w:color="auto" w:fill="auto"/>
          </w:tcPr>
          <w:p w14:paraId="4B014AED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666" w:type="dxa"/>
            <w:shd w:val="clear" w:color="auto" w:fill="auto"/>
          </w:tcPr>
          <w:p w14:paraId="0BA43094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93" w:type="dxa"/>
          </w:tcPr>
          <w:p w14:paraId="34E8665F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</w:tr>
      <w:tr w:rsidR="005307CA" w:rsidRPr="00A4579C" w14:paraId="5B305EC8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3109C1B9" w14:textId="77777777" w:rsidR="005307CA" w:rsidRPr="00A4579C" w:rsidRDefault="005307CA" w:rsidP="00C10BC8">
            <w:pPr>
              <w:rPr>
                <w:rFonts w:ascii="Arial" w:hAnsi="Arial" w:cs="Arial"/>
                <w:b/>
              </w:rPr>
            </w:pPr>
            <w:r w:rsidRPr="00A4579C">
              <w:rPr>
                <w:rFonts w:ascii="Arial" w:hAnsi="Arial" w:cs="Arial"/>
                <w:b/>
              </w:rPr>
              <w:t>Hospitalized in prior 12 months</w:t>
            </w:r>
          </w:p>
        </w:tc>
        <w:tc>
          <w:tcPr>
            <w:tcW w:w="1710" w:type="dxa"/>
            <w:shd w:val="clear" w:color="auto" w:fill="auto"/>
          </w:tcPr>
          <w:p w14:paraId="5E599AFD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10" w:type="dxa"/>
            <w:shd w:val="clear" w:color="auto" w:fill="auto"/>
          </w:tcPr>
          <w:p w14:paraId="2E9BD260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10" w:type="dxa"/>
            <w:shd w:val="clear" w:color="auto" w:fill="auto"/>
          </w:tcPr>
          <w:p w14:paraId="2AE26705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576" w:type="dxa"/>
            <w:shd w:val="clear" w:color="auto" w:fill="auto"/>
          </w:tcPr>
          <w:p w14:paraId="4A9702DB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304" w:type="dxa"/>
          </w:tcPr>
          <w:p w14:paraId="1E5575CF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54" w:type="dxa"/>
            <w:shd w:val="clear" w:color="auto" w:fill="auto"/>
          </w:tcPr>
          <w:p w14:paraId="4F954F67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666" w:type="dxa"/>
            <w:shd w:val="clear" w:color="auto" w:fill="auto"/>
          </w:tcPr>
          <w:p w14:paraId="2E140E04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193" w:type="dxa"/>
          </w:tcPr>
          <w:p w14:paraId="526A82FF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</w:tr>
      <w:tr w:rsidR="005307CA" w:rsidRPr="00A4579C" w14:paraId="414F4767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69B0F8F1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Yes</w:t>
            </w:r>
          </w:p>
        </w:tc>
        <w:tc>
          <w:tcPr>
            <w:tcW w:w="1710" w:type="dxa"/>
            <w:shd w:val="clear" w:color="auto" w:fill="auto"/>
          </w:tcPr>
          <w:p w14:paraId="454B3108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37</w:t>
            </w:r>
          </w:p>
          <w:p w14:paraId="70A4E6EE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3.55 - 5.38)</w:t>
            </w:r>
          </w:p>
        </w:tc>
        <w:tc>
          <w:tcPr>
            <w:tcW w:w="1710" w:type="dxa"/>
            <w:shd w:val="clear" w:color="auto" w:fill="auto"/>
          </w:tcPr>
          <w:p w14:paraId="013C2F4D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85</w:t>
            </w:r>
          </w:p>
          <w:p w14:paraId="7CEF53BE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3.68 - 6.38)</w:t>
            </w:r>
          </w:p>
        </w:tc>
        <w:tc>
          <w:tcPr>
            <w:tcW w:w="1710" w:type="dxa"/>
            <w:shd w:val="clear" w:color="auto" w:fill="auto"/>
          </w:tcPr>
          <w:p w14:paraId="046C97C4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03</w:t>
            </w:r>
          </w:p>
          <w:p w14:paraId="5506DCE5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2.69 - 6.04)</w:t>
            </w:r>
          </w:p>
        </w:tc>
        <w:tc>
          <w:tcPr>
            <w:tcW w:w="1576" w:type="dxa"/>
            <w:shd w:val="clear" w:color="auto" w:fill="auto"/>
          </w:tcPr>
          <w:p w14:paraId="03551ADB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83</w:t>
            </w:r>
          </w:p>
          <w:p w14:paraId="72F3F8FB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46 - 1.52)</w:t>
            </w:r>
          </w:p>
        </w:tc>
        <w:tc>
          <w:tcPr>
            <w:tcW w:w="1304" w:type="dxa"/>
          </w:tcPr>
          <w:p w14:paraId="14A3A296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87</w:t>
            </w:r>
          </w:p>
        </w:tc>
        <w:tc>
          <w:tcPr>
            <w:tcW w:w="1754" w:type="dxa"/>
            <w:shd w:val="clear" w:color="auto" w:fill="auto"/>
          </w:tcPr>
          <w:p w14:paraId="64A1002C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17</w:t>
            </w:r>
          </w:p>
          <w:p w14:paraId="0F909438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2.70 - 6.43)</w:t>
            </w:r>
          </w:p>
        </w:tc>
        <w:tc>
          <w:tcPr>
            <w:tcW w:w="1666" w:type="dxa"/>
            <w:shd w:val="clear" w:color="auto" w:fill="auto"/>
          </w:tcPr>
          <w:p w14:paraId="3892E1F7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86</w:t>
            </w:r>
          </w:p>
          <w:p w14:paraId="75F38E5A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44 - 1.66)</w:t>
            </w:r>
          </w:p>
        </w:tc>
        <w:tc>
          <w:tcPr>
            <w:tcW w:w="1193" w:type="dxa"/>
          </w:tcPr>
          <w:p w14:paraId="1BA919CB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95</w:t>
            </w:r>
          </w:p>
        </w:tc>
      </w:tr>
      <w:tr w:rsidR="005307CA" w:rsidRPr="00A4579C" w14:paraId="242CAA64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19731F46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No</w:t>
            </w:r>
          </w:p>
        </w:tc>
        <w:tc>
          <w:tcPr>
            <w:tcW w:w="1710" w:type="dxa"/>
            <w:shd w:val="clear" w:color="auto" w:fill="auto"/>
          </w:tcPr>
          <w:p w14:paraId="708386A3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19</w:t>
            </w:r>
          </w:p>
          <w:p w14:paraId="00D0FCA0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lastRenderedPageBreak/>
              <w:t>(3.53 - 4.97)</w:t>
            </w:r>
          </w:p>
        </w:tc>
        <w:tc>
          <w:tcPr>
            <w:tcW w:w="1710" w:type="dxa"/>
            <w:shd w:val="clear" w:color="auto" w:fill="auto"/>
          </w:tcPr>
          <w:p w14:paraId="6C783EB2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lastRenderedPageBreak/>
              <w:t>4.08</w:t>
            </w:r>
          </w:p>
          <w:p w14:paraId="5C0A11D3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lastRenderedPageBreak/>
              <w:t>(3.06 - 5.43)</w:t>
            </w:r>
          </w:p>
        </w:tc>
        <w:tc>
          <w:tcPr>
            <w:tcW w:w="1710" w:type="dxa"/>
            <w:shd w:val="clear" w:color="auto" w:fill="auto"/>
          </w:tcPr>
          <w:p w14:paraId="095AA4E5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lastRenderedPageBreak/>
              <w:t>4.35</w:t>
            </w:r>
          </w:p>
          <w:p w14:paraId="7574A57A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lastRenderedPageBreak/>
              <w:t>(3.22 - 5.87)</w:t>
            </w:r>
          </w:p>
        </w:tc>
        <w:tc>
          <w:tcPr>
            <w:tcW w:w="1576" w:type="dxa"/>
            <w:shd w:val="clear" w:color="auto" w:fill="auto"/>
          </w:tcPr>
          <w:p w14:paraId="16FD33AE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lastRenderedPageBreak/>
              <w:t>1.07</w:t>
            </w:r>
          </w:p>
          <w:p w14:paraId="0AB46584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lastRenderedPageBreak/>
              <w:t>(0.64 - 1.78)</w:t>
            </w:r>
          </w:p>
        </w:tc>
        <w:tc>
          <w:tcPr>
            <w:tcW w:w="1304" w:type="dxa"/>
          </w:tcPr>
          <w:p w14:paraId="45A7417C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lastRenderedPageBreak/>
              <w:t>0.99</w:t>
            </w:r>
          </w:p>
        </w:tc>
        <w:tc>
          <w:tcPr>
            <w:tcW w:w="1754" w:type="dxa"/>
            <w:shd w:val="clear" w:color="auto" w:fill="auto"/>
          </w:tcPr>
          <w:p w14:paraId="3C88054B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19</w:t>
            </w:r>
          </w:p>
          <w:p w14:paraId="493FE084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lastRenderedPageBreak/>
              <w:t>(3.08 - 5.69)</w:t>
            </w:r>
          </w:p>
        </w:tc>
        <w:tc>
          <w:tcPr>
            <w:tcW w:w="1666" w:type="dxa"/>
            <w:shd w:val="clear" w:color="auto" w:fill="auto"/>
          </w:tcPr>
          <w:p w14:paraId="329512BA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lastRenderedPageBreak/>
              <w:t>1.03</w:t>
            </w:r>
          </w:p>
          <w:p w14:paraId="1BFC3D31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lastRenderedPageBreak/>
              <w:t>(0.60 - 1.76)</w:t>
            </w:r>
          </w:p>
        </w:tc>
        <w:tc>
          <w:tcPr>
            <w:tcW w:w="1193" w:type="dxa"/>
          </w:tcPr>
          <w:p w14:paraId="36C44F8D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lastRenderedPageBreak/>
              <w:t>&gt;0.99</w:t>
            </w:r>
          </w:p>
        </w:tc>
      </w:tr>
      <w:tr w:rsidR="005307CA" w:rsidRPr="00A4579C" w14:paraId="64DBD619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609193D2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Interaction p-value</w:t>
            </w:r>
          </w:p>
        </w:tc>
        <w:tc>
          <w:tcPr>
            <w:tcW w:w="1710" w:type="dxa"/>
            <w:shd w:val="clear" w:color="auto" w:fill="auto"/>
          </w:tcPr>
          <w:p w14:paraId="4BE0C2CB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69</w:t>
            </w:r>
          </w:p>
        </w:tc>
        <w:tc>
          <w:tcPr>
            <w:tcW w:w="1710" w:type="dxa"/>
            <w:shd w:val="clear" w:color="auto" w:fill="auto"/>
          </w:tcPr>
          <w:p w14:paraId="089DC7FB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10" w:type="dxa"/>
            <w:shd w:val="clear" w:color="auto" w:fill="auto"/>
          </w:tcPr>
          <w:p w14:paraId="280DA0AE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576" w:type="dxa"/>
            <w:shd w:val="clear" w:color="auto" w:fill="auto"/>
          </w:tcPr>
          <w:p w14:paraId="2DDA0B67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304" w:type="dxa"/>
          </w:tcPr>
          <w:p w14:paraId="20F4403E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54" w:type="dxa"/>
            <w:shd w:val="clear" w:color="auto" w:fill="auto"/>
          </w:tcPr>
          <w:p w14:paraId="55514B7C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666" w:type="dxa"/>
            <w:shd w:val="clear" w:color="auto" w:fill="auto"/>
          </w:tcPr>
          <w:p w14:paraId="2AC9C065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93" w:type="dxa"/>
          </w:tcPr>
          <w:p w14:paraId="18E6AF32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</w:tr>
      <w:tr w:rsidR="005307CA" w:rsidRPr="00A4579C" w14:paraId="6FD10A6C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60B15B1E" w14:textId="77777777" w:rsidR="005307CA" w:rsidRPr="00A4579C" w:rsidRDefault="005307CA" w:rsidP="00C10BC8">
            <w:pPr>
              <w:ind w:left="-17"/>
              <w:rPr>
                <w:rFonts w:ascii="Arial" w:hAnsi="Arial" w:cs="Arial"/>
                <w:b/>
              </w:rPr>
            </w:pPr>
            <w:r w:rsidRPr="00A4579C">
              <w:rPr>
                <w:rFonts w:ascii="Arial" w:hAnsi="Arial" w:cs="Arial"/>
                <w:b/>
              </w:rPr>
              <w:t>Baseline hemoglobin (g/dL)</w:t>
            </w:r>
          </w:p>
        </w:tc>
        <w:tc>
          <w:tcPr>
            <w:tcW w:w="1710" w:type="dxa"/>
            <w:shd w:val="clear" w:color="auto" w:fill="auto"/>
          </w:tcPr>
          <w:p w14:paraId="0F01662B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10" w:type="dxa"/>
            <w:shd w:val="clear" w:color="auto" w:fill="auto"/>
          </w:tcPr>
          <w:p w14:paraId="43B9320C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10" w:type="dxa"/>
            <w:shd w:val="clear" w:color="auto" w:fill="auto"/>
          </w:tcPr>
          <w:p w14:paraId="32C1D991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576" w:type="dxa"/>
            <w:shd w:val="clear" w:color="auto" w:fill="auto"/>
          </w:tcPr>
          <w:p w14:paraId="51C45608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304" w:type="dxa"/>
          </w:tcPr>
          <w:p w14:paraId="7425603F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54" w:type="dxa"/>
            <w:shd w:val="clear" w:color="auto" w:fill="auto"/>
          </w:tcPr>
          <w:p w14:paraId="58EA4DF1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666" w:type="dxa"/>
            <w:shd w:val="clear" w:color="auto" w:fill="auto"/>
          </w:tcPr>
          <w:p w14:paraId="2FBCF689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193" w:type="dxa"/>
          </w:tcPr>
          <w:p w14:paraId="7F4AB364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</w:tr>
      <w:tr w:rsidR="005307CA" w:rsidRPr="00A4579C" w14:paraId="4E1B1DBF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4189BE41" w14:textId="77777777" w:rsidR="005307CA" w:rsidRPr="00A4579C" w:rsidRDefault="005307CA" w:rsidP="00C10BC8">
            <w:pPr>
              <w:ind w:left="165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&lt; 7</w:t>
            </w:r>
          </w:p>
        </w:tc>
        <w:tc>
          <w:tcPr>
            <w:tcW w:w="1710" w:type="dxa"/>
            <w:shd w:val="clear" w:color="auto" w:fill="auto"/>
          </w:tcPr>
          <w:p w14:paraId="5C54A88A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4.30</w:t>
            </w:r>
          </w:p>
          <w:p w14:paraId="36D2A9AC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(3.09 - 5.99)</w:t>
            </w:r>
          </w:p>
        </w:tc>
        <w:tc>
          <w:tcPr>
            <w:tcW w:w="1710" w:type="dxa"/>
            <w:shd w:val="clear" w:color="auto" w:fill="auto"/>
          </w:tcPr>
          <w:p w14:paraId="4AC408C5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4.63</w:t>
            </w:r>
          </w:p>
          <w:p w14:paraId="5D914CE0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(2.95 - 7.26)</w:t>
            </w:r>
          </w:p>
        </w:tc>
        <w:tc>
          <w:tcPr>
            <w:tcW w:w="1710" w:type="dxa"/>
            <w:shd w:val="clear" w:color="auto" w:fill="auto"/>
          </w:tcPr>
          <w:p w14:paraId="2A3F0904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5.36</w:t>
            </w:r>
          </w:p>
          <w:p w14:paraId="4F49978C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(2.83 - 10.16)</w:t>
            </w:r>
          </w:p>
        </w:tc>
        <w:tc>
          <w:tcPr>
            <w:tcW w:w="1576" w:type="dxa"/>
            <w:shd w:val="clear" w:color="auto" w:fill="auto"/>
          </w:tcPr>
          <w:p w14:paraId="5547BF6F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.16</w:t>
            </w:r>
          </w:p>
          <w:p w14:paraId="3C87DC8B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41 - 3.28)</w:t>
            </w:r>
          </w:p>
        </w:tc>
        <w:tc>
          <w:tcPr>
            <w:tcW w:w="1304" w:type="dxa"/>
          </w:tcPr>
          <w:p w14:paraId="43248475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&gt;0.99</w:t>
            </w:r>
          </w:p>
        </w:tc>
        <w:tc>
          <w:tcPr>
            <w:tcW w:w="1754" w:type="dxa"/>
            <w:shd w:val="clear" w:color="auto" w:fill="auto"/>
          </w:tcPr>
          <w:p w14:paraId="6AFA4CAD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2.80</w:t>
            </w:r>
          </w:p>
          <w:p w14:paraId="1F5C7053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(1.63 - 4.82)</w:t>
            </w:r>
          </w:p>
        </w:tc>
        <w:tc>
          <w:tcPr>
            <w:tcW w:w="1666" w:type="dxa"/>
            <w:shd w:val="clear" w:color="auto" w:fill="auto"/>
          </w:tcPr>
          <w:p w14:paraId="384DF426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60</w:t>
            </w:r>
          </w:p>
          <w:p w14:paraId="219C2109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23 - 1.60)</w:t>
            </w:r>
          </w:p>
        </w:tc>
        <w:tc>
          <w:tcPr>
            <w:tcW w:w="1193" w:type="dxa"/>
          </w:tcPr>
          <w:p w14:paraId="7DAC17D4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58</w:t>
            </w:r>
          </w:p>
        </w:tc>
      </w:tr>
      <w:tr w:rsidR="005307CA" w:rsidRPr="00A4579C" w14:paraId="7454D4DD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0150FA70" w14:textId="77777777" w:rsidR="005307CA" w:rsidRPr="00A4579C" w:rsidRDefault="005307CA" w:rsidP="00C10BC8">
            <w:pPr>
              <w:ind w:left="165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7 – 9</w:t>
            </w:r>
          </w:p>
        </w:tc>
        <w:tc>
          <w:tcPr>
            <w:tcW w:w="1710" w:type="dxa"/>
            <w:shd w:val="clear" w:color="auto" w:fill="auto"/>
          </w:tcPr>
          <w:p w14:paraId="1AA44A32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4.27</w:t>
            </w:r>
          </w:p>
          <w:p w14:paraId="2BBF19C9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(3.65 - 5.00)</w:t>
            </w:r>
          </w:p>
        </w:tc>
        <w:tc>
          <w:tcPr>
            <w:tcW w:w="1710" w:type="dxa"/>
            <w:shd w:val="clear" w:color="auto" w:fill="auto"/>
          </w:tcPr>
          <w:p w14:paraId="5D4D0D25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4.45</w:t>
            </w:r>
          </w:p>
          <w:p w14:paraId="6FFE33D2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(3.44 - 5.76)</w:t>
            </w:r>
          </w:p>
        </w:tc>
        <w:tc>
          <w:tcPr>
            <w:tcW w:w="1710" w:type="dxa"/>
            <w:shd w:val="clear" w:color="auto" w:fill="auto"/>
          </w:tcPr>
          <w:p w14:paraId="0616ECB0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4.34</w:t>
            </w:r>
          </w:p>
          <w:p w14:paraId="3882D6E8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(3.32 - 5.68)</w:t>
            </w:r>
          </w:p>
        </w:tc>
        <w:tc>
          <w:tcPr>
            <w:tcW w:w="1576" w:type="dxa"/>
            <w:shd w:val="clear" w:color="auto" w:fill="auto"/>
          </w:tcPr>
          <w:p w14:paraId="0E7B5A40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98</w:t>
            </w:r>
          </w:p>
          <w:p w14:paraId="2D42062B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(0.60 - 1.59)</w:t>
            </w:r>
          </w:p>
        </w:tc>
        <w:tc>
          <w:tcPr>
            <w:tcW w:w="1304" w:type="dxa"/>
          </w:tcPr>
          <w:p w14:paraId="58F36CF2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&gt;0.99</w:t>
            </w:r>
          </w:p>
        </w:tc>
        <w:tc>
          <w:tcPr>
            <w:tcW w:w="1754" w:type="dxa"/>
            <w:shd w:val="clear" w:color="auto" w:fill="auto"/>
          </w:tcPr>
          <w:p w14:paraId="0DA76B24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3.93</w:t>
            </w:r>
          </w:p>
          <w:p w14:paraId="6AC5F4C7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(2.90 - 5.34)</w:t>
            </w:r>
          </w:p>
        </w:tc>
        <w:tc>
          <w:tcPr>
            <w:tcW w:w="1666" w:type="dxa"/>
            <w:shd w:val="clear" w:color="auto" w:fill="auto"/>
          </w:tcPr>
          <w:p w14:paraId="474C790B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88</w:t>
            </w:r>
          </w:p>
          <w:p w14:paraId="5BCC737C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51 - 1.53)</w:t>
            </w:r>
          </w:p>
        </w:tc>
        <w:tc>
          <w:tcPr>
            <w:tcW w:w="1193" w:type="dxa"/>
          </w:tcPr>
          <w:p w14:paraId="4D7749BE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98</w:t>
            </w:r>
          </w:p>
        </w:tc>
      </w:tr>
      <w:tr w:rsidR="005307CA" w:rsidRPr="00A4579C" w14:paraId="2B9D9403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75771021" w14:textId="77777777" w:rsidR="005307CA" w:rsidRPr="00A4579C" w:rsidRDefault="005307CA" w:rsidP="00C10BC8">
            <w:pPr>
              <w:ind w:left="165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&gt; 9</w:t>
            </w:r>
          </w:p>
        </w:tc>
        <w:tc>
          <w:tcPr>
            <w:tcW w:w="1710" w:type="dxa"/>
            <w:shd w:val="clear" w:color="auto" w:fill="auto"/>
          </w:tcPr>
          <w:p w14:paraId="73B2A6EA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91</w:t>
            </w:r>
          </w:p>
          <w:p w14:paraId="27BA52A0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3.33 - 7.25)</w:t>
            </w:r>
          </w:p>
        </w:tc>
        <w:tc>
          <w:tcPr>
            <w:tcW w:w="1710" w:type="dxa"/>
            <w:shd w:val="clear" w:color="auto" w:fill="auto"/>
          </w:tcPr>
          <w:p w14:paraId="32008218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.20</w:t>
            </w:r>
          </w:p>
          <w:p w14:paraId="588B8E83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2.76 - 6.40)</w:t>
            </w:r>
          </w:p>
        </w:tc>
        <w:tc>
          <w:tcPr>
            <w:tcW w:w="1710" w:type="dxa"/>
            <w:shd w:val="clear" w:color="auto" w:fill="auto"/>
          </w:tcPr>
          <w:p w14:paraId="7CE70F7A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3.02</w:t>
            </w:r>
          </w:p>
          <w:p w14:paraId="4749BDFF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2.19 - 4.17)</w:t>
            </w:r>
          </w:p>
        </w:tc>
        <w:tc>
          <w:tcPr>
            <w:tcW w:w="1576" w:type="dxa"/>
            <w:shd w:val="clear" w:color="auto" w:fill="auto"/>
          </w:tcPr>
          <w:p w14:paraId="730AB115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72</w:t>
            </w:r>
          </w:p>
          <w:p w14:paraId="7C385D79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35 - 1.50)</w:t>
            </w:r>
          </w:p>
        </w:tc>
        <w:tc>
          <w:tcPr>
            <w:tcW w:w="1304" w:type="dxa"/>
          </w:tcPr>
          <w:p w14:paraId="1966EC10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72</w:t>
            </w:r>
          </w:p>
        </w:tc>
        <w:tc>
          <w:tcPr>
            <w:tcW w:w="1754" w:type="dxa"/>
            <w:shd w:val="clear" w:color="auto" w:fill="auto"/>
          </w:tcPr>
          <w:p w14:paraId="1C7AD418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6.89</w:t>
            </w:r>
          </w:p>
          <w:p w14:paraId="2F274BA0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3.50 - 13.58)</w:t>
            </w:r>
          </w:p>
        </w:tc>
        <w:tc>
          <w:tcPr>
            <w:tcW w:w="1666" w:type="dxa"/>
            <w:shd w:val="clear" w:color="auto" w:fill="auto"/>
          </w:tcPr>
          <w:p w14:paraId="118D07BA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.64</w:t>
            </w:r>
          </w:p>
          <w:p w14:paraId="6A6E32CD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55 - 4.93)</w:t>
            </w:r>
          </w:p>
        </w:tc>
        <w:tc>
          <w:tcPr>
            <w:tcW w:w="1193" w:type="dxa"/>
          </w:tcPr>
          <w:p w14:paraId="209FC036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71</w:t>
            </w:r>
          </w:p>
        </w:tc>
      </w:tr>
      <w:tr w:rsidR="005307CA" w:rsidRPr="00A4579C" w14:paraId="42677F69" w14:textId="77777777" w:rsidTr="0091221C">
        <w:trPr>
          <w:gridAfter w:val="1"/>
          <w:wAfter w:w="83" w:type="dxa"/>
        </w:trPr>
        <w:tc>
          <w:tcPr>
            <w:tcW w:w="1980" w:type="dxa"/>
            <w:tcBorders>
              <w:bottom w:val="single" w:sz="4" w:space="0" w:color="auto"/>
            </w:tcBorders>
            <w:shd w:val="clear" w:color="auto" w:fill="auto"/>
          </w:tcPr>
          <w:p w14:paraId="5743FA00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Interaction p-value</w:t>
            </w:r>
          </w:p>
        </w:tc>
        <w:tc>
          <w:tcPr>
            <w:tcW w:w="1710" w:type="dxa"/>
            <w:tcBorders>
              <w:bottom w:val="single" w:sz="4" w:space="0" w:color="auto"/>
            </w:tcBorders>
            <w:shd w:val="clear" w:color="auto" w:fill="auto"/>
          </w:tcPr>
          <w:p w14:paraId="65DAB3B4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12</w:t>
            </w:r>
          </w:p>
        </w:tc>
        <w:tc>
          <w:tcPr>
            <w:tcW w:w="1710" w:type="dxa"/>
            <w:tcBorders>
              <w:bottom w:val="single" w:sz="4" w:space="0" w:color="auto"/>
            </w:tcBorders>
            <w:shd w:val="clear" w:color="auto" w:fill="auto"/>
          </w:tcPr>
          <w:p w14:paraId="122CFB34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10" w:type="dxa"/>
            <w:tcBorders>
              <w:bottom w:val="single" w:sz="4" w:space="0" w:color="auto"/>
            </w:tcBorders>
            <w:shd w:val="clear" w:color="auto" w:fill="auto"/>
          </w:tcPr>
          <w:p w14:paraId="62ADA233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576" w:type="dxa"/>
            <w:tcBorders>
              <w:bottom w:val="single" w:sz="4" w:space="0" w:color="auto"/>
            </w:tcBorders>
            <w:shd w:val="clear" w:color="auto" w:fill="auto"/>
          </w:tcPr>
          <w:p w14:paraId="3A347417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304" w:type="dxa"/>
            <w:tcBorders>
              <w:bottom w:val="single" w:sz="4" w:space="0" w:color="auto"/>
            </w:tcBorders>
          </w:tcPr>
          <w:p w14:paraId="09566FF9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54" w:type="dxa"/>
            <w:tcBorders>
              <w:bottom w:val="single" w:sz="4" w:space="0" w:color="auto"/>
            </w:tcBorders>
            <w:shd w:val="clear" w:color="auto" w:fill="auto"/>
          </w:tcPr>
          <w:p w14:paraId="54126039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666" w:type="dxa"/>
            <w:tcBorders>
              <w:bottom w:val="single" w:sz="4" w:space="0" w:color="auto"/>
            </w:tcBorders>
            <w:shd w:val="clear" w:color="auto" w:fill="auto"/>
          </w:tcPr>
          <w:p w14:paraId="60025075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93" w:type="dxa"/>
            <w:tcBorders>
              <w:bottom w:val="single" w:sz="4" w:space="0" w:color="auto"/>
            </w:tcBorders>
          </w:tcPr>
          <w:p w14:paraId="53D58BF8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</w:tr>
      <w:tr w:rsidR="005307CA" w:rsidRPr="00A4579C" w14:paraId="305F31CC" w14:textId="77777777" w:rsidTr="0091221C">
        <w:trPr>
          <w:gridAfter w:val="1"/>
          <w:wAfter w:w="83" w:type="dxa"/>
        </w:trPr>
        <w:tc>
          <w:tcPr>
            <w:tcW w:w="1980" w:type="dxa"/>
            <w:tcBorders>
              <w:right w:val="nil"/>
            </w:tcBorders>
            <w:shd w:val="clear" w:color="auto" w:fill="D9D9D9" w:themeFill="background1" w:themeFillShade="D9"/>
          </w:tcPr>
          <w:p w14:paraId="178FC294" w14:textId="77777777" w:rsidR="005307CA" w:rsidRPr="00A4579C" w:rsidRDefault="005307CA" w:rsidP="00C10BC8">
            <w:pPr>
              <w:rPr>
                <w:b/>
              </w:rPr>
            </w:pPr>
            <w:r w:rsidRPr="00A4579C">
              <w:rPr>
                <w:b/>
              </w:rPr>
              <w:t>Dactylitis</w:t>
            </w:r>
          </w:p>
        </w:tc>
        <w:tc>
          <w:tcPr>
            <w:tcW w:w="1710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01285CAB" w14:textId="77777777" w:rsidR="005307CA" w:rsidRPr="00A4579C" w:rsidRDefault="005307CA" w:rsidP="00C10BC8">
            <w:pPr>
              <w:jc w:val="center"/>
              <w:rPr>
                <w:b/>
              </w:rPr>
            </w:pPr>
          </w:p>
        </w:tc>
        <w:tc>
          <w:tcPr>
            <w:tcW w:w="1710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0477C8BE" w14:textId="77777777" w:rsidR="005307CA" w:rsidRPr="00A4579C" w:rsidRDefault="005307CA" w:rsidP="00C10BC8">
            <w:pPr>
              <w:jc w:val="center"/>
              <w:rPr>
                <w:b/>
              </w:rPr>
            </w:pPr>
          </w:p>
        </w:tc>
        <w:tc>
          <w:tcPr>
            <w:tcW w:w="1710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025CD27B" w14:textId="77777777" w:rsidR="005307CA" w:rsidRPr="00A4579C" w:rsidRDefault="005307CA" w:rsidP="00C10BC8">
            <w:pPr>
              <w:jc w:val="center"/>
              <w:rPr>
                <w:b/>
              </w:rPr>
            </w:pPr>
          </w:p>
        </w:tc>
        <w:tc>
          <w:tcPr>
            <w:tcW w:w="1576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3E037329" w14:textId="77777777" w:rsidR="005307CA" w:rsidRPr="00A4579C" w:rsidRDefault="005307CA" w:rsidP="00C10BC8">
            <w:pPr>
              <w:jc w:val="center"/>
              <w:rPr>
                <w:b/>
              </w:rPr>
            </w:pPr>
          </w:p>
        </w:tc>
        <w:tc>
          <w:tcPr>
            <w:tcW w:w="1304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2565C87D" w14:textId="77777777" w:rsidR="005307CA" w:rsidRPr="00A4579C" w:rsidRDefault="005307CA" w:rsidP="00C10BC8">
            <w:pPr>
              <w:jc w:val="center"/>
              <w:rPr>
                <w:b/>
              </w:rPr>
            </w:pPr>
          </w:p>
        </w:tc>
        <w:tc>
          <w:tcPr>
            <w:tcW w:w="1754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4CC91B3B" w14:textId="77777777" w:rsidR="005307CA" w:rsidRPr="00A4579C" w:rsidRDefault="005307CA" w:rsidP="00C10BC8">
            <w:pPr>
              <w:jc w:val="center"/>
              <w:rPr>
                <w:b/>
              </w:rPr>
            </w:pPr>
          </w:p>
        </w:tc>
        <w:tc>
          <w:tcPr>
            <w:tcW w:w="1666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5A268CA2" w14:textId="77777777" w:rsidR="005307CA" w:rsidRPr="00A4579C" w:rsidRDefault="005307CA" w:rsidP="00C10BC8">
            <w:pPr>
              <w:jc w:val="center"/>
              <w:rPr>
                <w:b/>
              </w:rPr>
            </w:pPr>
          </w:p>
        </w:tc>
        <w:tc>
          <w:tcPr>
            <w:tcW w:w="1193" w:type="dxa"/>
            <w:tcBorders>
              <w:left w:val="nil"/>
            </w:tcBorders>
            <w:shd w:val="clear" w:color="auto" w:fill="D9D9D9" w:themeFill="background1" w:themeFillShade="D9"/>
          </w:tcPr>
          <w:p w14:paraId="13EE19C4" w14:textId="77777777" w:rsidR="005307CA" w:rsidRPr="00A4579C" w:rsidRDefault="005307CA" w:rsidP="00C10BC8">
            <w:pPr>
              <w:jc w:val="center"/>
              <w:rPr>
                <w:b/>
              </w:rPr>
            </w:pPr>
          </w:p>
        </w:tc>
      </w:tr>
      <w:tr w:rsidR="005307CA" w:rsidRPr="00A4579C" w14:paraId="183FB928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4F061E6C" w14:textId="77777777" w:rsidR="005307CA" w:rsidRPr="00A4579C" w:rsidRDefault="005307CA" w:rsidP="00C10BC8">
            <w:pPr>
              <w:rPr>
                <w:rFonts w:ascii="Arial" w:hAnsi="Arial" w:cs="Arial"/>
                <w:b/>
              </w:rPr>
            </w:pPr>
            <w:r w:rsidRPr="00A4579C">
              <w:rPr>
                <w:rFonts w:ascii="Arial" w:hAnsi="Arial" w:cs="Arial"/>
                <w:b/>
              </w:rPr>
              <w:t>Age at enrollment</w:t>
            </w:r>
          </w:p>
        </w:tc>
        <w:tc>
          <w:tcPr>
            <w:tcW w:w="1710" w:type="dxa"/>
            <w:shd w:val="clear" w:color="auto" w:fill="auto"/>
          </w:tcPr>
          <w:p w14:paraId="38CA01BB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10" w:type="dxa"/>
            <w:shd w:val="clear" w:color="auto" w:fill="auto"/>
          </w:tcPr>
          <w:p w14:paraId="38B13D5F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10" w:type="dxa"/>
            <w:shd w:val="clear" w:color="auto" w:fill="auto"/>
          </w:tcPr>
          <w:p w14:paraId="028C4892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576" w:type="dxa"/>
            <w:shd w:val="clear" w:color="auto" w:fill="auto"/>
          </w:tcPr>
          <w:p w14:paraId="5AC8C175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304" w:type="dxa"/>
          </w:tcPr>
          <w:p w14:paraId="62B29D17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54" w:type="dxa"/>
            <w:shd w:val="clear" w:color="auto" w:fill="auto"/>
          </w:tcPr>
          <w:p w14:paraId="7941684C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666" w:type="dxa"/>
            <w:shd w:val="clear" w:color="auto" w:fill="auto"/>
          </w:tcPr>
          <w:p w14:paraId="5D4B2FDB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193" w:type="dxa"/>
          </w:tcPr>
          <w:p w14:paraId="2877D554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</w:tr>
      <w:tr w:rsidR="005307CA" w:rsidRPr="00A4579C" w14:paraId="17EADF7A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5FAEEB80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1- 5 years</w:t>
            </w:r>
          </w:p>
        </w:tc>
        <w:tc>
          <w:tcPr>
            <w:tcW w:w="1710" w:type="dxa"/>
            <w:shd w:val="clear" w:color="auto" w:fill="auto"/>
          </w:tcPr>
          <w:p w14:paraId="548D81A3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.09</w:t>
            </w:r>
          </w:p>
          <w:p w14:paraId="53B338E2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73 - 1.62)</w:t>
            </w:r>
          </w:p>
        </w:tc>
        <w:tc>
          <w:tcPr>
            <w:tcW w:w="1710" w:type="dxa"/>
            <w:shd w:val="clear" w:color="auto" w:fill="auto"/>
          </w:tcPr>
          <w:p w14:paraId="1D9A1ACF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.50</w:t>
            </w:r>
          </w:p>
          <w:p w14:paraId="3C032F79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90 - 2.50)</w:t>
            </w:r>
          </w:p>
        </w:tc>
        <w:tc>
          <w:tcPr>
            <w:tcW w:w="1710" w:type="dxa"/>
            <w:shd w:val="clear" w:color="auto" w:fill="auto"/>
          </w:tcPr>
          <w:p w14:paraId="6140F83E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.03</w:t>
            </w:r>
          </w:p>
          <w:p w14:paraId="148040B6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52 - 2.07)</w:t>
            </w:r>
          </w:p>
        </w:tc>
        <w:tc>
          <w:tcPr>
            <w:tcW w:w="1576" w:type="dxa"/>
            <w:shd w:val="clear" w:color="auto" w:fill="auto"/>
          </w:tcPr>
          <w:p w14:paraId="173F45F5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69</w:t>
            </w:r>
          </w:p>
          <w:p w14:paraId="716B988D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29 - 1.65)</w:t>
            </w:r>
          </w:p>
        </w:tc>
        <w:tc>
          <w:tcPr>
            <w:tcW w:w="1304" w:type="dxa"/>
          </w:tcPr>
          <w:p w14:paraId="47C83D2D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69</w:t>
            </w:r>
          </w:p>
        </w:tc>
        <w:tc>
          <w:tcPr>
            <w:tcW w:w="1754" w:type="dxa"/>
            <w:shd w:val="clear" w:color="auto" w:fill="auto"/>
          </w:tcPr>
          <w:p w14:paraId="67DFCD2C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67</w:t>
            </w:r>
          </w:p>
          <w:p w14:paraId="0FCF0B6C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41 - 1.09)</w:t>
            </w:r>
          </w:p>
        </w:tc>
        <w:tc>
          <w:tcPr>
            <w:tcW w:w="1666" w:type="dxa"/>
            <w:shd w:val="clear" w:color="auto" w:fill="auto"/>
          </w:tcPr>
          <w:p w14:paraId="14F5DA12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45</w:t>
            </w:r>
          </w:p>
          <w:p w14:paraId="36BBA1FB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18 - 1.11)</w:t>
            </w:r>
          </w:p>
        </w:tc>
        <w:tc>
          <w:tcPr>
            <w:tcW w:w="1193" w:type="dxa"/>
          </w:tcPr>
          <w:p w14:paraId="5741F1EC" w14:textId="78BD4FE0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09</w:t>
            </w:r>
            <w:r w:rsidR="0069521E">
              <w:rPr>
                <w:rFonts w:ascii="Arial" w:hAnsi="Arial" w:cs="Arial"/>
              </w:rPr>
              <w:t>3</w:t>
            </w:r>
          </w:p>
        </w:tc>
      </w:tr>
      <w:tr w:rsidR="005307CA" w:rsidRPr="00A4579C" w14:paraId="5788CDE8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288BFEA6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5 – 10 years</w:t>
            </w:r>
          </w:p>
        </w:tc>
        <w:tc>
          <w:tcPr>
            <w:tcW w:w="1710" w:type="dxa"/>
            <w:shd w:val="clear" w:color="auto" w:fill="auto"/>
          </w:tcPr>
          <w:p w14:paraId="1DB4EA0B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60</w:t>
            </w:r>
          </w:p>
          <w:p w14:paraId="40836344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35 - 1.03)</w:t>
            </w:r>
          </w:p>
        </w:tc>
        <w:tc>
          <w:tcPr>
            <w:tcW w:w="1710" w:type="dxa"/>
            <w:shd w:val="clear" w:color="auto" w:fill="auto"/>
          </w:tcPr>
          <w:p w14:paraId="0B83F52F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81</w:t>
            </w:r>
          </w:p>
          <w:p w14:paraId="6061B881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34 - 1.89)</w:t>
            </w:r>
          </w:p>
        </w:tc>
        <w:tc>
          <w:tcPr>
            <w:tcW w:w="1710" w:type="dxa"/>
            <w:shd w:val="clear" w:color="auto" w:fill="auto"/>
          </w:tcPr>
          <w:p w14:paraId="1FF0220E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56</w:t>
            </w:r>
          </w:p>
          <w:p w14:paraId="5A5729DB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24 - 1.32)</w:t>
            </w:r>
          </w:p>
        </w:tc>
        <w:tc>
          <w:tcPr>
            <w:tcW w:w="1576" w:type="dxa"/>
            <w:shd w:val="clear" w:color="auto" w:fill="auto"/>
          </w:tcPr>
          <w:p w14:paraId="5CEDAE4B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70</w:t>
            </w:r>
          </w:p>
          <w:p w14:paraId="25445721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15 - 3.28)</w:t>
            </w:r>
          </w:p>
        </w:tc>
        <w:tc>
          <w:tcPr>
            <w:tcW w:w="1304" w:type="dxa"/>
          </w:tcPr>
          <w:p w14:paraId="49CF4556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95</w:t>
            </w:r>
          </w:p>
        </w:tc>
        <w:tc>
          <w:tcPr>
            <w:tcW w:w="1754" w:type="dxa"/>
            <w:shd w:val="clear" w:color="auto" w:fill="auto"/>
          </w:tcPr>
          <w:p w14:paraId="2FA3BE7F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33</w:t>
            </w:r>
          </w:p>
          <w:p w14:paraId="37CFE834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15 - 0.74)</w:t>
            </w:r>
          </w:p>
        </w:tc>
        <w:tc>
          <w:tcPr>
            <w:tcW w:w="1666" w:type="dxa"/>
            <w:shd w:val="clear" w:color="auto" w:fill="auto"/>
          </w:tcPr>
          <w:p w14:paraId="3E0BD31B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41</w:t>
            </w:r>
          </w:p>
          <w:p w14:paraId="66AE7FD5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09 - 1.86)</w:t>
            </w:r>
          </w:p>
        </w:tc>
        <w:tc>
          <w:tcPr>
            <w:tcW w:w="1193" w:type="dxa"/>
          </w:tcPr>
          <w:p w14:paraId="4F6B0417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40</w:t>
            </w:r>
          </w:p>
        </w:tc>
      </w:tr>
      <w:tr w:rsidR="005307CA" w:rsidRPr="00A4579C" w14:paraId="07CD3395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3650182C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Interaction p-value</w:t>
            </w:r>
          </w:p>
        </w:tc>
        <w:tc>
          <w:tcPr>
            <w:tcW w:w="1710" w:type="dxa"/>
            <w:shd w:val="clear" w:color="auto" w:fill="auto"/>
          </w:tcPr>
          <w:p w14:paraId="39BC1020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99</w:t>
            </w:r>
          </w:p>
        </w:tc>
        <w:tc>
          <w:tcPr>
            <w:tcW w:w="1710" w:type="dxa"/>
            <w:shd w:val="clear" w:color="auto" w:fill="auto"/>
          </w:tcPr>
          <w:p w14:paraId="7EC361AE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10" w:type="dxa"/>
            <w:shd w:val="clear" w:color="auto" w:fill="auto"/>
          </w:tcPr>
          <w:p w14:paraId="28874A0C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576" w:type="dxa"/>
            <w:shd w:val="clear" w:color="auto" w:fill="auto"/>
          </w:tcPr>
          <w:p w14:paraId="69306F52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304" w:type="dxa"/>
          </w:tcPr>
          <w:p w14:paraId="022B8924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54" w:type="dxa"/>
            <w:shd w:val="clear" w:color="auto" w:fill="auto"/>
          </w:tcPr>
          <w:p w14:paraId="5B38D037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666" w:type="dxa"/>
            <w:shd w:val="clear" w:color="auto" w:fill="auto"/>
          </w:tcPr>
          <w:p w14:paraId="2D98B948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93" w:type="dxa"/>
          </w:tcPr>
          <w:p w14:paraId="5708CDD4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</w:tr>
      <w:tr w:rsidR="005307CA" w:rsidRPr="00A4579C" w14:paraId="1CA598F0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66408E61" w14:textId="77777777" w:rsidR="005307CA" w:rsidRPr="00A4579C" w:rsidRDefault="005307CA" w:rsidP="00C10BC8">
            <w:pPr>
              <w:rPr>
                <w:rFonts w:ascii="Arial" w:hAnsi="Arial" w:cs="Arial"/>
                <w:b/>
              </w:rPr>
            </w:pPr>
            <w:r w:rsidRPr="00A4579C">
              <w:rPr>
                <w:rFonts w:ascii="Arial" w:hAnsi="Arial" w:cs="Arial"/>
                <w:b/>
              </w:rPr>
              <w:t>Hydroxyurea use at baseline</w:t>
            </w:r>
          </w:p>
        </w:tc>
        <w:tc>
          <w:tcPr>
            <w:tcW w:w="1710" w:type="dxa"/>
            <w:shd w:val="clear" w:color="auto" w:fill="auto"/>
          </w:tcPr>
          <w:p w14:paraId="55A3025E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10" w:type="dxa"/>
            <w:shd w:val="clear" w:color="auto" w:fill="auto"/>
          </w:tcPr>
          <w:p w14:paraId="699EB5E6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10" w:type="dxa"/>
            <w:shd w:val="clear" w:color="auto" w:fill="auto"/>
          </w:tcPr>
          <w:p w14:paraId="08B52C06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576" w:type="dxa"/>
            <w:shd w:val="clear" w:color="auto" w:fill="auto"/>
          </w:tcPr>
          <w:p w14:paraId="29669223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304" w:type="dxa"/>
          </w:tcPr>
          <w:p w14:paraId="5F0105C8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54" w:type="dxa"/>
            <w:shd w:val="clear" w:color="auto" w:fill="auto"/>
          </w:tcPr>
          <w:p w14:paraId="4547A4EB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666" w:type="dxa"/>
            <w:shd w:val="clear" w:color="auto" w:fill="auto"/>
          </w:tcPr>
          <w:p w14:paraId="688EAE59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193" w:type="dxa"/>
          </w:tcPr>
          <w:p w14:paraId="44C38A83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</w:tr>
      <w:tr w:rsidR="005307CA" w:rsidRPr="00A4579C" w14:paraId="2DA07DB3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17E8DE65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Yes</w:t>
            </w:r>
          </w:p>
        </w:tc>
        <w:tc>
          <w:tcPr>
            <w:tcW w:w="1710" w:type="dxa"/>
            <w:shd w:val="clear" w:color="auto" w:fill="auto"/>
          </w:tcPr>
          <w:p w14:paraId="5BA88CCD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86</w:t>
            </w:r>
          </w:p>
          <w:p w14:paraId="6C2E7295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54 - 1.37)</w:t>
            </w:r>
          </w:p>
        </w:tc>
        <w:tc>
          <w:tcPr>
            <w:tcW w:w="1710" w:type="dxa"/>
            <w:shd w:val="clear" w:color="auto" w:fill="auto"/>
          </w:tcPr>
          <w:p w14:paraId="4CEE9D5D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.15</w:t>
            </w:r>
          </w:p>
          <w:p w14:paraId="7917CD87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58 - 2.29)</w:t>
            </w:r>
          </w:p>
        </w:tc>
        <w:tc>
          <w:tcPr>
            <w:tcW w:w="1710" w:type="dxa"/>
            <w:shd w:val="clear" w:color="auto" w:fill="auto"/>
          </w:tcPr>
          <w:p w14:paraId="21349E98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78</w:t>
            </w:r>
          </w:p>
          <w:p w14:paraId="7AB4EC15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37 - 1.63)</w:t>
            </w:r>
          </w:p>
        </w:tc>
        <w:tc>
          <w:tcPr>
            <w:tcW w:w="1576" w:type="dxa"/>
            <w:shd w:val="clear" w:color="auto" w:fill="auto"/>
          </w:tcPr>
          <w:p w14:paraId="09D1CAAF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68</w:t>
            </w:r>
          </w:p>
          <w:p w14:paraId="50594229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19 - 2.39)</w:t>
            </w:r>
          </w:p>
        </w:tc>
        <w:tc>
          <w:tcPr>
            <w:tcW w:w="1304" w:type="dxa"/>
          </w:tcPr>
          <w:p w14:paraId="0B4C0DA4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87</w:t>
            </w:r>
          </w:p>
        </w:tc>
        <w:tc>
          <w:tcPr>
            <w:tcW w:w="1754" w:type="dxa"/>
            <w:shd w:val="clear" w:color="auto" w:fill="auto"/>
          </w:tcPr>
          <w:p w14:paraId="7FB411E2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42</w:t>
            </w:r>
          </w:p>
          <w:p w14:paraId="3A1F0BFB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23 - 0.79)</w:t>
            </w:r>
          </w:p>
        </w:tc>
        <w:tc>
          <w:tcPr>
            <w:tcW w:w="1666" w:type="dxa"/>
            <w:shd w:val="clear" w:color="auto" w:fill="auto"/>
          </w:tcPr>
          <w:p w14:paraId="541B5FD8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37</w:t>
            </w:r>
          </w:p>
          <w:p w14:paraId="3938BC22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11 - 1.23)</w:t>
            </w:r>
          </w:p>
        </w:tc>
        <w:tc>
          <w:tcPr>
            <w:tcW w:w="1193" w:type="dxa"/>
          </w:tcPr>
          <w:p w14:paraId="509635F3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13</w:t>
            </w:r>
          </w:p>
        </w:tc>
      </w:tr>
      <w:tr w:rsidR="005307CA" w:rsidRPr="00A4579C" w14:paraId="601E208A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01030E61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No</w:t>
            </w:r>
          </w:p>
        </w:tc>
        <w:tc>
          <w:tcPr>
            <w:tcW w:w="1710" w:type="dxa"/>
            <w:shd w:val="clear" w:color="auto" w:fill="auto"/>
          </w:tcPr>
          <w:p w14:paraId="6D4B4440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83</w:t>
            </w:r>
          </w:p>
          <w:p w14:paraId="7B86411C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53 - 1.29)</w:t>
            </w:r>
          </w:p>
        </w:tc>
        <w:tc>
          <w:tcPr>
            <w:tcW w:w="1710" w:type="dxa"/>
            <w:shd w:val="clear" w:color="auto" w:fill="auto"/>
          </w:tcPr>
          <w:p w14:paraId="687CD045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.08</w:t>
            </w:r>
          </w:p>
          <w:p w14:paraId="174EE613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62 - 1.88)</w:t>
            </w:r>
          </w:p>
        </w:tc>
        <w:tc>
          <w:tcPr>
            <w:tcW w:w="1710" w:type="dxa"/>
            <w:shd w:val="clear" w:color="auto" w:fill="auto"/>
          </w:tcPr>
          <w:p w14:paraId="48DD15CF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83</w:t>
            </w:r>
          </w:p>
          <w:p w14:paraId="649A74CC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38 - 1.81)</w:t>
            </w:r>
          </w:p>
        </w:tc>
        <w:tc>
          <w:tcPr>
            <w:tcW w:w="1576" w:type="dxa"/>
            <w:shd w:val="clear" w:color="auto" w:fill="auto"/>
          </w:tcPr>
          <w:p w14:paraId="147FA4B5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76</w:t>
            </w:r>
          </w:p>
          <w:p w14:paraId="7FDE6B1F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32 - 1.82)</w:t>
            </w:r>
          </w:p>
        </w:tc>
        <w:tc>
          <w:tcPr>
            <w:tcW w:w="1304" w:type="dxa"/>
          </w:tcPr>
          <w:p w14:paraId="12C08D62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87</w:t>
            </w:r>
          </w:p>
        </w:tc>
        <w:tc>
          <w:tcPr>
            <w:tcW w:w="1754" w:type="dxa"/>
            <w:shd w:val="clear" w:color="auto" w:fill="auto"/>
          </w:tcPr>
          <w:p w14:paraId="7FFCABA9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56</w:t>
            </w:r>
          </w:p>
          <w:p w14:paraId="1B52620A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32 - 0.98)</w:t>
            </w:r>
          </w:p>
        </w:tc>
        <w:tc>
          <w:tcPr>
            <w:tcW w:w="1666" w:type="dxa"/>
            <w:shd w:val="clear" w:color="auto" w:fill="auto"/>
          </w:tcPr>
          <w:p w14:paraId="4287E5FC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52</w:t>
            </w:r>
          </w:p>
          <w:p w14:paraId="728ED1E8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19 - 1.42)</w:t>
            </w:r>
          </w:p>
        </w:tc>
        <w:tc>
          <w:tcPr>
            <w:tcW w:w="1193" w:type="dxa"/>
          </w:tcPr>
          <w:p w14:paraId="6C17978E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31</w:t>
            </w:r>
          </w:p>
        </w:tc>
      </w:tr>
      <w:tr w:rsidR="005307CA" w:rsidRPr="00A4579C" w14:paraId="03783C18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7ED33501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Interaction p-value</w:t>
            </w:r>
          </w:p>
        </w:tc>
        <w:tc>
          <w:tcPr>
            <w:tcW w:w="1710" w:type="dxa"/>
            <w:shd w:val="clear" w:color="auto" w:fill="auto"/>
          </w:tcPr>
          <w:p w14:paraId="07A576A1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85</w:t>
            </w:r>
          </w:p>
        </w:tc>
        <w:tc>
          <w:tcPr>
            <w:tcW w:w="1710" w:type="dxa"/>
            <w:shd w:val="clear" w:color="auto" w:fill="auto"/>
          </w:tcPr>
          <w:p w14:paraId="71C4BD5A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10" w:type="dxa"/>
            <w:shd w:val="clear" w:color="auto" w:fill="auto"/>
          </w:tcPr>
          <w:p w14:paraId="23A10EBF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576" w:type="dxa"/>
            <w:shd w:val="clear" w:color="auto" w:fill="auto"/>
          </w:tcPr>
          <w:p w14:paraId="74BF8256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304" w:type="dxa"/>
          </w:tcPr>
          <w:p w14:paraId="71F80BFC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54" w:type="dxa"/>
            <w:shd w:val="clear" w:color="auto" w:fill="auto"/>
          </w:tcPr>
          <w:p w14:paraId="53F0AE5E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666" w:type="dxa"/>
            <w:shd w:val="clear" w:color="auto" w:fill="auto"/>
          </w:tcPr>
          <w:p w14:paraId="535E34AC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93" w:type="dxa"/>
          </w:tcPr>
          <w:p w14:paraId="6017933C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</w:tr>
      <w:tr w:rsidR="005307CA" w:rsidRPr="00A4579C" w14:paraId="6D5FE27B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36A60949" w14:textId="77777777" w:rsidR="005307CA" w:rsidRPr="00A4579C" w:rsidRDefault="005307CA" w:rsidP="00C10BC8">
            <w:pPr>
              <w:rPr>
                <w:rFonts w:ascii="Arial" w:hAnsi="Arial" w:cs="Arial"/>
                <w:b/>
              </w:rPr>
            </w:pPr>
            <w:r w:rsidRPr="00A4579C">
              <w:rPr>
                <w:rFonts w:ascii="Arial" w:hAnsi="Arial" w:cs="Arial"/>
                <w:b/>
              </w:rPr>
              <w:lastRenderedPageBreak/>
              <w:t>Sex</w:t>
            </w:r>
          </w:p>
        </w:tc>
        <w:tc>
          <w:tcPr>
            <w:tcW w:w="1710" w:type="dxa"/>
            <w:shd w:val="clear" w:color="auto" w:fill="auto"/>
          </w:tcPr>
          <w:p w14:paraId="1ABF0193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10" w:type="dxa"/>
            <w:shd w:val="clear" w:color="auto" w:fill="auto"/>
          </w:tcPr>
          <w:p w14:paraId="2CAC25E4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10" w:type="dxa"/>
            <w:shd w:val="clear" w:color="auto" w:fill="auto"/>
          </w:tcPr>
          <w:p w14:paraId="63366C39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576" w:type="dxa"/>
            <w:shd w:val="clear" w:color="auto" w:fill="auto"/>
          </w:tcPr>
          <w:p w14:paraId="39E2C317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304" w:type="dxa"/>
          </w:tcPr>
          <w:p w14:paraId="4B6310E9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54" w:type="dxa"/>
            <w:shd w:val="clear" w:color="auto" w:fill="auto"/>
          </w:tcPr>
          <w:p w14:paraId="328CA664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666" w:type="dxa"/>
            <w:shd w:val="clear" w:color="auto" w:fill="auto"/>
          </w:tcPr>
          <w:p w14:paraId="58D82BCF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193" w:type="dxa"/>
          </w:tcPr>
          <w:p w14:paraId="78158A19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</w:tr>
      <w:tr w:rsidR="005307CA" w:rsidRPr="00A4579C" w14:paraId="587229F1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12807D33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Girls</w:t>
            </w:r>
          </w:p>
        </w:tc>
        <w:tc>
          <w:tcPr>
            <w:tcW w:w="1710" w:type="dxa"/>
            <w:shd w:val="clear" w:color="auto" w:fill="auto"/>
          </w:tcPr>
          <w:p w14:paraId="664FD262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87</w:t>
            </w:r>
          </w:p>
          <w:p w14:paraId="1F46F709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58 - 1.31)</w:t>
            </w:r>
          </w:p>
        </w:tc>
        <w:tc>
          <w:tcPr>
            <w:tcW w:w="1710" w:type="dxa"/>
            <w:shd w:val="clear" w:color="auto" w:fill="auto"/>
          </w:tcPr>
          <w:p w14:paraId="007FCA4C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.23</w:t>
            </w:r>
          </w:p>
          <w:p w14:paraId="418077A9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61 - 2.46)</w:t>
            </w:r>
          </w:p>
        </w:tc>
        <w:tc>
          <w:tcPr>
            <w:tcW w:w="1710" w:type="dxa"/>
            <w:shd w:val="clear" w:color="auto" w:fill="auto"/>
          </w:tcPr>
          <w:p w14:paraId="787B751F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83</w:t>
            </w:r>
          </w:p>
          <w:p w14:paraId="33490CB1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45 - 1.50)</w:t>
            </w:r>
          </w:p>
        </w:tc>
        <w:tc>
          <w:tcPr>
            <w:tcW w:w="1576" w:type="dxa"/>
            <w:shd w:val="clear" w:color="auto" w:fill="auto"/>
          </w:tcPr>
          <w:p w14:paraId="1478A178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67</w:t>
            </w:r>
          </w:p>
          <w:p w14:paraId="72D730CA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22 - 2.10)</w:t>
            </w:r>
          </w:p>
        </w:tc>
        <w:tc>
          <w:tcPr>
            <w:tcW w:w="1304" w:type="dxa"/>
          </w:tcPr>
          <w:p w14:paraId="44779810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81</w:t>
            </w:r>
          </w:p>
        </w:tc>
        <w:tc>
          <w:tcPr>
            <w:tcW w:w="1754" w:type="dxa"/>
            <w:shd w:val="clear" w:color="auto" w:fill="auto"/>
          </w:tcPr>
          <w:p w14:paraId="3B118032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50</w:t>
            </w:r>
          </w:p>
          <w:p w14:paraId="296FC499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29 - 0.86)</w:t>
            </w:r>
          </w:p>
        </w:tc>
        <w:tc>
          <w:tcPr>
            <w:tcW w:w="1666" w:type="dxa"/>
            <w:shd w:val="clear" w:color="auto" w:fill="auto"/>
          </w:tcPr>
          <w:p w14:paraId="3FD5F188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40</w:t>
            </w:r>
          </w:p>
          <w:p w14:paraId="0D9FC0FB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13 - 1.26)</w:t>
            </w:r>
          </w:p>
        </w:tc>
        <w:tc>
          <w:tcPr>
            <w:tcW w:w="1193" w:type="dxa"/>
          </w:tcPr>
          <w:p w14:paraId="44BB171A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15</w:t>
            </w:r>
          </w:p>
        </w:tc>
      </w:tr>
      <w:tr w:rsidR="005307CA" w:rsidRPr="00A4579C" w14:paraId="70455FC9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2EBFF92A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Boys</w:t>
            </w:r>
          </w:p>
        </w:tc>
        <w:tc>
          <w:tcPr>
            <w:tcW w:w="1710" w:type="dxa"/>
            <w:shd w:val="clear" w:color="auto" w:fill="auto"/>
          </w:tcPr>
          <w:p w14:paraId="15C68857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81</w:t>
            </w:r>
          </w:p>
          <w:p w14:paraId="7C694167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48 - 1.36)</w:t>
            </w:r>
          </w:p>
        </w:tc>
        <w:tc>
          <w:tcPr>
            <w:tcW w:w="1710" w:type="dxa"/>
            <w:shd w:val="clear" w:color="auto" w:fill="auto"/>
          </w:tcPr>
          <w:p w14:paraId="6CFEF76A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.01</w:t>
            </w:r>
          </w:p>
          <w:p w14:paraId="0C668609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57 - 1.77)</w:t>
            </w:r>
          </w:p>
        </w:tc>
        <w:tc>
          <w:tcPr>
            <w:tcW w:w="1710" w:type="dxa"/>
            <w:shd w:val="clear" w:color="auto" w:fill="auto"/>
          </w:tcPr>
          <w:p w14:paraId="5430C9BB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77</w:t>
            </w:r>
          </w:p>
          <w:p w14:paraId="6EB7E931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27 - 2.18)</w:t>
            </w:r>
          </w:p>
        </w:tc>
        <w:tc>
          <w:tcPr>
            <w:tcW w:w="1576" w:type="dxa"/>
            <w:shd w:val="clear" w:color="auto" w:fill="auto"/>
          </w:tcPr>
          <w:p w14:paraId="2079E9F9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77</w:t>
            </w:r>
          </w:p>
          <w:p w14:paraId="0011C1F7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25 - 2.36)</w:t>
            </w:r>
          </w:p>
        </w:tc>
        <w:tc>
          <w:tcPr>
            <w:tcW w:w="1304" w:type="dxa"/>
          </w:tcPr>
          <w:p w14:paraId="444ABF4D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94</w:t>
            </w:r>
          </w:p>
        </w:tc>
        <w:tc>
          <w:tcPr>
            <w:tcW w:w="1754" w:type="dxa"/>
            <w:shd w:val="clear" w:color="auto" w:fill="auto"/>
          </w:tcPr>
          <w:p w14:paraId="0299CB03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52</w:t>
            </w:r>
          </w:p>
          <w:p w14:paraId="610DF1A1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27 - 1.02)</w:t>
            </w:r>
          </w:p>
        </w:tc>
        <w:tc>
          <w:tcPr>
            <w:tcW w:w="1666" w:type="dxa"/>
            <w:shd w:val="clear" w:color="auto" w:fill="auto"/>
          </w:tcPr>
          <w:p w14:paraId="6EFB8887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52</w:t>
            </w:r>
          </w:p>
          <w:p w14:paraId="42B1881F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17 - 1.60)</w:t>
            </w:r>
          </w:p>
        </w:tc>
        <w:tc>
          <w:tcPr>
            <w:tcW w:w="1193" w:type="dxa"/>
          </w:tcPr>
          <w:p w14:paraId="2FBFE873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41</w:t>
            </w:r>
          </w:p>
        </w:tc>
      </w:tr>
      <w:tr w:rsidR="005307CA" w:rsidRPr="00A4579C" w14:paraId="55641DFD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3078A452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Interaction p-value</w:t>
            </w:r>
          </w:p>
        </w:tc>
        <w:tc>
          <w:tcPr>
            <w:tcW w:w="1710" w:type="dxa"/>
            <w:shd w:val="clear" w:color="auto" w:fill="auto"/>
          </w:tcPr>
          <w:p w14:paraId="1F44B2D6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91</w:t>
            </w:r>
          </w:p>
        </w:tc>
        <w:tc>
          <w:tcPr>
            <w:tcW w:w="1710" w:type="dxa"/>
            <w:shd w:val="clear" w:color="auto" w:fill="auto"/>
          </w:tcPr>
          <w:p w14:paraId="298D7570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10" w:type="dxa"/>
            <w:shd w:val="clear" w:color="auto" w:fill="auto"/>
          </w:tcPr>
          <w:p w14:paraId="32DF1E48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576" w:type="dxa"/>
            <w:shd w:val="clear" w:color="auto" w:fill="auto"/>
          </w:tcPr>
          <w:p w14:paraId="34998CC5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304" w:type="dxa"/>
          </w:tcPr>
          <w:p w14:paraId="01BA2887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54" w:type="dxa"/>
            <w:shd w:val="clear" w:color="auto" w:fill="auto"/>
          </w:tcPr>
          <w:p w14:paraId="5DB1770B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666" w:type="dxa"/>
            <w:shd w:val="clear" w:color="auto" w:fill="auto"/>
          </w:tcPr>
          <w:p w14:paraId="7C30BD15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93" w:type="dxa"/>
          </w:tcPr>
          <w:p w14:paraId="74D2C889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</w:tr>
      <w:tr w:rsidR="005307CA" w:rsidRPr="00A4579C" w14:paraId="70F407CF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7CDF543D" w14:textId="77777777" w:rsidR="005307CA" w:rsidRPr="00A4579C" w:rsidRDefault="005307CA" w:rsidP="00C10BC8">
            <w:pPr>
              <w:rPr>
                <w:rFonts w:ascii="Arial" w:hAnsi="Arial" w:cs="Arial"/>
                <w:b/>
              </w:rPr>
            </w:pPr>
            <w:r w:rsidRPr="00A4579C">
              <w:rPr>
                <w:rFonts w:ascii="Arial" w:hAnsi="Arial" w:cs="Arial"/>
                <w:b/>
              </w:rPr>
              <w:t>Hospitalized in prior 12 months</w:t>
            </w:r>
          </w:p>
        </w:tc>
        <w:tc>
          <w:tcPr>
            <w:tcW w:w="1710" w:type="dxa"/>
            <w:shd w:val="clear" w:color="auto" w:fill="auto"/>
          </w:tcPr>
          <w:p w14:paraId="1EAFA67E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10" w:type="dxa"/>
            <w:shd w:val="clear" w:color="auto" w:fill="auto"/>
          </w:tcPr>
          <w:p w14:paraId="5392ECD7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10" w:type="dxa"/>
            <w:shd w:val="clear" w:color="auto" w:fill="auto"/>
          </w:tcPr>
          <w:p w14:paraId="4694CF5E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576" w:type="dxa"/>
            <w:shd w:val="clear" w:color="auto" w:fill="auto"/>
          </w:tcPr>
          <w:p w14:paraId="55E42C21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304" w:type="dxa"/>
          </w:tcPr>
          <w:p w14:paraId="2D7DC5CE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54" w:type="dxa"/>
            <w:shd w:val="clear" w:color="auto" w:fill="auto"/>
          </w:tcPr>
          <w:p w14:paraId="4D1A452E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666" w:type="dxa"/>
            <w:shd w:val="clear" w:color="auto" w:fill="auto"/>
          </w:tcPr>
          <w:p w14:paraId="03DCCB48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193" w:type="dxa"/>
          </w:tcPr>
          <w:p w14:paraId="486F4D44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</w:tr>
      <w:tr w:rsidR="005307CA" w:rsidRPr="00A4579C" w14:paraId="6FE6F790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5CDC95CC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Yes</w:t>
            </w:r>
          </w:p>
        </w:tc>
        <w:tc>
          <w:tcPr>
            <w:tcW w:w="1710" w:type="dxa"/>
            <w:shd w:val="clear" w:color="auto" w:fill="auto"/>
          </w:tcPr>
          <w:p w14:paraId="156B87DB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78</w:t>
            </w:r>
          </w:p>
          <w:p w14:paraId="5947A0BE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52 - 1.15)</w:t>
            </w:r>
          </w:p>
        </w:tc>
        <w:tc>
          <w:tcPr>
            <w:tcW w:w="1710" w:type="dxa"/>
            <w:shd w:val="clear" w:color="auto" w:fill="auto"/>
          </w:tcPr>
          <w:p w14:paraId="2BEE7E1A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.10</w:t>
            </w:r>
          </w:p>
          <w:p w14:paraId="7768868E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59 - 2.03)</w:t>
            </w:r>
          </w:p>
        </w:tc>
        <w:tc>
          <w:tcPr>
            <w:tcW w:w="1710" w:type="dxa"/>
            <w:shd w:val="clear" w:color="auto" w:fill="auto"/>
          </w:tcPr>
          <w:p w14:paraId="7FFEF0FD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72</w:t>
            </w:r>
          </w:p>
          <w:p w14:paraId="72702067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31 - 1.65)</w:t>
            </w:r>
          </w:p>
        </w:tc>
        <w:tc>
          <w:tcPr>
            <w:tcW w:w="1576" w:type="dxa"/>
            <w:shd w:val="clear" w:color="auto" w:fill="auto"/>
          </w:tcPr>
          <w:p w14:paraId="5298116B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65</w:t>
            </w:r>
          </w:p>
          <w:p w14:paraId="2EE11568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17 - 2.54)</w:t>
            </w:r>
          </w:p>
        </w:tc>
        <w:tc>
          <w:tcPr>
            <w:tcW w:w="1304" w:type="dxa"/>
          </w:tcPr>
          <w:p w14:paraId="0BFF00F7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86</w:t>
            </w:r>
          </w:p>
        </w:tc>
        <w:tc>
          <w:tcPr>
            <w:tcW w:w="1754" w:type="dxa"/>
            <w:shd w:val="clear" w:color="auto" w:fill="auto"/>
          </w:tcPr>
          <w:p w14:paraId="50D4B076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48</w:t>
            </w:r>
          </w:p>
          <w:p w14:paraId="0A828992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27 - 0.85)</w:t>
            </w:r>
          </w:p>
        </w:tc>
        <w:tc>
          <w:tcPr>
            <w:tcW w:w="1666" w:type="dxa"/>
            <w:shd w:val="clear" w:color="auto" w:fill="auto"/>
          </w:tcPr>
          <w:p w14:paraId="4CE44C54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44</w:t>
            </w:r>
          </w:p>
          <w:p w14:paraId="6D510562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15 - 1.28)</w:t>
            </w:r>
          </w:p>
        </w:tc>
        <w:tc>
          <w:tcPr>
            <w:tcW w:w="1193" w:type="dxa"/>
          </w:tcPr>
          <w:p w14:paraId="58487CC2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18</w:t>
            </w:r>
          </w:p>
        </w:tc>
      </w:tr>
      <w:tr w:rsidR="005307CA" w:rsidRPr="00A4579C" w14:paraId="3A11A24B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0AB44E65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No</w:t>
            </w:r>
          </w:p>
        </w:tc>
        <w:tc>
          <w:tcPr>
            <w:tcW w:w="1710" w:type="dxa"/>
            <w:shd w:val="clear" w:color="auto" w:fill="auto"/>
          </w:tcPr>
          <w:p w14:paraId="42302E91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91</w:t>
            </w:r>
          </w:p>
          <w:p w14:paraId="4D773B27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56 - 1.47)</w:t>
            </w:r>
          </w:p>
        </w:tc>
        <w:tc>
          <w:tcPr>
            <w:tcW w:w="1710" w:type="dxa"/>
            <w:shd w:val="clear" w:color="auto" w:fill="auto"/>
          </w:tcPr>
          <w:p w14:paraId="72253622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.14</w:t>
            </w:r>
          </w:p>
          <w:p w14:paraId="189AB6EE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59 - 2.20)</w:t>
            </w:r>
          </w:p>
        </w:tc>
        <w:tc>
          <w:tcPr>
            <w:tcW w:w="1710" w:type="dxa"/>
            <w:shd w:val="clear" w:color="auto" w:fill="auto"/>
          </w:tcPr>
          <w:p w14:paraId="0268969D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89</w:t>
            </w:r>
          </w:p>
          <w:p w14:paraId="0166C9D3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43 - 1.82)</w:t>
            </w:r>
          </w:p>
        </w:tc>
        <w:tc>
          <w:tcPr>
            <w:tcW w:w="1576" w:type="dxa"/>
            <w:shd w:val="clear" w:color="auto" w:fill="auto"/>
          </w:tcPr>
          <w:p w14:paraId="5F594D63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78</w:t>
            </w:r>
          </w:p>
          <w:p w14:paraId="7FFAC677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30 - 2.06)</w:t>
            </w:r>
          </w:p>
        </w:tc>
        <w:tc>
          <w:tcPr>
            <w:tcW w:w="1304" w:type="dxa"/>
          </w:tcPr>
          <w:p w14:paraId="529CCBD3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93</w:t>
            </w:r>
          </w:p>
        </w:tc>
        <w:tc>
          <w:tcPr>
            <w:tcW w:w="1754" w:type="dxa"/>
            <w:shd w:val="clear" w:color="auto" w:fill="auto"/>
          </w:tcPr>
          <w:p w14:paraId="64443C96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54</w:t>
            </w:r>
          </w:p>
          <w:p w14:paraId="28D525A7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28 - 1.02)</w:t>
            </w:r>
          </w:p>
        </w:tc>
        <w:tc>
          <w:tcPr>
            <w:tcW w:w="1666" w:type="dxa"/>
            <w:shd w:val="clear" w:color="auto" w:fill="auto"/>
          </w:tcPr>
          <w:p w14:paraId="1412455F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47</w:t>
            </w:r>
          </w:p>
          <w:p w14:paraId="1BFC0EDA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  <w:color w:val="000000"/>
              </w:rPr>
              <w:t>(0.14 - 1.53)</w:t>
            </w:r>
          </w:p>
        </w:tc>
        <w:tc>
          <w:tcPr>
            <w:tcW w:w="1193" w:type="dxa"/>
          </w:tcPr>
          <w:p w14:paraId="2FD283A8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33</w:t>
            </w:r>
          </w:p>
        </w:tc>
      </w:tr>
      <w:tr w:rsidR="005307CA" w:rsidRPr="00A4579C" w14:paraId="1009FBD2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518BDE0D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Interaction p-value</w:t>
            </w:r>
          </w:p>
        </w:tc>
        <w:tc>
          <w:tcPr>
            <w:tcW w:w="1710" w:type="dxa"/>
            <w:shd w:val="clear" w:color="auto" w:fill="auto"/>
          </w:tcPr>
          <w:p w14:paraId="7DD28B82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96</w:t>
            </w:r>
          </w:p>
        </w:tc>
        <w:tc>
          <w:tcPr>
            <w:tcW w:w="1710" w:type="dxa"/>
            <w:shd w:val="clear" w:color="auto" w:fill="auto"/>
          </w:tcPr>
          <w:p w14:paraId="113F04EC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10" w:type="dxa"/>
            <w:shd w:val="clear" w:color="auto" w:fill="auto"/>
          </w:tcPr>
          <w:p w14:paraId="39AC8D9A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576" w:type="dxa"/>
            <w:shd w:val="clear" w:color="auto" w:fill="auto"/>
          </w:tcPr>
          <w:p w14:paraId="2BC12BCE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304" w:type="dxa"/>
          </w:tcPr>
          <w:p w14:paraId="2CBA5607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54" w:type="dxa"/>
            <w:shd w:val="clear" w:color="auto" w:fill="auto"/>
          </w:tcPr>
          <w:p w14:paraId="03831C5E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666" w:type="dxa"/>
            <w:shd w:val="clear" w:color="auto" w:fill="auto"/>
          </w:tcPr>
          <w:p w14:paraId="57E4031C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93" w:type="dxa"/>
          </w:tcPr>
          <w:p w14:paraId="61583584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</w:tr>
      <w:tr w:rsidR="005307CA" w:rsidRPr="00A4579C" w14:paraId="1A0AF4EF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6A0E6C39" w14:textId="77777777" w:rsidR="005307CA" w:rsidRPr="00A4579C" w:rsidRDefault="005307CA" w:rsidP="00C10BC8">
            <w:pPr>
              <w:ind w:left="-17"/>
              <w:rPr>
                <w:rFonts w:ascii="Arial" w:hAnsi="Arial" w:cs="Arial"/>
                <w:b/>
              </w:rPr>
            </w:pPr>
            <w:r w:rsidRPr="00A4579C">
              <w:rPr>
                <w:rFonts w:ascii="Arial" w:hAnsi="Arial" w:cs="Arial"/>
                <w:b/>
              </w:rPr>
              <w:t>Baseline hemoglobin (g/dL)</w:t>
            </w:r>
          </w:p>
        </w:tc>
        <w:tc>
          <w:tcPr>
            <w:tcW w:w="1710" w:type="dxa"/>
            <w:shd w:val="clear" w:color="auto" w:fill="auto"/>
          </w:tcPr>
          <w:p w14:paraId="465AA4BE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10" w:type="dxa"/>
            <w:shd w:val="clear" w:color="auto" w:fill="auto"/>
          </w:tcPr>
          <w:p w14:paraId="1E6EE54B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10" w:type="dxa"/>
            <w:shd w:val="clear" w:color="auto" w:fill="auto"/>
          </w:tcPr>
          <w:p w14:paraId="1F5F20AD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576" w:type="dxa"/>
            <w:shd w:val="clear" w:color="auto" w:fill="auto"/>
          </w:tcPr>
          <w:p w14:paraId="1F7549B1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304" w:type="dxa"/>
          </w:tcPr>
          <w:p w14:paraId="7198D1A8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54" w:type="dxa"/>
            <w:shd w:val="clear" w:color="auto" w:fill="auto"/>
          </w:tcPr>
          <w:p w14:paraId="0EB00961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666" w:type="dxa"/>
            <w:shd w:val="clear" w:color="auto" w:fill="auto"/>
          </w:tcPr>
          <w:p w14:paraId="12647EB8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193" w:type="dxa"/>
          </w:tcPr>
          <w:p w14:paraId="345E2054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b/>
              </w:rPr>
            </w:pPr>
          </w:p>
        </w:tc>
      </w:tr>
      <w:tr w:rsidR="005307CA" w:rsidRPr="00A4579C" w14:paraId="50418C03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31633411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&lt; 7</w:t>
            </w:r>
          </w:p>
        </w:tc>
        <w:tc>
          <w:tcPr>
            <w:tcW w:w="1710" w:type="dxa"/>
            <w:shd w:val="clear" w:color="auto" w:fill="auto"/>
          </w:tcPr>
          <w:p w14:paraId="45D12F57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.03</w:t>
            </w:r>
          </w:p>
          <w:p w14:paraId="0511FB2B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(0.41 - 2.63)</w:t>
            </w:r>
          </w:p>
        </w:tc>
        <w:tc>
          <w:tcPr>
            <w:tcW w:w="1710" w:type="dxa"/>
            <w:shd w:val="clear" w:color="auto" w:fill="auto"/>
          </w:tcPr>
          <w:p w14:paraId="1DDD5CF1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95</w:t>
            </w:r>
          </w:p>
          <w:p w14:paraId="5043457E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(0.27 - 3.37)</w:t>
            </w:r>
          </w:p>
        </w:tc>
        <w:tc>
          <w:tcPr>
            <w:tcW w:w="1710" w:type="dxa"/>
            <w:shd w:val="clear" w:color="auto" w:fill="auto"/>
          </w:tcPr>
          <w:p w14:paraId="3FCDD89A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.42</w:t>
            </w:r>
          </w:p>
          <w:p w14:paraId="56FB6004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(0.43 - 4.68)</w:t>
            </w:r>
          </w:p>
        </w:tc>
        <w:tc>
          <w:tcPr>
            <w:tcW w:w="1576" w:type="dxa"/>
            <w:shd w:val="clear" w:color="auto" w:fill="auto"/>
          </w:tcPr>
          <w:p w14:paraId="049F4BA7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.49</w:t>
            </w:r>
          </w:p>
          <w:p w14:paraId="6E26031B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(0.50 - 4.47)</w:t>
            </w:r>
          </w:p>
        </w:tc>
        <w:tc>
          <w:tcPr>
            <w:tcW w:w="1304" w:type="dxa"/>
          </w:tcPr>
          <w:p w14:paraId="435220EA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86</w:t>
            </w:r>
          </w:p>
        </w:tc>
        <w:tc>
          <w:tcPr>
            <w:tcW w:w="1754" w:type="dxa"/>
            <w:shd w:val="clear" w:color="auto" w:fill="auto"/>
          </w:tcPr>
          <w:p w14:paraId="40C57F75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64</w:t>
            </w:r>
          </w:p>
          <w:p w14:paraId="73B78C29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(0.22 - 1.87)</w:t>
            </w:r>
          </w:p>
        </w:tc>
        <w:tc>
          <w:tcPr>
            <w:tcW w:w="1666" w:type="dxa"/>
            <w:shd w:val="clear" w:color="auto" w:fill="auto"/>
          </w:tcPr>
          <w:p w14:paraId="6388E6DF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67</w:t>
            </w:r>
          </w:p>
          <w:p w14:paraId="160DDB19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(0.07 - 6.53)</w:t>
            </w:r>
          </w:p>
        </w:tc>
        <w:tc>
          <w:tcPr>
            <w:tcW w:w="1193" w:type="dxa"/>
          </w:tcPr>
          <w:p w14:paraId="2C9AF8A5" w14:textId="08C6AD1A" w:rsidR="005307CA" w:rsidRPr="00A4579C" w:rsidRDefault="0069521E" w:rsidP="00C10BC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&gt;0.99</w:t>
            </w:r>
          </w:p>
        </w:tc>
      </w:tr>
      <w:tr w:rsidR="005307CA" w:rsidRPr="00A4579C" w14:paraId="61EBBE79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7DA52029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7 – 9</w:t>
            </w:r>
          </w:p>
        </w:tc>
        <w:tc>
          <w:tcPr>
            <w:tcW w:w="1710" w:type="dxa"/>
            <w:shd w:val="clear" w:color="auto" w:fill="auto"/>
          </w:tcPr>
          <w:p w14:paraId="42CFB344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79</w:t>
            </w:r>
          </w:p>
          <w:p w14:paraId="351D009C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(0.55 - 1.14)</w:t>
            </w:r>
          </w:p>
        </w:tc>
        <w:tc>
          <w:tcPr>
            <w:tcW w:w="1710" w:type="dxa"/>
            <w:shd w:val="clear" w:color="auto" w:fill="auto"/>
          </w:tcPr>
          <w:p w14:paraId="34AD3066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.12</w:t>
            </w:r>
          </w:p>
          <w:p w14:paraId="732676B8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(0.62 - 2.02)</w:t>
            </w:r>
          </w:p>
        </w:tc>
        <w:tc>
          <w:tcPr>
            <w:tcW w:w="1710" w:type="dxa"/>
            <w:shd w:val="clear" w:color="auto" w:fill="auto"/>
          </w:tcPr>
          <w:p w14:paraId="25A55D7E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69</w:t>
            </w:r>
          </w:p>
          <w:p w14:paraId="54006CEF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(0.38 - 1.26)</w:t>
            </w:r>
          </w:p>
        </w:tc>
        <w:tc>
          <w:tcPr>
            <w:tcW w:w="1576" w:type="dxa"/>
            <w:shd w:val="clear" w:color="auto" w:fill="auto"/>
          </w:tcPr>
          <w:p w14:paraId="2F5FF593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62</w:t>
            </w:r>
          </w:p>
          <w:p w14:paraId="0F5CDFB2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(0.19 - 2.00)</w:t>
            </w:r>
          </w:p>
        </w:tc>
        <w:tc>
          <w:tcPr>
            <w:tcW w:w="1304" w:type="dxa"/>
          </w:tcPr>
          <w:p w14:paraId="78FE7A97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79</w:t>
            </w:r>
          </w:p>
        </w:tc>
        <w:tc>
          <w:tcPr>
            <w:tcW w:w="1754" w:type="dxa"/>
            <w:shd w:val="clear" w:color="auto" w:fill="auto"/>
          </w:tcPr>
          <w:p w14:paraId="55B1E545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42</w:t>
            </w:r>
          </w:p>
          <w:p w14:paraId="24B56FFE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(0.25 - 0.69)</w:t>
            </w:r>
          </w:p>
        </w:tc>
        <w:tc>
          <w:tcPr>
            <w:tcW w:w="1666" w:type="dxa"/>
            <w:shd w:val="clear" w:color="auto" w:fill="auto"/>
          </w:tcPr>
          <w:p w14:paraId="5F963AA3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37</w:t>
            </w:r>
          </w:p>
          <w:p w14:paraId="2154777A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(0.13 - 1.08)</w:t>
            </w:r>
          </w:p>
        </w:tc>
        <w:tc>
          <w:tcPr>
            <w:tcW w:w="1193" w:type="dxa"/>
          </w:tcPr>
          <w:p w14:paraId="40784B40" w14:textId="48EB6688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0</w:t>
            </w:r>
            <w:r w:rsidR="0069521E">
              <w:rPr>
                <w:rFonts w:ascii="Arial" w:hAnsi="Arial" w:cs="Arial"/>
              </w:rPr>
              <w:t>79</w:t>
            </w:r>
          </w:p>
        </w:tc>
      </w:tr>
      <w:tr w:rsidR="005307CA" w:rsidRPr="00A4579C" w14:paraId="651302D1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2BF71B33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&gt; 9</w:t>
            </w:r>
          </w:p>
        </w:tc>
        <w:tc>
          <w:tcPr>
            <w:tcW w:w="1710" w:type="dxa"/>
            <w:shd w:val="clear" w:color="auto" w:fill="auto"/>
          </w:tcPr>
          <w:p w14:paraId="41DB34F1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.02</w:t>
            </w:r>
          </w:p>
          <w:p w14:paraId="118ACAFC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(0.49 - 2.11)</w:t>
            </w:r>
          </w:p>
        </w:tc>
        <w:tc>
          <w:tcPr>
            <w:tcW w:w="1710" w:type="dxa"/>
            <w:shd w:val="clear" w:color="auto" w:fill="auto"/>
          </w:tcPr>
          <w:p w14:paraId="1499D953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.31</w:t>
            </w:r>
          </w:p>
          <w:p w14:paraId="6D330C55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(0.40 - 4.26)</w:t>
            </w:r>
          </w:p>
        </w:tc>
        <w:tc>
          <w:tcPr>
            <w:tcW w:w="1710" w:type="dxa"/>
            <w:shd w:val="clear" w:color="auto" w:fill="auto"/>
          </w:tcPr>
          <w:p w14:paraId="5A6D0825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.09</w:t>
            </w:r>
          </w:p>
          <w:p w14:paraId="23DE699B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(0.39 - 3.07)</w:t>
            </w:r>
          </w:p>
        </w:tc>
        <w:tc>
          <w:tcPr>
            <w:tcW w:w="1576" w:type="dxa"/>
            <w:shd w:val="clear" w:color="auto" w:fill="auto"/>
          </w:tcPr>
          <w:p w14:paraId="268623F2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83</w:t>
            </w:r>
          </w:p>
          <w:p w14:paraId="031DBD14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(0.16 - 4.35)</w:t>
            </w:r>
          </w:p>
        </w:tc>
        <w:tc>
          <w:tcPr>
            <w:tcW w:w="1304" w:type="dxa"/>
          </w:tcPr>
          <w:p w14:paraId="26EB6AA7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</w:rPr>
              <w:t>&gt;0.99</w:t>
            </w:r>
          </w:p>
        </w:tc>
        <w:tc>
          <w:tcPr>
            <w:tcW w:w="1754" w:type="dxa"/>
            <w:shd w:val="clear" w:color="auto" w:fill="auto"/>
          </w:tcPr>
          <w:p w14:paraId="30675FF7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70</w:t>
            </w:r>
          </w:p>
          <w:p w14:paraId="08D9424D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(0.25 - 1.96)</w:t>
            </w:r>
          </w:p>
        </w:tc>
        <w:tc>
          <w:tcPr>
            <w:tcW w:w="1666" w:type="dxa"/>
            <w:shd w:val="clear" w:color="auto" w:fill="auto"/>
          </w:tcPr>
          <w:p w14:paraId="11D146F6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.54</w:t>
            </w:r>
          </w:p>
          <w:p w14:paraId="249C0DAE" w14:textId="77777777" w:rsidR="005307CA" w:rsidRPr="00A4579C" w:rsidRDefault="005307CA" w:rsidP="00C10BC8">
            <w:pPr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(0.06 - 4.56)</w:t>
            </w:r>
          </w:p>
        </w:tc>
        <w:tc>
          <w:tcPr>
            <w:tcW w:w="1193" w:type="dxa"/>
          </w:tcPr>
          <w:p w14:paraId="11C59C8A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94</w:t>
            </w:r>
          </w:p>
        </w:tc>
      </w:tr>
      <w:tr w:rsidR="005307CA" w:rsidRPr="00A4579C" w14:paraId="731CE315" w14:textId="77777777" w:rsidTr="0091221C">
        <w:trPr>
          <w:gridAfter w:val="1"/>
          <w:wAfter w:w="83" w:type="dxa"/>
        </w:trPr>
        <w:tc>
          <w:tcPr>
            <w:tcW w:w="1980" w:type="dxa"/>
            <w:shd w:val="clear" w:color="auto" w:fill="auto"/>
          </w:tcPr>
          <w:p w14:paraId="255FFDF8" w14:textId="77777777" w:rsidR="005307CA" w:rsidRPr="00A4579C" w:rsidRDefault="005307CA" w:rsidP="00C10BC8">
            <w:pPr>
              <w:ind w:left="163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Interaction p-value</w:t>
            </w:r>
          </w:p>
        </w:tc>
        <w:tc>
          <w:tcPr>
            <w:tcW w:w="1710" w:type="dxa"/>
            <w:shd w:val="clear" w:color="auto" w:fill="auto"/>
          </w:tcPr>
          <w:p w14:paraId="6E9ED81A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  <w:r w:rsidRPr="00A4579C">
              <w:rPr>
                <w:rFonts w:ascii="Arial" w:hAnsi="Arial" w:cs="Arial"/>
              </w:rPr>
              <w:t>0.63</w:t>
            </w:r>
          </w:p>
        </w:tc>
        <w:tc>
          <w:tcPr>
            <w:tcW w:w="1710" w:type="dxa"/>
            <w:shd w:val="clear" w:color="auto" w:fill="auto"/>
          </w:tcPr>
          <w:p w14:paraId="5ED54272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10" w:type="dxa"/>
            <w:shd w:val="clear" w:color="auto" w:fill="auto"/>
          </w:tcPr>
          <w:p w14:paraId="366309EC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576" w:type="dxa"/>
            <w:shd w:val="clear" w:color="auto" w:fill="auto"/>
          </w:tcPr>
          <w:p w14:paraId="10807BE7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304" w:type="dxa"/>
          </w:tcPr>
          <w:p w14:paraId="2C1E063D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54" w:type="dxa"/>
            <w:shd w:val="clear" w:color="auto" w:fill="auto"/>
          </w:tcPr>
          <w:p w14:paraId="16E22A47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666" w:type="dxa"/>
            <w:shd w:val="clear" w:color="auto" w:fill="auto"/>
          </w:tcPr>
          <w:p w14:paraId="7D7CB0A5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93" w:type="dxa"/>
          </w:tcPr>
          <w:p w14:paraId="33919564" w14:textId="77777777" w:rsidR="005307CA" w:rsidRPr="00A4579C" w:rsidRDefault="005307CA" w:rsidP="00C10BC8">
            <w:pPr>
              <w:jc w:val="center"/>
              <w:rPr>
                <w:rFonts w:ascii="Arial" w:hAnsi="Arial" w:cs="Arial"/>
              </w:rPr>
            </w:pPr>
          </w:p>
        </w:tc>
      </w:tr>
    </w:tbl>
    <w:p w14:paraId="3640A0F4" w14:textId="77777777" w:rsidR="005307CA" w:rsidRPr="00F47B3A" w:rsidRDefault="005307CA" w:rsidP="005307CA">
      <w:r w:rsidRPr="00F47B3A">
        <w:t>* Relative to Daily Proguanil.</w:t>
      </w:r>
    </w:p>
    <w:p w14:paraId="686B8216" w14:textId="77777777" w:rsidR="005307CA" w:rsidRPr="0011385C" w:rsidRDefault="005307CA" w:rsidP="005307CA">
      <w:pPr>
        <w:rPr>
          <w:bCs/>
        </w:rPr>
      </w:pPr>
      <w:r>
        <w:rPr>
          <w:bCs/>
        </w:rPr>
        <w:t>SP-AQ: Sulfadoxine/Pyrimethamine-Amodiaquine; DP: Dihydroartemisinin/Piperaquine; CI: confidence interval</w:t>
      </w:r>
      <w:r>
        <w:t xml:space="preserve">; </w:t>
      </w:r>
      <w:r w:rsidRPr="00F47B3A">
        <w:t>P</w:t>
      </w:r>
      <w:r>
        <w:t>PY</w:t>
      </w:r>
      <w:r w:rsidRPr="00F47B3A">
        <w:t xml:space="preserve">: </w:t>
      </w:r>
      <w:r>
        <w:t xml:space="preserve">per </w:t>
      </w:r>
      <w:r w:rsidRPr="00F47B3A">
        <w:t>person-year, g/dL: grams per deciliter</w:t>
      </w:r>
    </w:p>
    <w:p w14:paraId="7F6A70D6" w14:textId="27A7D49B" w:rsidR="008D2B0D" w:rsidRDefault="008D2B0D">
      <w:pPr>
        <w:rPr>
          <w:b/>
        </w:rPr>
      </w:pPr>
      <w:r>
        <w:rPr>
          <w:b/>
        </w:rPr>
        <w:br w:type="page"/>
      </w:r>
    </w:p>
    <w:p w14:paraId="4E832290" w14:textId="5BC52CDB" w:rsidR="008D2B0D" w:rsidRDefault="008D2B0D" w:rsidP="008D2B0D">
      <w:pPr>
        <w:pStyle w:val="Heading2"/>
      </w:pPr>
      <w:bookmarkStart w:id="16" w:name="_Toc113270937"/>
      <w:r>
        <w:lastRenderedPageBreak/>
        <w:t xml:space="preserve">Table </w:t>
      </w:r>
      <w:r w:rsidR="00987205">
        <w:t>E</w:t>
      </w:r>
      <w:r w:rsidR="00DA418E">
        <w:t>.</w:t>
      </w:r>
      <w:r>
        <w:t xml:space="preserve"> Serious Adverse Events in the Intention-To-Treat population</w:t>
      </w:r>
      <w:bookmarkEnd w:id="16"/>
    </w:p>
    <w:tbl>
      <w:tblPr>
        <w:tblW w:w="9270" w:type="dxa"/>
        <w:tblBorders>
          <w:top w:val="single" w:sz="8" w:space="0" w:color="000000"/>
          <w:bottom w:val="single" w:sz="8" w:space="0" w:color="000000"/>
          <w:insideH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150"/>
        <w:gridCol w:w="1530"/>
        <w:gridCol w:w="1530"/>
        <w:gridCol w:w="1530"/>
        <w:gridCol w:w="1530"/>
      </w:tblGrid>
      <w:tr w:rsidR="008D2B0D" w:rsidRPr="00A4579C" w14:paraId="2855CDFE" w14:textId="77777777" w:rsidTr="00F8766E">
        <w:trPr>
          <w:cantSplit/>
          <w:tblHeader/>
        </w:trPr>
        <w:tc>
          <w:tcPr>
            <w:tcW w:w="3150" w:type="dxa"/>
          </w:tcPr>
          <w:p w14:paraId="17D1C023" w14:textId="77777777" w:rsidR="008D2B0D" w:rsidRPr="00A4579C" w:rsidRDefault="008D2B0D" w:rsidP="00F8766E">
            <w:pPr>
              <w:keepNext/>
              <w:adjustRightInd w:val="0"/>
              <w:rPr>
                <w:rFonts w:ascii="Arial" w:hAnsi="Arial" w:cs="Arial"/>
                <w:b/>
                <w:bCs/>
                <w:color w:val="000000"/>
              </w:rPr>
            </w:pPr>
            <w:r w:rsidRPr="00A4579C">
              <w:rPr>
                <w:rFonts w:ascii="Arial" w:hAnsi="Arial" w:cs="Arial"/>
                <w:b/>
                <w:bCs/>
                <w:color w:val="000000"/>
              </w:rPr>
              <w:t>Adverse Event</w:t>
            </w:r>
          </w:p>
        </w:tc>
        <w:tc>
          <w:tcPr>
            <w:tcW w:w="1530" w:type="dxa"/>
          </w:tcPr>
          <w:p w14:paraId="64C4BFAD" w14:textId="77777777" w:rsidR="008D2B0D" w:rsidRPr="00A4579C" w:rsidRDefault="008D2B0D" w:rsidP="00F8766E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  <w:r w:rsidRPr="00A4579C">
              <w:rPr>
                <w:rFonts w:ascii="Arial" w:hAnsi="Arial" w:cs="Arial"/>
                <w:b/>
                <w:bCs/>
                <w:color w:val="000000"/>
              </w:rPr>
              <w:t>Overall</w:t>
            </w:r>
            <w:r w:rsidRPr="00A4579C">
              <w:rPr>
                <w:rFonts w:ascii="Arial" w:hAnsi="Arial" w:cs="Arial"/>
                <w:b/>
                <w:bCs/>
                <w:color w:val="000000"/>
              </w:rPr>
              <w:br/>
              <w:t>(N=246)</w:t>
            </w:r>
          </w:p>
        </w:tc>
        <w:tc>
          <w:tcPr>
            <w:tcW w:w="1530" w:type="dxa"/>
          </w:tcPr>
          <w:p w14:paraId="6AFA3C31" w14:textId="77777777" w:rsidR="008D2B0D" w:rsidRPr="00A4579C" w:rsidRDefault="008D2B0D" w:rsidP="00F8766E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  <w:r w:rsidRPr="00A4579C">
              <w:rPr>
                <w:rFonts w:ascii="Arial" w:hAnsi="Arial" w:cs="Arial"/>
                <w:b/>
                <w:bCs/>
                <w:color w:val="000000"/>
              </w:rPr>
              <w:t>Daily Proguanil</w:t>
            </w:r>
            <w:r w:rsidRPr="00A4579C">
              <w:rPr>
                <w:rFonts w:ascii="Arial" w:hAnsi="Arial" w:cs="Arial"/>
                <w:b/>
                <w:bCs/>
                <w:color w:val="000000"/>
              </w:rPr>
              <w:br/>
              <w:t>(N=81)</w:t>
            </w:r>
          </w:p>
        </w:tc>
        <w:tc>
          <w:tcPr>
            <w:tcW w:w="1530" w:type="dxa"/>
          </w:tcPr>
          <w:p w14:paraId="1CE416AB" w14:textId="77777777" w:rsidR="008D2B0D" w:rsidRPr="00A4579C" w:rsidRDefault="008D2B0D" w:rsidP="00F8766E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  <w:r w:rsidRPr="00A4579C">
              <w:rPr>
                <w:rFonts w:ascii="Arial" w:hAnsi="Arial" w:cs="Arial"/>
                <w:b/>
                <w:bCs/>
                <w:color w:val="000000"/>
              </w:rPr>
              <w:t>Monthly SP-AQ</w:t>
            </w:r>
            <w:r w:rsidRPr="00A4579C">
              <w:rPr>
                <w:rFonts w:ascii="Arial" w:hAnsi="Arial" w:cs="Arial"/>
                <w:b/>
                <w:bCs/>
                <w:color w:val="000000"/>
              </w:rPr>
              <w:br/>
              <w:t>(N=83)</w:t>
            </w:r>
          </w:p>
        </w:tc>
        <w:tc>
          <w:tcPr>
            <w:tcW w:w="1530" w:type="dxa"/>
          </w:tcPr>
          <w:p w14:paraId="75466321" w14:textId="77777777" w:rsidR="008D2B0D" w:rsidRPr="00A4579C" w:rsidRDefault="008D2B0D" w:rsidP="00F8766E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  <w:r w:rsidRPr="00A4579C">
              <w:rPr>
                <w:rFonts w:ascii="Arial" w:hAnsi="Arial" w:cs="Arial"/>
                <w:b/>
                <w:bCs/>
                <w:color w:val="000000"/>
              </w:rPr>
              <w:t>Monthly DP</w:t>
            </w:r>
            <w:r w:rsidRPr="00A4579C">
              <w:rPr>
                <w:rFonts w:ascii="Arial" w:hAnsi="Arial" w:cs="Arial"/>
                <w:b/>
                <w:bCs/>
                <w:color w:val="000000"/>
              </w:rPr>
              <w:br/>
              <w:t>(N=82)</w:t>
            </w:r>
          </w:p>
        </w:tc>
      </w:tr>
      <w:tr w:rsidR="008D2B0D" w:rsidRPr="00A4579C" w14:paraId="1E090285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7ECC5D6A" w14:textId="77777777" w:rsidR="008D2B0D" w:rsidRPr="00A4579C" w:rsidRDefault="008D2B0D" w:rsidP="00F8766E">
            <w:pPr>
              <w:adjustRightInd w:val="0"/>
              <w:rPr>
                <w:rFonts w:ascii="Arial" w:hAnsi="Arial" w:cs="Arial"/>
                <w:b/>
                <w:bCs/>
                <w:color w:val="000000"/>
              </w:rPr>
            </w:pPr>
            <w:r w:rsidRPr="00A4579C">
              <w:rPr>
                <w:rFonts w:ascii="Arial" w:hAnsi="Arial" w:cs="Arial"/>
                <w:b/>
                <w:bCs/>
                <w:color w:val="000000"/>
              </w:rPr>
              <w:t>Painful crisis</w:t>
            </w:r>
          </w:p>
        </w:tc>
        <w:tc>
          <w:tcPr>
            <w:tcW w:w="1530" w:type="dxa"/>
            <w:shd w:val="clear" w:color="auto" w:fill="FFFFFF"/>
          </w:tcPr>
          <w:p w14:paraId="0128AB0A" w14:textId="77777777" w:rsidR="008D2B0D" w:rsidRPr="00A4579C" w:rsidRDefault="008D2B0D" w:rsidP="00F8766E">
            <w:pPr>
              <w:tabs>
                <w:tab w:val="left" w:pos="450"/>
              </w:tabs>
              <w:adjustRightInd w:val="0"/>
              <w:ind w:firstLine="3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1036581B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0FDEC381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6FFED39C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</w:tr>
      <w:tr w:rsidR="008D2B0D" w:rsidRPr="00A4579C" w14:paraId="4C624388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5AB26754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occurrences</w:t>
            </w:r>
          </w:p>
        </w:tc>
        <w:tc>
          <w:tcPr>
            <w:tcW w:w="1530" w:type="dxa"/>
            <w:shd w:val="clear" w:color="auto" w:fill="FFFFFF"/>
          </w:tcPr>
          <w:p w14:paraId="0932F881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91</w:t>
            </w:r>
          </w:p>
        </w:tc>
        <w:tc>
          <w:tcPr>
            <w:tcW w:w="1530" w:type="dxa"/>
            <w:shd w:val="clear" w:color="auto" w:fill="FFFFFF"/>
          </w:tcPr>
          <w:p w14:paraId="0374316D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33</w:t>
            </w:r>
          </w:p>
        </w:tc>
        <w:tc>
          <w:tcPr>
            <w:tcW w:w="1530" w:type="dxa"/>
            <w:shd w:val="clear" w:color="auto" w:fill="FFFFFF"/>
          </w:tcPr>
          <w:p w14:paraId="1B98DDCB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28</w:t>
            </w:r>
          </w:p>
        </w:tc>
        <w:tc>
          <w:tcPr>
            <w:tcW w:w="1530" w:type="dxa"/>
            <w:shd w:val="clear" w:color="auto" w:fill="FFFFFF"/>
          </w:tcPr>
          <w:p w14:paraId="52817B41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30</w:t>
            </w:r>
          </w:p>
        </w:tc>
      </w:tr>
      <w:tr w:rsidR="008D2B0D" w:rsidRPr="00A4579C" w14:paraId="4B5D8408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70C586DB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patients (%)</w:t>
            </w:r>
          </w:p>
        </w:tc>
        <w:tc>
          <w:tcPr>
            <w:tcW w:w="1530" w:type="dxa"/>
            <w:shd w:val="clear" w:color="auto" w:fill="FFFFFF"/>
          </w:tcPr>
          <w:p w14:paraId="64D36037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63 (25.6%)</w:t>
            </w:r>
          </w:p>
        </w:tc>
        <w:tc>
          <w:tcPr>
            <w:tcW w:w="1530" w:type="dxa"/>
            <w:shd w:val="clear" w:color="auto" w:fill="FFFFFF"/>
          </w:tcPr>
          <w:p w14:paraId="1C1F041C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22 (27.2%)</w:t>
            </w:r>
          </w:p>
        </w:tc>
        <w:tc>
          <w:tcPr>
            <w:tcW w:w="1530" w:type="dxa"/>
            <w:shd w:val="clear" w:color="auto" w:fill="FFFFFF"/>
          </w:tcPr>
          <w:p w14:paraId="6CED6FC0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22 (26.5%)</w:t>
            </w:r>
          </w:p>
        </w:tc>
        <w:tc>
          <w:tcPr>
            <w:tcW w:w="1530" w:type="dxa"/>
            <w:shd w:val="clear" w:color="auto" w:fill="FFFFFF"/>
          </w:tcPr>
          <w:p w14:paraId="6BE500D3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9 (23.2%)</w:t>
            </w:r>
          </w:p>
        </w:tc>
      </w:tr>
      <w:tr w:rsidR="008D2B0D" w:rsidRPr="00A4579C" w14:paraId="4E37C6FC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5D9EF79A" w14:textId="77777777" w:rsidR="008D2B0D" w:rsidRPr="00A4579C" w:rsidRDefault="008D2B0D" w:rsidP="00F8766E">
            <w:pPr>
              <w:adjustRightInd w:val="0"/>
              <w:rPr>
                <w:rFonts w:ascii="Arial" w:hAnsi="Arial" w:cs="Arial"/>
                <w:b/>
                <w:bCs/>
                <w:color w:val="000000"/>
              </w:rPr>
            </w:pPr>
            <w:r w:rsidRPr="00A4579C">
              <w:rPr>
                <w:rFonts w:ascii="Arial" w:hAnsi="Arial" w:cs="Arial"/>
                <w:b/>
                <w:bCs/>
                <w:color w:val="000000"/>
              </w:rPr>
              <w:t>Anemia</w:t>
            </w:r>
          </w:p>
        </w:tc>
        <w:tc>
          <w:tcPr>
            <w:tcW w:w="1530" w:type="dxa"/>
            <w:shd w:val="clear" w:color="auto" w:fill="FFFFFF"/>
          </w:tcPr>
          <w:p w14:paraId="368DC0D6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772BAF2D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61EC3E97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3F2A20C4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</w:tr>
      <w:tr w:rsidR="008D2B0D" w:rsidRPr="00A4579C" w14:paraId="57CE4518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4CD98BD6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occurrences</w:t>
            </w:r>
          </w:p>
        </w:tc>
        <w:tc>
          <w:tcPr>
            <w:tcW w:w="1530" w:type="dxa"/>
            <w:shd w:val="clear" w:color="auto" w:fill="FFFFFF"/>
          </w:tcPr>
          <w:p w14:paraId="50D665DC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33</w:t>
            </w:r>
          </w:p>
        </w:tc>
        <w:tc>
          <w:tcPr>
            <w:tcW w:w="1530" w:type="dxa"/>
            <w:shd w:val="clear" w:color="auto" w:fill="FFFFFF"/>
          </w:tcPr>
          <w:p w14:paraId="4C0E8FF3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2</w:t>
            </w:r>
          </w:p>
        </w:tc>
        <w:tc>
          <w:tcPr>
            <w:tcW w:w="1530" w:type="dxa"/>
            <w:shd w:val="clear" w:color="auto" w:fill="FFFFFF"/>
          </w:tcPr>
          <w:p w14:paraId="65B52DC0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4</w:t>
            </w:r>
          </w:p>
        </w:tc>
        <w:tc>
          <w:tcPr>
            <w:tcW w:w="1530" w:type="dxa"/>
            <w:shd w:val="clear" w:color="auto" w:fill="FFFFFF"/>
          </w:tcPr>
          <w:p w14:paraId="72A8FBBC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7</w:t>
            </w:r>
          </w:p>
        </w:tc>
      </w:tr>
      <w:tr w:rsidR="008D2B0D" w:rsidRPr="00A4579C" w14:paraId="31958990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1F3D95D8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patients (%)</w:t>
            </w:r>
          </w:p>
        </w:tc>
        <w:tc>
          <w:tcPr>
            <w:tcW w:w="1530" w:type="dxa"/>
            <w:shd w:val="clear" w:color="auto" w:fill="FFFFFF"/>
          </w:tcPr>
          <w:p w14:paraId="18AA3711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29 (11.8%)</w:t>
            </w:r>
          </w:p>
        </w:tc>
        <w:tc>
          <w:tcPr>
            <w:tcW w:w="1530" w:type="dxa"/>
            <w:shd w:val="clear" w:color="auto" w:fill="FFFFFF"/>
          </w:tcPr>
          <w:p w14:paraId="550F5879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0 (12.3%)</w:t>
            </w:r>
          </w:p>
        </w:tc>
        <w:tc>
          <w:tcPr>
            <w:tcW w:w="1530" w:type="dxa"/>
            <w:shd w:val="clear" w:color="auto" w:fill="FFFFFF"/>
          </w:tcPr>
          <w:p w14:paraId="48C1F6DE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2 (14.5%)</w:t>
            </w:r>
          </w:p>
        </w:tc>
        <w:tc>
          <w:tcPr>
            <w:tcW w:w="1530" w:type="dxa"/>
            <w:shd w:val="clear" w:color="auto" w:fill="FFFFFF"/>
          </w:tcPr>
          <w:p w14:paraId="5428857A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7 (8.5%)</w:t>
            </w:r>
          </w:p>
        </w:tc>
      </w:tr>
      <w:tr w:rsidR="008D2B0D" w:rsidRPr="00A4579C" w14:paraId="3286056F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50CB36E6" w14:textId="77777777" w:rsidR="008D2B0D" w:rsidRPr="00A4579C" w:rsidRDefault="008D2B0D" w:rsidP="00F8766E">
            <w:pPr>
              <w:adjustRightInd w:val="0"/>
              <w:rPr>
                <w:rFonts w:ascii="Arial" w:hAnsi="Arial" w:cs="Arial"/>
                <w:b/>
                <w:bCs/>
                <w:color w:val="000000"/>
              </w:rPr>
            </w:pPr>
            <w:r w:rsidRPr="00A4579C">
              <w:rPr>
                <w:rFonts w:ascii="Arial" w:hAnsi="Arial" w:cs="Arial"/>
                <w:b/>
                <w:bCs/>
                <w:color w:val="000000"/>
              </w:rPr>
              <w:t>Malaria</w:t>
            </w:r>
          </w:p>
        </w:tc>
        <w:tc>
          <w:tcPr>
            <w:tcW w:w="1530" w:type="dxa"/>
            <w:shd w:val="clear" w:color="auto" w:fill="FFFFFF"/>
          </w:tcPr>
          <w:p w14:paraId="1F05EA60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40FD3007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4C285D80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4397D2FD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</w:tr>
      <w:tr w:rsidR="008D2B0D" w:rsidRPr="00A4579C" w14:paraId="4CD70EDA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5A8B3EC7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occurrences</w:t>
            </w:r>
          </w:p>
        </w:tc>
        <w:tc>
          <w:tcPr>
            <w:tcW w:w="1530" w:type="dxa"/>
            <w:shd w:val="clear" w:color="auto" w:fill="FFFFFF"/>
          </w:tcPr>
          <w:p w14:paraId="2AF42EC3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2</w:t>
            </w:r>
          </w:p>
        </w:tc>
        <w:tc>
          <w:tcPr>
            <w:tcW w:w="1530" w:type="dxa"/>
            <w:shd w:val="clear" w:color="auto" w:fill="FFFFFF"/>
          </w:tcPr>
          <w:p w14:paraId="74B2B9D7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</w:t>
            </w:r>
          </w:p>
        </w:tc>
        <w:tc>
          <w:tcPr>
            <w:tcW w:w="1530" w:type="dxa"/>
            <w:shd w:val="clear" w:color="auto" w:fill="FFFFFF"/>
          </w:tcPr>
          <w:p w14:paraId="0790667E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3</w:t>
            </w:r>
          </w:p>
        </w:tc>
        <w:tc>
          <w:tcPr>
            <w:tcW w:w="1530" w:type="dxa"/>
            <w:shd w:val="clear" w:color="auto" w:fill="FFFFFF"/>
          </w:tcPr>
          <w:p w14:paraId="49B8AD24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5</w:t>
            </w:r>
          </w:p>
        </w:tc>
      </w:tr>
      <w:tr w:rsidR="008D2B0D" w:rsidRPr="00A4579C" w14:paraId="748B7B81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716193B0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patients (%)</w:t>
            </w:r>
          </w:p>
        </w:tc>
        <w:tc>
          <w:tcPr>
            <w:tcW w:w="1530" w:type="dxa"/>
            <w:shd w:val="clear" w:color="auto" w:fill="FFFFFF"/>
          </w:tcPr>
          <w:p w14:paraId="476BC69D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1 (4.5%)</w:t>
            </w:r>
          </w:p>
        </w:tc>
        <w:tc>
          <w:tcPr>
            <w:tcW w:w="1530" w:type="dxa"/>
            <w:shd w:val="clear" w:color="auto" w:fill="FFFFFF"/>
          </w:tcPr>
          <w:p w14:paraId="0CAF62A9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 (4.9%)</w:t>
            </w:r>
          </w:p>
        </w:tc>
        <w:tc>
          <w:tcPr>
            <w:tcW w:w="1530" w:type="dxa"/>
            <w:shd w:val="clear" w:color="auto" w:fill="FFFFFF"/>
          </w:tcPr>
          <w:p w14:paraId="3F6896E8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3 (3.6%)</w:t>
            </w:r>
          </w:p>
        </w:tc>
        <w:tc>
          <w:tcPr>
            <w:tcW w:w="1530" w:type="dxa"/>
            <w:shd w:val="clear" w:color="auto" w:fill="FFFFFF"/>
          </w:tcPr>
          <w:p w14:paraId="2A720DE3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 (4.9%)</w:t>
            </w:r>
          </w:p>
        </w:tc>
      </w:tr>
      <w:tr w:rsidR="008D2B0D" w:rsidRPr="00A4579C" w14:paraId="400560B6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260DECFD" w14:textId="77777777" w:rsidR="008D2B0D" w:rsidRPr="00A4579C" w:rsidRDefault="008D2B0D" w:rsidP="00F8766E">
            <w:pPr>
              <w:adjustRightInd w:val="0"/>
              <w:rPr>
                <w:rFonts w:ascii="Arial" w:hAnsi="Arial" w:cs="Arial"/>
                <w:b/>
                <w:bCs/>
                <w:color w:val="000000"/>
              </w:rPr>
            </w:pPr>
            <w:r w:rsidRPr="00A4579C">
              <w:rPr>
                <w:rFonts w:ascii="Arial" w:hAnsi="Arial" w:cs="Arial"/>
                <w:b/>
                <w:bCs/>
                <w:color w:val="000000"/>
              </w:rPr>
              <w:t>Sepsis</w:t>
            </w:r>
          </w:p>
        </w:tc>
        <w:tc>
          <w:tcPr>
            <w:tcW w:w="1530" w:type="dxa"/>
            <w:shd w:val="clear" w:color="auto" w:fill="FFFFFF"/>
          </w:tcPr>
          <w:p w14:paraId="7F4979C0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40D0C4C5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24198386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01D769E0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</w:tr>
      <w:tr w:rsidR="008D2B0D" w:rsidRPr="00A4579C" w14:paraId="539C31F9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295BF1A6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occurrences</w:t>
            </w:r>
          </w:p>
        </w:tc>
        <w:tc>
          <w:tcPr>
            <w:tcW w:w="1530" w:type="dxa"/>
            <w:shd w:val="clear" w:color="auto" w:fill="FFFFFF"/>
          </w:tcPr>
          <w:p w14:paraId="47523B61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2</w:t>
            </w:r>
          </w:p>
        </w:tc>
        <w:tc>
          <w:tcPr>
            <w:tcW w:w="1530" w:type="dxa"/>
            <w:shd w:val="clear" w:color="auto" w:fill="FFFFFF"/>
          </w:tcPr>
          <w:p w14:paraId="38BCDC6B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</w:t>
            </w:r>
          </w:p>
        </w:tc>
        <w:tc>
          <w:tcPr>
            <w:tcW w:w="1530" w:type="dxa"/>
            <w:shd w:val="clear" w:color="auto" w:fill="FFFFFF"/>
          </w:tcPr>
          <w:p w14:paraId="4060C917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5</w:t>
            </w:r>
          </w:p>
        </w:tc>
        <w:tc>
          <w:tcPr>
            <w:tcW w:w="1530" w:type="dxa"/>
            <w:shd w:val="clear" w:color="auto" w:fill="FFFFFF"/>
          </w:tcPr>
          <w:p w14:paraId="5C0F577D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3</w:t>
            </w:r>
          </w:p>
        </w:tc>
      </w:tr>
      <w:tr w:rsidR="008D2B0D" w:rsidRPr="00A4579C" w14:paraId="4BAB6C17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2A35F5F3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patients (%)</w:t>
            </w:r>
          </w:p>
        </w:tc>
        <w:tc>
          <w:tcPr>
            <w:tcW w:w="1530" w:type="dxa"/>
            <w:shd w:val="clear" w:color="auto" w:fill="FFFFFF"/>
          </w:tcPr>
          <w:p w14:paraId="7329329B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2 (4.9%)</w:t>
            </w:r>
          </w:p>
        </w:tc>
        <w:tc>
          <w:tcPr>
            <w:tcW w:w="1530" w:type="dxa"/>
            <w:shd w:val="clear" w:color="auto" w:fill="FFFFFF"/>
          </w:tcPr>
          <w:p w14:paraId="0E876184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 (4.9%)</w:t>
            </w:r>
          </w:p>
        </w:tc>
        <w:tc>
          <w:tcPr>
            <w:tcW w:w="1530" w:type="dxa"/>
            <w:shd w:val="clear" w:color="auto" w:fill="FFFFFF"/>
          </w:tcPr>
          <w:p w14:paraId="7AB4CC82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5 (6.0%)</w:t>
            </w:r>
          </w:p>
        </w:tc>
        <w:tc>
          <w:tcPr>
            <w:tcW w:w="1530" w:type="dxa"/>
            <w:shd w:val="clear" w:color="auto" w:fill="FFFFFF"/>
          </w:tcPr>
          <w:p w14:paraId="051682FA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3 (3.7%)</w:t>
            </w:r>
          </w:p>
        </w:tc>
      </w:tr>
      <w:tr w:rsidR="008D2B0D" w:rsidRPr="00A4579C" w14:paraId="7CF7A3BA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0A5E7BD6" w14:textId="77777777" w:rsidR="008D2B0D" w:rsidRPr="00A4579C" w:rsidRDefault="008D2B0D" w:rsidP="00F8766E">
            <w:pPr>
              <w:adjustRightInd w:val="0"/>
              <w:rPr>
                <w:rFonts w:ascii="Arial" w:hAnsi="Arial" w:cs="Arial"/>
                <w:b/>
                <w:bCs/>
                <w:color w:val="000000"/>
              </w:rPr>
            </w:pPr>
            <w:r w:rsidRPr="00A4579C">
              <w:rPr>
                <w:rFonts w:ascii="Arial" w:hAnsi="Arial" w:cs="Arial"/>
                <w:b/>
                <w:bCs/>
                <w:color w:val="000000"/>
              </w:rPr>
              <w:t>Elevated ALT</w:t>
            </w:r>
          </w:p>
        </w:tc>
        <w:tc>
          <w:tcPr>
            <w:tcW w:w="1530" w:type="dxa"/>
            <w:shd w:val="clear" w:color="auto" w:fill="FFFFFF"/>
          </w:tcPr>
          <w:p w14:paraId="65C16D2C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4886262C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5D73431E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29E2CDA3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</w:tr>
      <w:tr w:rsidR="008D2B0D" w:rsidRPr="00A4579C" w14:paraId="5EB26F3A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43511BA5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occurrences</w:t>
            </w:r>
          </w:p>
        </w:tc>
        <w:tc>
          <w:tcPr>
            <w:tcW w:w="1530" w:type="dxa"/>
            <w:shd w:val="clear" w:color="auto" w:fill="FFFFFF"/>
          </w:tcPr>
          <w:p w14:paraId="199E5333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0</w:t>
            </w:r>
          </w:p>
        </w:tc>
        <w:tc>
          <w:tcPr>
            <w:tcW w:w="1530" w:type="dxa"/>
            <w:shd w:val="clear" w:color="auto" w:fill="FFFFFF"/>
          </w:tcPr>
          <w:p w14:paraId="69EA7F3A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</w:t>
            </w:r>
          </w:p>
        </w:tc>
        <w:tc>
          <w:tcPr>
            <w:tcW w:w="1530" w:type="dxa"/>
            <w:shd w:val="clear" w:color="auto" w:fill="FFFFFF"/>
          </w:tcPr>
          <w:p w14:paraId="641FBAA5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</w:t>
            </w:r>
          </w:p>
        </w:tc>
        <w:tc>
          <w:tcPr>
            <w:tcW w:w="1530" w:type="dxa"/>
            <w:shd w:val="clear" w:color="auto" w:fill="FFFFFF"/>
          </w:tcPr>
          <w:p w14:paraId="30483F55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2</w:t>
            </w:r>
          </w:p>
        </w:tc>
      </w:tr>
      <w:tr w:rsidR="008D2B0D" w:rsidRPr="00A4579C" w14:paraId="7EB1A5DD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7E61EB9E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patients (%)</w:t>
            </w:r>
          </w:p>
        </w:tc>
        <w:tc>
          <w:tcPr>
            <w:tcW w:w="1530" w:type="dxa"/>
            <w:shd w:val="clear" w:color="auto" w:fill="FFFFFF"/>
          </w:tcPr>
          <w:p w14:paraId="0D990DA7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9 (3.7%)</w:t>
            </w:r>
          </w:p>
        </w:tc>
        <w:tc>
          <w:tcPr>
            <w:tcW w:w="1530" w:type="dxa"/>
            <w:shd w:val="clear" w:color="auto" w:fill="FFFFFF"/>
          </w:tcPr>
          <w:p w14:paraId="43AD7FE2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3 (3.7%)</w:t>
            </w:r>
          </w:p>
        </w:tc>
        <w:tc>
          <w:tcPr>
            <w:tcW w:w="1530" w:type="dxa"/>
            <w:shd w:val="clear" w:color="auto" w:fill="FFFFFF"/>
          </w:tcPr>
          <w:p w14:paraId="720FCE20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 (4.8%)</w:t>
            </w:r>
          </w:p>
        </w:tc>
        <w:tc>
          <w:tcPr>
            <w:tcW w:w="1530" w:type="dxa"/>
            <w:shd w:val="clear" w:color="auto" w:fill="FFFFFF"/>
          </w:tcPr>
          <w:p w14:paraId="63639756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2 (2.4%)</w:t>
            </w:r>
          </w:p>
        </w:tc>
      </w:tr>
      <w:tr w:rsidR="008D2B0D" w:rsidRPr="00A4579C" w14:paraId="330F45F5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00351782" w14:textId="77777777" w:rsidR="008D2B0D" w:rsidRPr="00A4579C" w:rsidRDefault="008D2B0D" w:rsidP="00F8766E">
            <w:pPr>
              <w:adjustRightInd w:val="0"/>
              <w:rPr>
                <w:rFonts w:ascii="Arial" w:hAnsi="Arial" w:cs="Arial"/>
                <w:b/>
                <w:bCs/>
                <w:color w:val="000000"/>
              </w:rPr>
            </w:pPr>
            <w:r w:rsidRPr="00A4579C">
              <w:rPr>
                <w:rFonts w:ascii="Arial" w:hAnsi="Arial" w:cs="Arial"/>
                <w:b/>
                <w:bCs/>
                <w:color w:val="000000"/>
              </w:rPr>
              <w:t>Pneumonia</w:t>
            </w:r>
          </w:p>
        </w:tc>
        <w:tc>
          <w:tcPr>
            <w:tcW w:w="1530" w:type="dxa"/>
            <w:shd w:val="clear" w:color="auto" w:fill="FFFFFF"/>
          </w:tcPr>
          <w:p w14:paraId="0FD39266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42A40110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28C998E3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58FB12DB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</w:tr>
      <w:tr w:rsidR="008D2B0D" w:rsidRPr="00A4579C" w14:paraId="5132A1BF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6BFB9F25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occurrences</w:t>
            </w:r>
          </w:p>
        </w:tc>
        <w:tc>
          <w:tcPr>
            <w:tcW w:w="1530" w:type="dxa"/>
            <w:shd w:val="clear" w:color="auto" w:fill="FFFFFF"/>
          </w:tcPr>
          <w:p w14:paraId="2F1531CC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8</w:t>
            </w:r>
          </w:p>
        </w:tc>
        <w:tc>
          <w:tcPr>
            <w:tcW w:w="1530" w:type="dxa"/>
            <w:shd w:val="clear" w:color="auto" w:fill="FFFFFF"/>
          </w:tcPr>
          <w:p w14:paraId="5B24338D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</w:t>
            </w:r>
          </w:p>
        </w:tc>
        <w:tc>
          <w:tcPr>
            <w:tcW w:w="1530" w:type="dxa"/>
            <w:shd w:val="clear" w:color="auto" w:fill="FFFFFF"/>
          </w:tcPr>
          <w:p w14:paraId="16DA9D43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2</w:t>
            </w:r>
          </w:p>
        </w:tc>
        <w:tc>
          <w:tcPr>
            <w:tcW w:w="1530" w:type="dxa"/>
            <w:shd w:val="clear" w:color="auto" w:fill="FFFFFF"/>
          </w:tcPr>
          <w:p w14:paraId="5BCFE28A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2</w:t>
            </w:r>
          </w:p>
        </w:tc>
      </w:tr>
      <w:tr w:rsidR="008D2B0D" w:rsidRPr="00A4579C" w14:paraId="5E7DE919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1E73FF85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patients (%)</w:t>
            </w:r>
          </w:p>
        </w:tc>
        <w:tc>
          <w:tcPr>
            <w:tcW w:w="1530" w:type="dxa"/>
            <w:shd w:val="clear" w:color="auto" w:fill="FFFFFF"/>
          </w:tcPr>
          <w:p w14:paraId="631E50B4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8 (3.3%)</w:t>
            </w:r>
          </w:p>
        </w:tc>
        <w:tc>
          <w:tcPr>
            <w:tcW w:w="1530" w:type="dxa"/>
            <w:shd w:val="clear" w:color="auto" w:fill="FFFFFF"/>
          </w:tcPr>
          <w:p w14:paraId="1D0AFCDC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 (4.9%)</w:t>
            </w:r>
          </w:p>
        </w:tc>
        <w:tc>
          <w:tcPr>
            <w:tcW w:w="1530" w:type="dxa"/>
            <w:shd w:val="clear" w:color="auto" w:fill="FFFFFF"/>
          </w:tcPr>
          <w:p w14:paraId="499333E0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2 (2.4%)</w:t>
            </w:r>
          </w:p>
        </w:tc>
        <w:tc>
          <w:tcPr>
            <w:tcW w:w="1530" w:type="dxa"/>
            <w:shd w:val="clear" w:color="auto" w:fill="FFFFFF"/>
          </w:tcPr>
          <w:p w14:paraId="2F39FBCE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2 (2.4%)</w:t>
            </w:r>
          </w:p>
        </w:tc>
      </w:tr>
      <w:tr w:rsidR="008D2B0D" w:rsidRPr="00A4579C" w14:paraId="0DC67B27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1F644711" w14:textId="77777777" w:rsidR="008D2B0D" w:rsidRPr="00A4579C" w:rsidRDefault="008D2B0D" w:rsidP="00F8766E">
            <w:pPr>
              <w:adjustRightInd w:val="0"/>
              <w:rPr>
                <w:rFonts w:ascii="Arial" w:hAnsi="Arial" w:cs="Arial"/>
                <w:b/>
                <w:bCs/>
                <w:color w:val="000000"/>
              </w:rPr>
            </w:pPr>
            <w:r w:rsidRPr="00A4579C">
              <w:rPr>
                <w:rFonts w:ascii="Arial" w:hAnsi="Arial" w:cs="Arial"/>
                <w:b/>
                <w:bCs/>
                <w:color w:val="000000"/>
              </w:rPr>
              <w:t>Acute chest syndrome</w:t>
            </w:r>
          </w:p>
        </w:tc>
        <w:tc>
          <w:tcPr>
            <w:tcW w:w="1530" w:type="dxa"/>
            <w:shd w:val="clear" w:color="auto" w:fill="FFFFFF"/>
          </w:tcPr>
          <w:p w14:paraId="650708A0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59E2DDD5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6F6509F2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123B7364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</w:tr>
      <w:tr w:rsidR="008D2B0D" w:rsidRPr="00A4579C" w14:paraId="08786B32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126F4703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occurrences</w:t>
            </w:r>
          </w:p>
        </w:tc>
        <w:tc>
          <w:tcPr>
            <w:tcW w:w="1530" w:type="dxa"/>
            <w:shd w:val="clear" w:color="auto" w:fill="FFFFFF"/>
          </w:tcPr>
          <w:p w14:paraId="5203E846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7</w:t>
            </w:r>
          </w:p>
        </w:tc>
        <w:tc>
          <w:tcPr>
            <w:tcW w:w="1530" w:type="dxa"/>
            <w:shd w:val="clear" w:color="auto" w:fill="FFFFFF"/>
          </w:tcPr>
          <w:p w14:paraId="7AF2A961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2</w:t>
            </w:r>
          </w:p>
        </w:tc>
        <w:tc>
          <w:tcPr>
            <w:tcW w:w="1530" w:type="dxa"/>
            <w:shd w:val="clear" w:color="auto" w:fill="FFFFFF"/>
          </w:tcPr>
          <w:p w14:paraId="4A58FA47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5</w:t>
            </w:r>
          </w:p>
        </w:tc>
        <w:tc>
          <w:tcPr>
            <w:tcW w:w="1530" w:type="dxa"/>
            <w:shd w:val="clear" w:color="auto" w:fill="FFFFFF"/>
          </w:tcPr>
          <w:p w14:paraId="5286625D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</w:tr>
      <w:tr w:rsidR="008D2B0D" w:rsidRPr="00A4579C" w14:paraId="21D69279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0EB515BD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patients (%)</w:t>
            </w:r>
          </w:p>
        </w:tc>
        <w:tc>
          <w:tcPr>
            <w:tcW w:w="1530" w:type="dxa"/>
            <w:shd w:val="clear" w:color="auto" w:fill="FFFFFF"/>
          </w:tcPr>
          <w:p w14:paraId="540FAC74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6 (2.4%)</w:t>
            </w:r>
          </w:p>
        </w:tc>
        <w:tc>
          <w:tcPr>
            <w:tcW w:w="1530" w:type="dxa"/>
            <w:shd w:val="clear" w:color="auto" w:fill="FFFFFF"/>
          </w:tcPr>
          <w:p w14:paraId="7857D234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2 (2.5%)</w:t>
            </w:r>
          </w:p>
        </w:tc>
        <w:tc>
          <w:tcPr>
            <w:tcW w:w="1530" w:type="dxa"/>
            <w:shd w:val="clear" w:color="auto" w:fill="FFFFFF"/>
          </w:tcPr>
          <w:p w14:paraId="5C27FC97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4 (4.8%)</w:t>
            </w:r>
          </w:p>
        </w:tc>
        <w:tc>
          <w:tcPr>
            <w:tcW w:w="1530" w:type="dxa"/>
            <w:shd w:val="clear" w:color="auto" w:fill="FFFFFF"/>
          </w:tcPr>
          <w:p w14:paraId="051215AF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</w:tr>
      <w:tr w:rsidR="008D2B0D" w:rsidRPr="00A4579C" w14:paraId="42012A85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3FBDF2C4" w14:textId="77777777" w:rsidR="008D2B0D" w:rsidRPr="00A4579C" w:rsidRDefault="008D2B0D" w:rsidP="00F8766E">
            <w:pPr>
              <w:adjustRightInd w:val="0"/>
              <w:rPr>
                <w:rFonts w:ascii="Arial" w:hAnsi="Arial" w:cs="Arial"/>
                <w:b/>
                <w:bCs/>
                <w:color w:val="000000"/>
              </w:rPr>
            </w:pPr>
            <w:r w:rsidRPr="00A4579C">
              <w:rPr>
                <w:rFonts w:ascii="Arial" w:hAnsi="Arial" w:cs="Arial"/>
                <w:b/>
                <w:bCs/>
                <w:color w:val="000000"/>
              </w:rPr>
              <w:t>Adenotonsillar hypertrophy</w:t>
            </w:r>
          </w:p>
        </w:tc>
        <w:tc>
          <w:tcPr>
            <w:tcW w:w="1530" w:type="dxa"/>
            <w:shd w:val="clear" w:color="auto" w:fill="FFFFFF"/>
          </w:tcPr>
          <w:p w14:paraId="751715A1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11A5A5D2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1AD72529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4AB94E64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</w:tr>
      <w:tr w:rsidR="008D2B0D" w:rsidRPr="00A4579C" w14:paraId="3461C50C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41C90223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occurrences</w:t>
            </w:r>
          </w:p>
        </w:tc>
        <w:tc>
          <w:tcPr>
            <w:tcW w:w="1530" w:type="dxa"/>
            <w:shd w:val="clear" w:color="auto" w:fill="FFFFFF"/>
          </w:tcPr>
          <w:p w14:paraId="5763E00A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2</w:t>
            </w:r>
          </w:p>
        </w:tc>
        <w:tc>
          <w:tcPr>
            <w:tcW w:w="1530" w:type="dxa"/>
            <w:shd w:val="clear" w:color="auto" w:fill="FFFFFF"/>
          </w:tcPr>
          <w:p w14:paraId="2D96CBFB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0D1C28B0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</w:t>
            </w:r>
          </w:p>
        </w:tc>
        <w:tc>
          <w:tcPr>
            <w:tcW w:w="1530" w:type="dxa"/>
            <w:shd w:val="clear" w:color="auto" w:fill="FFFFFF"/>
          </w:tcPr>
          <w:p w14:paraId="0C51ACE0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</w:t>
            </w:r>
          </w:p>
        </w:tc>
      </w:tr>
      <w:tr w:rsidR="008D2B0D" w:rsidRPr="00A4579C" w14:paraId="0BDC0630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25D135A0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patients (%)</w:t>
            </w:r>
          </w:p>
        </w:tc>
        <w:tc>
          <w:tcPr>
            <w:tcW w:w="1530" w:type="dxa"/>
            <w:shd w:val="clear" w:color="auto" w:fill="FFFFFF"/>
          </w:tcPr>
          <w:p w14:paraId="660313EA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2 (0.8%)</w:t>
            </w:r>
          </w:p>
        </w:tc>
        <w:tc>
          <w:tcPr>
            <w:tcW w:w="1530" w:type="dxa"/>
            <w:shd w:val="clear" w:color="auto" w:fill="FFFFFF"/>
          </w:tcPr>
          <w:p w14:paraId="1F1FDB37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24299357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 (1.2%)</w:t>
            </w:r>
          </w:p>
        </w:tc>
        <w:tc>
          <w:tcPr>
            <w:tcW w:w="1530" w:type="dxa"/>
            <w:shd w:val="clear" w:color="auto" w:fill="FFFFFF"/>
          </w:tcPr>
          <w:p w14:paraId="6A063995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 (1.2%)</w:t>
            </w:r>
          </w:p>
        </w:tc>
      </w:tr>
      <w:tr w:rsidR="008D2B0D" w:rsidRPr="00A4579C" w14:paraId="7FA67B0E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12E618FC" w14:textId="77777777" w:rsidR="008D2B0D" w:rsidRPr="00A4579C" w:rsidRDefault="008D2B0D" w:rsidP="00F8766E">
            <w:pPr>
              <w:adjustRightInd w:val="0"/>
              <w:rPr>
                <w:rFonts w:ascii="Arial" w:hAnsi="Arial" w:cs="Arial"/>
                <w:b/>
                <w:bCs/>
                <w:color w:val="000000"/>
              </w:rPr>
            </w:pPr>
            <w:r w:rsidRPr="00A4579C">
              <w:rPr>
                <w:rFonts w:ascii="Arial" w:hAnsi="Arial" w:cs="Arial"/>
                <w:b/>
                <w:bCs/>
                <w:color w:val="000000"/>
              </w:rPr>
              <w:t>Thrombocytopenia</w:t>
            </w:r>
          </w:p>
        </w:tc>
        <w:tc>
          <w:tcPr>
            <w:tcW w:w="1530" w:type="dxa"/>
            <w:shd w:val="clear" w:color="auto" w:fill="FFFFFF"/>
          </w:tcPr>
          <w:p w14:paraId="20594235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1B4DA9BF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0D75CA99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7AEA0A9F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</w:tr>
      <w:tr w:rsidR="008D2B0D" w:rsidRPr="00A4579C" w14:paraId="00CD4205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30CBCDAF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occurrences</w:t>
            </w:r>
          </w:p>
        </w:tc>
        <w:tc>
          <w:tcPr>
            <w:tcW w:w="1530" w:type="dxa"/>
            <w:shd w:val="clear" w:color="auto" w:fill="FFFFFF"/>
          </w:tcPr>
          <w:p w14:paraId="159E8752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2</w:t>
            </w:r>
          </w:p>
        </w:tc>
        <w:tc>
          <w:tcPr>
            <w:tcW w:w="1530" w:type="dxa"/>
            <w:shd w:val="clear" w:color="auto" w:fill="FFFFFF"/>
          </w:tcPr>
          <w:p w14:paraId="7DBA18F8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675CED89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</w:t>
            </w:r>
          </w:p>
        </w:tc>
        <w:tc>
          <w:tcPr>
            <w:tcW w:w="1530" w:type="dxa"/>
            <w:shd w:val="clear" w:color="auto" w:fill="FFFFFF"/>
          </w:tcPr>
          <w:p w14:paraId="73117BF4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</w:t>
            </w:r>
          </w:p>
        </w:tc>
      </w:tr>
      <w:tr w:rsidR="008D2B0D" w:rsidRPr="00A4579C" w14:paraId="38EB77D8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5D6A6F63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patients (%)</w:t>
            </w:r>
          </w:p>
        </w:tc>
        <w:tc>
          <w:tcPr>
            <w:tcW w:w="1530" w:type="dxa"/>
            <w:shd w:val="clear" w:color="auto" w:fill="FFFFFF"/>
          </w:tcPr>
          <w:p w14:paraId="5740244C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2 (0.8%)</w:t>
            </w:r>
          </w:p>
        </w:tc>
        <w:tc>
          <w:tcPr>
            <w:tcW w:w="1530" w:type="dxa"/>
            <w:shd w:val="clear" w:color="auto" w:fill="FFFFFF"/>
          </w:tcPr>
          <w:p w14:paraId="52BD5C2A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458587F5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 (1.2%)</w:t>
            </w:r>
          </w:p>
        </w:tc>
        <w:tc>
          <w:tcPr>
            <w:tcW w:w="1530" w:type="dxa"/>
            <w:shd w:val="clear" w:color="auto" w:fill="FFFFFF"/>
          </w:tcPr>
          <w:p w14:paraId="2EBD8D88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 (1.2%)</w:t>
            </w:r>
          </w:p>
        </w:tc>
      </w:tr>
      <w:tr w:rsidR="008D2B0D" w:rsidRPr="00A4579C" w14:paraId="35E399D0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3C61605A" w14:textId="77777777" w:rsidR="008D2B0D" w:rsidRPr="00A4579C" w:rsidRDefault="008D2B0D" w:rsidP="00F8766E">
            <w:pPr>
              <w:adjustRightInd w:val="0"/>
              <w:rPr>
                <w:rFonts w:ascii="Arial" w:hAnsi="Arial" w:cs="Arial"/>
                <w:b/>
                <w:bCs/>
                <w:color w:val="000000"/>
              </w:rPr>
            </w:pPr>
            <w:r w:rsidRPr="00A4579C">
              <w:rPr>
                <w:rFonts w:ascii="Arial" w:hAnsi="Arial" w:cs="Arial"/>
                <w:b/>
                <w:bCs/>
                <w:color w:val="000000"/>
              </w:rPr>
              <w:t>Elevated white blood cells</w:t>
            </w:r>
          </w:p>
        </w:tc>
        <w:tc>
          <w:tcPr>
            <w:tcW w:w="1530" w:type="dxa"/>
            <w:shd w:val="clear" w:color="auto" w:fill="FFFFFF"/>
          </w:tcPr>
          <w:p w14:paraId="7EBA3016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47D3C290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21DBF0D8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0DB362D7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</w:tr>
      <w:tr w:rsidR="008D2B0D" w:rsidRPr="00A4579C" w14:paraId="42E559DA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779093E1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occurrences</w:t>
            </w:r>
          </w:p>
        </w:tc>
        <w:tc>
          <w:tcPr>
            <w:tcW w:w="1530" w:type="dxa"/>
            <w:shd w:val="clear" w:color="auto" w:fill="FFFFFF"/>
          </w:tcPr>
          <w:p w14:paraId="00861E58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</w:t>
            </w:r>
          </w:p>
        </w:tc>
        <w:tc>
          <w:tcPr>
            <w:tcW w:w="1530" w:type="dxa"/>
            <w:shd w:val="clear" w:color="auto" w:fill="FFFFFF"/>
          </w:tcPr>
          <w:p w14:paraId="3446D655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</w:t>
            </w:r>
          </w:p>
        </w:tc>
        <w:tc>
          <w:tcPr>
            <w:tcW w:w="1530" w:type="dxa"/>
            <w:shd w:val="clear" w:color="auto" w:fill="FFFFFF"/>
          </w:tcPr>
          <w:p w14:paraId="1C9955D8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417F1214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</w:tr>
      <w:tr w:rsidR="008D2B0D" w:rsidRPr="00A4579C" w14:paraId="02A38B73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73B4D469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patients (%)</w:t>
            </w:r>
          </w:p>
        </w:tc>
        <w:tc>
          <w:tcPr>
            <w:tcW w:w="1530" w:type="dxa"/>
            <w:shd w:val="clear" w:color="auto" w:fill="FFFFFF"/>
          </w:tcPr>
          <w:p w14:paraId="7B45C6A3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 (0.4%)</w:t>
            </w:r>
          </w:p>
        </w:tc>
        <w:tc>
          <w:tcPr>
            <w:tcW w:w="1530" w:type="dxa"/>
            <w:shd w:val="clear" w:color="auto" w:fill="FFFFFF"/>
          </w:tcPr>
          <w:p w14:paraId="3EE25D37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 (1.2%)</w:t>
            </w:r>
          </w:p>
        </w:tc>
        <w:tc>
          <w:tcPr>
            <w:tcW w:w="1530" w:type="dxa"/>
            <w:shd w:val="clear" w:color="auto" w:fill="FFFFFF"/>
          </w:tcPr>
          <w:p w14:paraId="0D1EE684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757E2021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</w:tr>
      <w:tr w:rsidR="008D2B0D" w:rsidRPr="00A4579C" w14:paraId="2834D612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57297F30" w14:textId="77777777" w:rsidR="008D2B0D" w:rsidRPr="00A4579C" w:rsidRDefault="008D2B0D" w:rsidP="00F8766E">
            <w:pPr>
              <w:adjustRightInd w:val="0"/>
              <w:rPr>
                <w:rFonts w:ascii="Arial" w:hAnsi="Arial" w:cs="Arial"/>
                <w:b/>
                <w:bCs/>
                <w:color w:val="000000"/>
              </w:rPr>
            </w:pPr>
            <w:r w:rsidRPr="00A4579C">
              <w:rPr>
                <w:rFonts w:ascii="Arial" w:hAnsi="Arial" w:cs="Arial"/>
                <w:b/>
                <w:bCs/>
                <w:color w:val="000000"/>
              </w:rPr>
              <w:t>Hemolytic crisis</w:t>
            </w:r>
          </w:p>
        </w:tc>
        <w:tc>
          <w:tcPr>
            <w:tcW w:w="1530" w:type="dxa"/>
            <w:shd w:val="clear" w:color="auto" w:fill="FFFFFF"/>
          </w:tcPr>
          <w:p w14:paraId="6E01280F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3D6AAD34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40837124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0D985656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</w:tr>
      <w:tr w:rsidR="008D2B0D" w:rsidRPr="00A4579C" w14:paraId="2D6BA4C7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0E052631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lastRenderedPageBreak/>
              <w:t>Number of occurrences</w:t>
            </w:r>
          </w:p>
        </w:tc>
        <w:tc>
          <w:tcPr>
            <w:tcW w:w="1530" w:type="dxa"/>
            <w:shd w:val="clear" w:color="auto" w:fill="FFFFFF"/>
          </w:tcPr>
          <w:p w14:paraId="7696DB5F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</w:t>
            </w:r>
          </w:p>
        </w:tc>
        <w:tc>
          <w:tcPr>
            <w:tcW w:w="1530" w:type="dxa"/>
            <w:shd w:val="clear" w:color="auto" w:fill="FFFFFF"/>
          </w:tcPr>
          <w:p w14:paraId="146AC6D9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5F5B25B5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</w:t>
            </w:r>
          </w:p>
        </w:tc>
        <w:tc>
          <w:tcPr>
            <w:tcW w:w="1530" w:type="dxa"/>
            <w:shd w:val="clear" w:color="auto" w:fill="FFFFFF"/>
          </w:tcPr>
          <w:p w14:paraId="46C27768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</w:tr>
      <w:tr w:rsidR="008D2B0D" w:rsidRPr="00A4579C" w14:paraId="6E4055B9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159D3186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patients (%)</w:t>
            </w:r>
          </w:p>
        </w:tc>
        <w:tc>
          <w:tcPr>
            <w:tcW w:w="1530" w:type="dxa"/>
            <w:shd w:val="clear" w:color="auto" w:fill="FFFFFF"/>
          </w:tcPr>
          <w:p w14:paraId="4A81A33E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 (0.4%)</w:t>
            </w:r>
          </w:p>
        </w:tc>
        <w:tc>
          <w:tcPr>
            <w:tcW w:w="1530" w:type="dxa"/>
            <w:shd w:val="clear" w:color="auto" w:fill="FFFFFF"/>
          </w:tcPr>
          <w:p w14:paraId="6A6058E3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0D3EF4BA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 (1.2%)</w:t>
            </w:r>
          </w:p>
        </w:tc>
        <w:tc>
          <w:tcPr>
            <w:tcW w:w="1530" w:type="dxa"/>
            <w:shd w:val="clear" w:color="auto" w:fill="FFFFFF"/>
          </w:tcPr>
          <w:p w14:paraId="433F4B80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</w:tr>
      <w:tr w:rsidR="008D2B0D" w:rsidRPr="00A4579C" w14:paraId="47A24FEB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35258D73" w14:textId="77777777" w:rsidR="008D2B0D" w:rsidRPr="00A4579C" w:rsidRDefault="008D2B0D" w:rsidP="00F8766E">
            <w:pPr>
              <w:adjustRightInd w:val="0"/>
              <w:rPr>
                <w:rFonts w:ascii="Arial" w:hAnsi="Arial" w:cs="Arial"/>
                <w:b/>
                <w:bCs/>
                <w:color w:val="000000"/>
              </w:rPr>
            </w:pPr>
            <w:r w:rsidRPr="00A4579C">
              <w:rPr>
                <w:rFonts w:ascii="Arial" w:hAnsi="Arial" w:cs="Arial"/>
                <w:b/>
                <w:bCs/>
                <w:color w:val="000000"/>
              </w:rPr>
              <w:t>Low platelet count</w:t>
            </w:r>
          </w:p>
        </w:tc>
        <w:tc>
          <w:tcPr>
            <w:tcW w:w="1530" w:type="dxa"/>
            <w:shd w:val="clear" w:color="auto" w:fill="FFFFFF"/>
          </w:tcPr>
          <w:p w14:paraId="7CB03656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0F217EFA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1310E882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0AB472BC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</w:tr>
      <w:tr w:rsidR="008D2B0D" w:rsidRPr="00A4579C" w14:paraId="0F20A940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38E0B7FF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occurrences</w:t>
            </w:r>
          </w:p>
        </w:tc>
        <w:tc>
          <w:tcPr>
            <w:tcW w:w="1530" w:type="dxa"/>
            <w:shd w:val="clear" w:color="auto" w:fill="FFFFFF"/>
          </w:tcPr>
          <w:p w14:paraId="1FFF925F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</w:t>
            </w:r>
          </w:p>
        </w:tc>
        <w:tc>
          <w:tcPr>
            <w:tcW w:w="1530" w:type="dxa"/>
            <w:shd w:val="clear" w:color="auto" w:fill="FFFFFF"/>
          </w:tcPr>
          <w:p w14:paraId="2A9F0D19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32C62F9B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</w:t>
            </w:r>
          </w:p>
        </w:tc>
        <w:tc>
          <w:tcPr>
            <w:tcW w:w="1530" w:type="dxa"/>
            <w:shd w:val="clear" w:color="auto" w:fill="FFFFFF"/>
          </w:tcPr>
          <w:p w14:paraId="781D17A2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</w:tr>
      <w:tr w:rsidR="008D2B0D" w:rsidRPr="00A4579C" w14:paraId="79BB2DC0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7309B86A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patients (%)</w:t>
            </w:r>
          </w:p>
        </w:tc>
        <w:tc>
          <w:tcPr>
            <w:tcW w:w="1530" w:type="dxa"/>
            <w:shd w:val="clear" w:color="auto" w:fill="FFFFFF"/>
          </w:tcPr>
          <w:p w14:paraId="56F4B53D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 (0.4%)</w:t>
            </w:r>
          </w:p>
        </w:tc>
        <w:tc>
          <w:tcPr>
            <w:tcW w:w="1530" w:type="dxa"/>
            <w:shd w:val="clear" w:color="auto" w:fill="FFFFFF"/>
          </w:tcPr>
          <w:p w14:paraId="04D9D362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338F117F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 (1.2%)</w:t>
            </w:r>
          </w:p>
        </w:tc>
        <w:tc>
          <w:tcPr>
            <w:tcW w:w="1530" w:type="dxa"/>
            <w:shd w:val="clear" w:color="auto" w:fill="FFFFFF"/>
          </w:tcPr>
          <w:p w14:paraId="129F0623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</w:tr>
      <w:tr w:rsidR="008D2B0D" w:rsidRPr="00A4579C" w14:paraId="6E7528A7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1CD71211" w14:textId="77777777" w:rsidR="008D2B0D" w:rsidRPr="00A4579C" w:rsidRDefault="008D2B0D" w:rsidP="00F8766E">
            <w:pPr>
              <w:adjustRightInd w:val="0"/>
              <w:rPr>
                <w:rFonts w:ascii="Arial" w:hAnsi="Arial" w:cs="Arial"/>
                <w:b/>
                <w:bCs/>
                <w:color w:val="000000"/>
              </w:rPr>
            </w:pPr>
            <w:r w:rsidRPr="00A4579C">
              <w:rPr>
                <w:rFonts w:ascii="Arial" w:hAnsi="Arial" w:cs="Arial"/>
                <w:b/>
                <w:bCs/>
                <w:color w:val="000000"/>
              </w:rPr>
              <w:t>Lumbago</w:t>
            </w:r>
          </w:p>
        </w:tc>
        <w:tc>
          <w:tcPr>
            <w:tcW w:w="1530" w:type="dxa"/>
            <w:shd w:val="clear" w:color="auto" w:fill="FFFFFF"/>
          </w:tcPr>
          <w:p w14:paraId="01DCDEA3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1155B922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20ABFD63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012473A5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</w:tr>
      <w:tr w:rsidR="008D2B0D" w:rsidRPr="00A4579C" w14:paraId="371BA4A4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1FA572DA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occurrences</w:t>
            </w:r>
          </w:p>
        </w:tc>
        <w:tc>
          <w:tcPr>
            <w:tcW w:w="1530" w:type="dxa"/>
            <w:shd w:val="clear" w:color="auto" w:fill="FFFFFF"/>
          </w:tcPr>
          <w:p w14:paraId="2933CEAB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</w:t>
            </w:r>
          </w:p>
        </w:tc>
        <w:tc>
          <w:tcPr>
            <w:tcW w:w="1530" w:type="dxa"/>
            <w:shd w:val="clear" w:color="auto" w:fill="FFFFFF"/>
          </w:tcPr>
          <w:p w14:paraId="438C35CF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74F92F2C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1693972F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</w:t>
            </w:r>
          </w:p>
        </w:tc>
      </w:tr>
      <w:tr w:rsidR="008D2B0D" w:rsidRPr="00A4579C" w14:paraId="4487ADE0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3A87F4C1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patients (%)</w:t>
            </w:r>
          </w:p>
        </w:tc>
        <w:tc>
          <w:tcPr>
            <w:tcW w:w="1530" w:type="dxa"/>
            <w:shd w:val="clear" w:color="auto" w:fill="FFFFFF"/>
          </w:tcPr>
          <w:p w14:paraId="0CC56D67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 (0.4%)</w:t>
            </w:r>
          </w:p>
        </w:tc>
        <w:tc>
          <w:tcPr>
            <w:tcW w:w="1530" w:type="dxa"/>
            <w:shd w:val="clear" w:color="auto" w:fill="FFFFFF"/>
          </w:tcPr>
          <w:p w14:paraId="0D02C15E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3DC0E86C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2CA156B2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 (1.2%)</w:t>
            </w:r>
          </w:p>
        </w:tc>
      </w:tr>
      <w:tr w:rsidR="008D2B0D" w:rsidRPr="00A4579C" w14:paraId="5D485A32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24264198" w14:textId="77777777" w:rsidR="008D2B0D" w:rsidRPr="00A4579C" w:rsidRDefault="008D2B0D" w:rsidP="00F8766E">
            <w:pPr>
              <w:adjustRightInd w:val="0"/>
              <w:rPr>
                <w:rFonts w:ascii="Arial" w:hAnsi="Arial" w:cs="Arial"/>
                <w:b/>
                <w:bCs/>
                <w:color w:val="000000"/>
              </w:rPr>
            </w:pPr>
            <w:r w:rsidRPr="00A4579C">
              <w:rPr>
                <w:rFonts w:ascii="Arial" w:hAnsi="Arial" w:cs="Arial"/>
                <w:b/>
                <w:bCs/>
                <w:color w:val="000000"/>
              </w:rPr>
              <w:t>Sickle cell disease</w:t>
            </w:r>
          </w:p>
        </w:tc>
        <w:tc>
          <w:tcPr>
            <w:tcW w:w="1530" w:type="dxa"/>
            <w:shd w:val="clear" w:color="auto" w:fill="FFFFFF"/>
          </w:tcPr>
          <w:p w14:paraId="6AAF282D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5CA53CE2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4A1D9194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6B66AEAF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</w:tr>
      <w:tr w:rsidR="008D2B0D" w:rsidRPr="00A4579C" w14:paraId="1A28B91B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3BB91C49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occurrences</w:t>
            </w:r>
          </w:p>
        </w:tc>
        <w:tc>
          <w:tcPr>
            <w:tcW w:w="1530" w:type="dxa"/>
            <w:shd w:val="clear" w:color="auto" w:fill="FFFFFF"/>
          </w:tcPr>
          <w:p w14:paraId="477EFA7B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</w:t>
            </w:r>
          </w:p>
        </w:tc>
        <w:tc>
          <w:tcPr>
            <w:tcW w:w="1530" w:type="dxa"/>
            <w:shd w:val="clear" w:color="auto" w:fill="FFFFFF"/>
          </w:tcPr>
          <w:p w14:paraId="6D5C11FA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002AA719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</w:t>
            </w:r>
          </w:p>
        </w:tc>
        <w:tc>
          <w:tcPr>
            <w:tcW w:w="1530" w:type="dxa"/>
            <w:shd w:val="clear" w:color="auto" w:fill="FFFFFF"/>
          </w:tcPr>
          <w:p w14:paraId="7F59268C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</w:tr>
      <w:tr w:rsidR="008D2B0D" w:rsidRPr="00A4579C" w14:paraId="76E9F7F1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2752066B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patients (%)</w:t>
            </w:r>
          </w:p>
        </w:tc>
        <w:tc>
          <w:tcPr>
            <w:tcW w:w="1530" w:type="dxa"/>
            <w:shd w:val="clear" w:color="auto" w:fill="FFFFFF"/>
          </w:tcPr>
          <w:p w14:paraId="10CD06E6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 (0.4%)</w:t>
            </w:r>
          </w:p>
        </w:tc>
        <w:tc>
          <w:tcPr>
            <w:tcW w:w="1530" w:type="dxa"/>
            <w:shd w:val="clear" w:color="auto" w:fill="FFFFFF"/>
          </w:tcPr>
          <w:p w14:paraId="248E58BC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03EEDA19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 (1.2%)</w:t>
            </w:r>
          </w:p>
        </w:tc>
        <w:tc>
          <w:tcPr>
            <w:tcW w:w="1530" w:type="dxa"/>
            <w:shd w:val="clear" w:color="auto" w:fill="FFFFFF"/>
          </w:tcPr>
          <w:p w14:paraId="7D31B497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</w:tr>
      <w:tr w:rsidR="008D2B0D" w:rsidRPr="00A4579C" w14:paraId="6506330C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08D9D8C2" w14:textId="77777777" w:rsidR="008D2B0D" w:rsidRPr="00A4579C" w:rsidRDefault="008D2B0D" w:rsidP="00F8766E">
            <w:pPr>
              <w:adjustRightInd w:val="0"/>
              <w:rPr>
                <w:rFonts w:ascii="Arial" w:hAnsi="Arial" w:cs="Arial"/>
                <w:b/>
                <w:bCs/>
                <w:color w:val="000000"/>
              </w:rPr>
            </w:pPr>
            <w:r w:rsidRPr="00A4579C">
              <w:rPr>
                <w:rFonts w:ascii="Arial" w:hAnsi="Arial" w:cs="Arial"/>
                <w:b/>
                <w:bCs/>
                <w:color w:val="000000"/>
              </w:rPr>
              <w:t>Soft tissue injury</w:t>
            </w:r>
          </w:p>
        </w:tc>
        <w:tc>
          <w:tcPr>
            <w:tcW w:w="1530" w:type="dxa"/>
            <w:shd w:val="clear" w:color="auto" w:fill="FFFFFF"/>
          </w:tcPr>
          <w:p w14:paraId="285D35DD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1AE81948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551EA942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14503B78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</w:tr>
      <w:tr w:rsidR="008D2B0D" w:rsidRPr="00A4579C" w14:paraId="17E6C341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39E14600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occurrences</w:t>
            </w:r>
          </w:p>
        </w:tc>
        <w:tc>
          <w:tcPr>
            <w:tcW w:w="1530" w:type="dxa"/>
            <w:shd w:val="clear" w:color="auto" w:fill="FFFFFF"/>
          </w:tcPr>
          <w:p w14:paraId="12474465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</w:t>
            </w:r>
          </w:p>
        </w:tc>
        <w:tc>
          <w:tcPr>
            <w:tcW w:w="1530" w:type="dxa"/>
            <w:shd w:val="clear" w:color="auto" w:fill="FFFFFF"/>
          </w:tcPr>
          <w:p w14:paraId="53179ABA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4B97A8B6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1430317A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</w:t>
            </w:r>
          </w:p>
        </w:tc>
      </w:tr>
      <w:tr w:rsidR="008D2B0D" w:rsidRPr="00A4579C" w14:paraId="527ED8BD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0ADD555B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patients (%)</w:t>
            </w:r>
          </w:p>
        </w:tc>
        <w:tc>
          <w:tcPr>
            <w:tcW w:w="1530" w:type="dxa"/>
            <w:shd w:val="clear" w:color="auto" w:fill="FFFFFF"/>
          </w:tcPr>
          <w:p w14:paraId="68203522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 (0.4%)</w:t>
            </w:r>
          </w:p>
        </w:tc>
        <w:tc>
          <w:tcPr>
            <w:tcW w:w="1530" w:type="dxa"/>
            <w:shd w:val="clear" w:color="auto" w:fill="FFFFFF"/>
          </w:tcPr>
          <w:p w14:paraId="36A35895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338A0FF1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529252C9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 (1.2%)</w:t>
            </w:r>
          </w:p>
        </w:tc>
      </w:tr>
      <w:tr w:rsidR="008D2B0D" w:rsidRPr="00A4579C" w14:paraId="287DFCFC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674D9DD4" w14:textId="77777777" w:rsidR="008D2B0D" w:rsidRPr="00A4579C" w:rsidRDefault="008D2B0D" w:rsidP="00F8766E">
            <w:pPr>
              <w:adjustRightInd w:val="0"/>
              <w:rPr>
                <w:rFonts w:ascii="Arial" w:hAnsi="Arial" w:cs="Arial"/>
                <w:b/>
                <w:bCs/>
                <w:color w:val="000000"/>
              </w:rPr>
            </w:pPr>
            <w:r w:rsidRPr="00A4579C">
              <w:rPr>
                <w:rFonts w:ascii="Arial" w:hAnsi="Arial" w:cs="Arial"/>
                <w:b/>
                <w:bCs/>
                <w:color w:val="000000"/>
              </w:rPr>
              <w:t>Unknown</w:t>
            </w:r>
          </w:p>
        </w:tc>
        <w:tc>
          <w:tcPr>
            <w:tcW w:w="1530" w:type="dxa"/>
            <w:shd w:val="clear" w:color="auto" w:fill="FFFFFF"/>
          </w:tcPr>
          <w:p w14:paraId="27ACBFAF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2942651B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732D900D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14:paraId="35FC3B5C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</w:p>
        </w:tc>
      </w:tr>
      <w:tr w:rsidR="008D2B0D" w:rsidRPr="00A4579C" w14:paraId="64C314EC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045F0ABF" w14:textId="77777777" w:rsidR="008D2B0D" w:rsidRPr="00A4579C" w:rsidRDefault="008D2B0D" w:rsidP="00F8766E">
            <w:pPr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occurrences</w:t>
            </w:r>
          </w:p>
        </w:tc>
        <w:tc>
          <w:tcPr>
            <w:tcW w:w="1530" w:type="dxa"/>
            <w:shd w:val="clear" w:color="auto" w:fill="FFFFFF"/>
          </w:tcPr>
          <w:p w14:paraId="4D2BE188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</w:t>
            </w:r>
          </w:p>
        </w:tc>
        <w:tc>
          <w:tcPr>
            <w:tcW w:w="1530" w:type="dxa"/>
            <w:shd w:val="clear" w:color="auto" w:fill="FFFFFF"/>
          </w:tcPr>
          <w:p w14:paraId="2777F553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400B3F9A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0A93D79B" w14:textId="77777777" w:rsidR="008D2B0D" w:rsidRPr="00A4579C" w:rsidRDefault="008D2B0D" w:rsidP="00F8766E">
            <w:pPr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</w:t>
            </w:r>
          </w:p>
        </w:tc>
      </w:tr>
      <w:tr w:rsidR="008D2B0D" w:rsidRPr="00A4579C" w14:paraId="1993ACC5" w14:textId="77777777" w:rsidTr="00F8766E">
        <w:trPr>
          <w:cantSplit/>
        </w:trPr>
        <w:tc>
          <w:tcPr>
            <w:tcW w:w="3150" w:type="dxa"/>
            <w:shd w:val="clear" w:color="auto" w:fill="FFFFFF"/>
          </w:tcPr>
          <w:p w14:paraId="2B0683BE" w14:textId="77777777" w:rsidR="008D2B0D" w:rsidRPr="00A4579C" w:rsidRDefault="008D2B0D" w:rsidP="00F8766E">
            <w:pPr>
              <w:keepNext/>
              <w:adjustRightInd w:val="0"/>
              <w:ind w:left="200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Number of patients (%)</w:t>
            </w:r>
          </w:p>
        </w:tc>
        <w:tc>
          <w:tcPr>
            <w:tcW w:w="1530" w:type="dxa"/>
            <w:shd w:val="clear" w:color="auto" w:fill="FFFFFF"/>
          </w:tcPr>
          <w:p w14:paraId="33F8D9FB" w14:textId="77777777" w:rsidR="008D2B0D" w:rsidRPr="00A4579C" w:rsidRDefault="008D2B0D" w:rsidP="00F8766E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 (0.4%)</w:t>
            </w:r>
          </w:p>
        </w:tc>
        <w:tc>
          <w:tcPr>
            <w:tcW w:w="1530" w:type="dxa"/>
            <w:shd w:val="clear" w:color="auto" w:fill="FFFFFF"/>
          </w:tcPr>
          <w:p w14:paraId="6CCF305F" w14:textId="77777777" w:rsidR="008D2B0D" w:rsidRPr="00A4579C" w:rsidRDefault="008D2B0D" w:rsidP="00F8766E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637FA392" w14:textId="77777777" w:rsidR="008D2B0D" w:rsidRPr="00A4579C" w:rsidRDefault="008D2B0D" w:rsidP="00F8766E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</w:tcPr>
          <w:p w14:paraId="32B30A02" w14:textId="77777777" w:rsidR="008D2B0D" w:rsidRPr="00A4579C" w:rsidRDefault="008D2B0D" w:rsidP="00F8766E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A4579C">
              <w:rPr>
                <w:rFonts w:ascii="Arial" w:hAnsi="Arial" w:cs="Arial"/>
                <w:color w:val="000000"/>
              </w:rPr>
              <w:t>1 (1.2%)</w:t>
            </w:r>
          </w:p>
        </w:tc>
      </w:tr>
    </w:tbl>
    <w:p w14:paraId="5157C454" w14:textId="77777777" w:rsidR="008D2B0D" w:rsidRDefault="008D2B0D" w:rsidP="008D2B0D">
      <w:pPr>
        <w:rPr>
          <w:bCs/>
        </w:rPr>
      </w:pPr>
      <w:r>
        <w:rPr>
          <w:bCs/>
        </w:rPr>
        <w:t>SP-AQ: Sulfadoxine/Pyrimethamine-Amodiaquine; DP: Dihydroartemisinin/Piperaquine; ALT: alanine aminotransferase</w:t>
      </w:r>
    </w:p>
    <w:p w14:paraId="6C940ABC" w14:textId="77777777" w:rsidR="008D2B0D" w:rsidRDefault="008D2B0D" w:rsidP="005307CA">
      <w:pPr>
        <w:rPr>
          <w:b/>
        </w:rPr>
        <w:sectPr w:rsidR="008D2B0D" w:rsidSect="0091221C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14:paraId="741C0777" w14:textId="24D5993B" w:rsidR="00AA7C34" w:rsidRDefault="00AE694F" w:rsidP="00C0473A">
      <w:pPr>
        <w:pStyle w:val="Heading2"/>
      </w:pPr>
      <w:bookmarkStart w:id="17" w:name="_Toc113270938"/>
      <w:r>
        <w:lastRenderedPageBreak/>
        <w:t xml:space="preserve">Table </w:t>
      </w:r>
      <w:r w:rsidR="00987205">
        <w:t>F</w:t>
      </w:r>
      <w:r>
        <w:t xml:space="preserve">. </w:t>
      </w:r>
      <w:r w:rsidR="007F6F29">
        <w:t>Change</w:t>
      </w:r>
      <w:r w:rsidR="00AA7C34">
        <w:t xml:space="preserve"> </w:t>
      </w:r>
      <w:r w:rsidR="007F6F29">
        <w:t xml:space="preserve">from </w:t>
      </w:r>
      <w:r w:rsidR="003A2E49">
        <w:t>B</w:t>
      </w:r>
      <w:r w:rsidR="007F6F29">
        <w:t>aseline</w:t>
      </w:r>
      <w:r w:rsidR="00AA7C34">
        <w:t xml:space="preserve"> in </w:t>
      </w:r>
      <w:r w:rsidR="003A2E49">
        <w:t>N</w:t>
      </w:r>
      <w:r w:rsidR="00AA7C34">
        <w:t xml:space="preserve">eutrophil </w:t>
      </w:r>
      <w:r w:rsidR="003A2E49">
        <w:t>C</w:t>
      </w:r>
      <w:r w:rsidR="00AA7C34">
        <w:t>ount (10</w:t>
      </w:r>
      <w:r w:rsidR="00AA7C34" w:rsidRPr="00AA7C34">
        <w:rPr>
          <w:vertAlign w:val="superscript"/>
        </w:rPr>
        <w:t>9</w:t>
      </w:r>
      <w:r w:rsidR="00AA7C34">
        <w:t xml:space="preserve">/L) in </w:t>
      </w:r>
      <w:r w:rsidR="003A2E49">
        <w:t>the Intention-to-Treat</w:t>
      </w:r>
      <w:r w:rsidR="00AA7C34">
        <w:t xml:space="preserve"> </w:t>
      </w:r>
      <w:r w:rsidR="003A2E49">
        <w:t>P</w:t>
      </w:r>
      <w:r w:rsidR="00AA7C34">
        <w:t>opulation</w:t>
      </w:r>
      <w:bookmarkEnd w:id="17"/>
    </w:p>
    <w:tbl>
      <w:tblPr>
        <w:tblW w:w="14350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84"/>
        <w:gridCol w:w="1532"/>
        <w:gridCol w:w="1532"/>
        <w:gridCol w:w="1532"/>
        <w:gridCol w:w="1532"/>
        <w:gridCol w:w="1532"/>
        <w:gridCol w:w="1532"/>
        <w:gridCol w:w="1532"/>
        <w:gridCol w:w="1532"/>
        <w:gridCol w:w="510"/>
      </w:tblGrid>
      <w:tr w:rsidR="00AA7C34" w:rsidRPr="008D2B0D" w14:paraId="03283366" w14:textId="77777777" w:rsidTr="008D2B0D">
        <w:trPr>
          <w:gridAfter w:val="1"/>
          <w:wAfter w:w="510" w:type="dxa"/>
          <w:cantSplit/>
          <w:tblHeader/>
        </w:trPr>
        <w:tc>
          <w:tcPr>
            <w:tcW w:w="1584" w:type="dxa"/>
            <w:tcBorders>
              <w:top w:val="single" w:sz="8" w:space="0" w:color="000000"/>
              <w:left w:val="nil"/>
              <w:bottom w:val="nil"/>
              <w:right w:val="single" w:sz="4" w:space="0" w:color="auto"/>
            </w:tcBorders>
            <w:vAlign w:val="bottom"/>
          </w:tcPr>
          <w:p w14:paraId="52348555" w14:textId="7CE7ED00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064" w:type="dxa"/>
            <w:gridSpan w:val="2"/>
            <w:tcBorders>
              <w:top w:val="single" w:sz="8" w:space="0" w:color="000000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43EBF608" w14:textId="77777777" w:rsidR="00AA7C34" w:rsidRPr="008D2B0D" w:rsidRDefault="00AA7C34" w:rsidP="00C0473A">
            <w:pPr>
              <w:keepNext/>
              <w:pBdr>
                <w:bottom w:val="single" w:sz="4" w:space="0" w:color="auto"/>
              </w:pBd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Overall</w:t>
            </w: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br/>
              <w:t>(N=246)</w:t>
            </w:r>
          </w:p>
        </w:tc>
        <w:tc>
          <w:tcPr>
            <w:tcW w:w="3064" w:type="dxa"/>
            <w:gridSpan w:val="2"/>
            <w:tcBorders>
              <w:top w:val="single" w:sz="8" w:space="0" w:color="000000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4E4A56D0" w14:textId="77777777" w:rsidR="00AA7C34" w:rsidRPr="008D2B0D" w:rsidRDefault="00AA7C34" w:rsidP="00C0473A">
            <w:pPr>
              <w:keepNext/>
              <w:pBdr>
                <w:bottom w:val="single" w:sz="4" w:space="0" w:color="auto"/>
              </w:pBd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Daily Proguanil</w:t>
            </w: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br/>
              <w:t>(N=81)</w:t>
            </w:r>
          </w:p>
        </w:tc>
        <w:tc>
          <w:tcPr>
            <w:tcW w:w="3064" w:type="dxa"/>
            <w:gridSpan w:val="2"/>
            <w:tcBorders>
              <w:top w:val="single" w:sz="8" w:space="0" w:color="000000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14F15576" w14:textId="77777777" w:rsidR="00AA7C34" w:rsidRPr="008D2B0D" w:rsidRDefault="00AA7C34" w:rsidP="00C0473A">
            <w:pPr>
              <w:keepNext/>
              <w:pBdr>
                <w:bottom w:val="single" w:sz="4" w:space="0" w:color="auto"/>
              </w:pBd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Monthly SP-AQ</w:t>
            </w: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br/>
              <w:t>(N=83)</w:t>
            </w:r>
          </w:p>
        </w:tc>
        <w:tc>
          <w:tcPr>
            <w:tcW w:w="3064" w:type="dxa"/>
            <w:gridSpan w:val="2"/>
            <w:tcBorders>
              <w:top w:val="single" w:sz="8" w:space="0" w:color="000000"/>
              <w:left w:val="single" w:sz="4" w:space="0" w:color="auto"/>
              <w:bottom w:val="nil"/>
              <w:right w:val="nil"/>
            </w:tcBorders>
            <w:vAlign w:val="bottom"/>
          </w:tcPr>
          <w:p w14:paraId="096858ED" w14:textId="77777777" w:rsidR="00AA7C34" w:rsidRPr="008D2B0D" w:rsidRDefault="00AA7C34" w:rsidP="00C0473A">
            <w:pPr>
              <w:keepNext/>
              <w:pBdr>
                <w:bottom w:val="single" w:sz="4" w:space="0" w:color="auto"/>
              </w:pBd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Monthly DP</w:t>
            </w: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br/>
              <w:t>(N=82)</w:t>
            </w:r>
          </w:p>
        </w:tc>
      </w:tr>
      <w:tr w:rsidR="00AA7C34" w:rsidRPr="008D2B0D" w14:paraId="5123459E" w14:textId="77777777" w:rsidTr="008D2B0D">
        <w:trPr>
          <w:gridAfter w:val="1"/>
          <w:wAfter w:w="510" w:type="dxa"/>
          <w:cantSplit/>
          <w:tblHeader/>
        </w:trPr>
        <w:tc>
          <w:tcPr>
            <w:tcW w:w="1584" w:type="dxa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bottom"/>
          </w:tcPr>
          <w:p w14:paraId="3848857B" w14:textId="77777777" w:rsidR="00AA7C34" w:rsidRPr="008D2B0D" w:rsidRDefault="00AA7C34" w:rsidP="00C0473A">
            <w:pPr>
              <w:keepNext/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Time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bottom"/>
          </w:tcPr>
          <w:p w14:paraId="513586B8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Value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bottom"/>
          </w:tcPr>
          <w:p w14:paraId="0D7E12D2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Change from baseline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bottom"/>
          </w:tcPr>
          <w:p w14:paraId="38A4AAD3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Value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bottom"/>
          </w:tcPr>
          <w:p w14:paraId="203A44C2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Change from baseline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bottom"/>
          </w:tcPr>
          <w:p w14:paraId="766C93BA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Value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bottom"/>
          </w:tcPr>
          <w:p w14:paraId="3E6C2AD3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Change from baseline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bottom"/>
          </w:tcPr>
          <w:p w14:paraId="56B3BBFD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Value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single" w:sz="8" w:space="0" w:color="000000"/>
              <w:right w:val="nil"/>
            </w:tcBorders>
            <w:vAlign w:val="bottom"/>
          </w:tcPr>
          <w:p w14:paraId="483FC2DC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Change from baseline</w:t>
            </w:r>
          </w:p>
        </w:tc>
      </w:tr>
      <w:tr w:rsidR="00AA7C34" w:rsidRPr="008D2B0D" w14:paraId="775FD42E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5132941E" w14:textId="77777777" w:rsidR="00AA7C34" w:rsidRPr="008D2B0D" w:rsidRDefault="00AA7C34" w:rsidP="00C0473A">
            <w:pPr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Baseline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C6914F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6555DC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3FBA1A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774DE3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97D51A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7B12DB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33356A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438F9BF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6B1F1429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325BED69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BAFA30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38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C0CDFE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4F6CE3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8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B52662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325D34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D269D2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D68165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8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7D2E0FB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71CF467A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225559D0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bookmarkStart w:id="18" w:name="Table_10b_Change_from_baseline_1_in_rand"/>
            <w:bookmarkEnd w:id="18"/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an (SD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F63503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63 (3.92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00904A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505519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34 (2.86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818DC0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CBE239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80 (3.07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568BF1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E77777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76 (5.36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082E430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5AB8D8BE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37CFA0B8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dian (IQR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35589F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93 (3.46, 6.93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39B6BE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C87513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82 (3.25, 6.92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E436BC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B8B292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64 (3.51, 7.24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4B6B84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0C83FF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77 (3.57, 6.55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4D4B3EE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0B9C95AF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005FCD0A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Range (min, max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649AE3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.42, 47.3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3ACFC3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E54FE2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.40, 18.64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DA824F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6A00EE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.42, 14.2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568533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E4E224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.42, 47.3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5686C76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23B18A9E" w14:textId="77777777" w:rsidTr="00AA7C34">
        <w:trPr>
          <w:gridAfter w:val="1"/>
          <w:wAfter w:w="510" w:type="dxa"/>
          <w:cantSplit/>
        </w:trPr>
        <w:tc>
          <w:tcPr>
            <w:tcW w:w="1384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127173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2B401465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6D1FA4BD" w14:textId="77777777" w:rsidR="00AA7C34" w:rsidRPr="008D2B0D" w:rsidRDefault="00AA7C34" w:rsidP="00C0473A">
            <w:pPr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vertAlign w:val="superscript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Month 1</w:t>
            </w: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  <w:vertAlign w:val="superscript"/>
              </w:rPr>
              <w:t>[2]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1FFE29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0A4A57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76D257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1423E0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551D5D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F85E11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E19017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005A822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195DEB67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545B34B1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A0155E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0492C1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22DA93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CC1F05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72ECE8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9B6822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9AC4CA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6205F39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</w:tr>
      <w:tr w:rsidR="00AA7C34" w:rsidRPr="008D2B0D" w14:paraId="42C9F0B9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431C8D35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an (SD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9620C5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6.38 (3.88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180102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8F8FBB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.82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2DC865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11BE46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6.82 (4.91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6155B3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C584D9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79 (3.18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52A5EEE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</w:tr>
      <w:tr w:rsidR="00AA7C34" w:rsidRPr="008D2B0D" w14:paraId="1E64D7BE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5824D1E1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dian (IQR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7949B6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6.13 (2.54, 7.82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B1B73A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73072F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.82 (7.82, 7.82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8B7F28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3E1169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85 (3.76, 9.89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D2C730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D44A02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79 (2.54, 7.04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7CC14AF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</w:tr>
      <w:tr w:rsidR="00AA7C34" w:rsidRPr="008D2B0D" w14:paraId="632C8731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1DB565EC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Range (min, max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313D6A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.96, 13.64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B1F1FF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41AD36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.82, 7.8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42DBE0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9DF428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.96, 13.64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507C27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5BBC9B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.54, 7.04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10352DD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</w:tr>
      <w:tr w:rsidR="00AA7C34" w:rsidRPr="008D2B0D" w14:paraId="68E91FA9" w14:textId="77777777" w:rsidTr="00AA7C34">
        <w:trPr>
          <w:gridAfter w:val="1"/>
          <w:wAfter w:w="510" w:type="dxa"/>
          <w:cantSplit/>
        </w:trPr>
        <w:tc>
          <w:tcPr>
            <w:tcW w:w="1384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E4B46D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39D37605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52707EC5" w14:textId="77777777" w:rsidR="00AA7C34" w:rsidRPr="008D2B0D" w:rsidRDefault="00AA7C34" w:rsidP="00C0473A">
            <w:pPr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Month 3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0BC266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D1936C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B57141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6AB494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426A06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8E45C1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BACF16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64B61F1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30294C9B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00636E4B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18AE9D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3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93AD37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25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0CEB6E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9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54BD66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96DB5B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0E0139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F5BEB2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445947E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6</w:t>
            </w:r>
          </w:p>
        </w:tc>
      </w:tr>
      <w:tr w:rsidR="00AA7C34" w:rsidRPr="008D2B0D" w14:paraId="715D4411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3B6C934D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an (SD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F5BC54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32 (3.05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EABA8C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0.37 (4.62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A77BE4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44 (3.75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ECB82A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.09 (4.26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060513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63 (2.78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A18207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0.33 (3.24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AA34B2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91 (2.45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3586043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0.87 (5.89)</w:t>
            </w:r>
          </w:p>
        </w:tc>
      </w:tr>
      <w:tr w:rsidR="00AA7C34" w:rsidRPr="008D2B0D" w14:paraId="7995D1DE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22092AF3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dian (IQR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4C17FF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01 (3.29, 6.61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E57492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0.14 (-1.95, 1.34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59F156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14 (3.25, 6.24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304999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0.13 (-1.95, 1.62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283E2E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18 (3.80, 6.95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8A5B87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.34 (-2.00, 1.34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8A1F48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59 (2.90, 6.29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582E0C2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0.48 (-1.96, 1.18)</w:t>
            </w:r>
          </w:p>
        </w:tc>
      </w:tr>
      <w:tr w:rsidR="00AA7C34" w:rsidRPr="008D2B0D" w14:paraId="0B97E024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03A12258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Range (min, max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7AF44A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.81, 30.1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9E903A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44.21, 25.5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B3EAAE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.07, 30.1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E2E925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11.94, 25.5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BB1FA2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.21, 13.8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5D5F05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11.31, 6.7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B71714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.81, 12.79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4A1465F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44.21, 9.52</w:t>
            </w:r>
          </w:p>
        </w:tc>
      </w:tr>
      <w:tr w:rsidR="00AA7C34" w:rsidRPr="008D2B0D" w14:paraId="7A79560A" w14:textId="77777777" w:rsidTr="00AA7C34">
        <w:trPr>
          <w:gridAfter w:val="1"/>
          <w:wAfter w:w="510" w:type="dxa"/>
          <w:cantSplit/>
        </w:trPr>
        <w:tc>
          <w:tcPr>
            <w:tcW w:w="1384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C7E75C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3BA10369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1BE6BC6A" w14:textId="77777777" w:rsidR="00AA7C34" w:rsidRPr="008D2B0D" w:rsidRDefault="00AA7C34" w:rsidP="00C0473A">
            <w:pPr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Month 4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DD6EED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996BBF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6B62D1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5EC282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FCCB8A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BD5CFB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48D831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43EB798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2CA4926D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2B0C99CE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D75325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41886B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BF5489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BEF8DF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026424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6C8857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5B4F58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5A3B367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</w:tr>
      <w:tr w:rsidR="00AA7C34" w:rsidRPr="008D2B0D" w14:paraId="4B45C24A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40921F5D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an (SD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0C9FC5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16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FE363D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.02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17AD43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02C7EB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6066E5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16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FC34E4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.02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29FCC3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576B526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</w:tr>
      <w:tr w:rsidR="00AA7C34" w:rsidRPr="008D2B0D" w14:paraId="1EFEE520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4E3B6E8B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dian (IQR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90CA64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16 (4.16, 4.16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554058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.02 (0.02, 0.02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365D38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471C68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BDAF28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16 (4.16, 4.16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9960C3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.02 (0.02, 0.02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C5E78A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1F47C28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</w:tr>
      <w:tr w:rsidR="00AA7C34" w:rsidRPr="008D2B0D" w14:paraId="4D3F7CEF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33A8D0EC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Range (min, max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E63AE7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16, 4.16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1292F6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.02, 0.0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40C34F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359E56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AC3037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16, 4.16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669AAC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.02, 0.0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EC9D77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505AFA4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</w:tr>
      <w:tr w:rsidR="00AA7C34" w:rsidRPr="008D2B0D" w14:paraId="3E888886" w14:textId="77777777" w:rsidTr="00AA7C34">
        <w:trPr>
          <w:gridAfter w:val="1"/>
          <w:wAfter w:w="510" w:type="dxa"/>
          <w:cantSplit/>
        </w:trPr>
        <w:tc>
          <w:tcPr>
            <w:tcW w:w="1384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7A8B73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09D3E4CC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16EA5F96" w14:textId="77777777" w:rsidR="00AA7C34" w:rsidRPr="008D2B0D" w:rsidRDefault="00AA7C34" w:rsidP="00C0473A">
            <w:pPr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Month 6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861CE5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B35B91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709BCB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B9A3FE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79359C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AE95DE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5C50D2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4396C36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0DC313D7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20FD226E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A1E91E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2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1D030B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16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AEAE37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7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024D1D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6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F93639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45FCDE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67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A6AF46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142FEDD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3</w:t>
            </w:r>
          </w:p>
        </w:tc>
      </w:tr>
      <w:tr w:rsidR="00AA7C34" w:rsidRPr="008D2B0D" w14:paraId="4E668237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0FDCD954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an (SD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68A242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17 (2.81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C9A1F0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0.39 (4.36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FA4F2C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02 (2.77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601E48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0.03 (3.21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1A9DA8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42 (2.70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C3136B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0.45 (3.34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70C39B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08 (2.96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0B0EB5F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0.71 (5.97)</w:t>
            </w:r>
          </w:p>
        </w:tc>
      </w:tr>
      <w:tr w:rsidR="00AA7C34" w:rsidRPr="008D2B0D" w14:paraId="47277869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4D9E6381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dian (IQR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05C187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64 (3.33, 6.33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82272F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0.23 (-1.86, 1.05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CA0D48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54 (3.53, 5.78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107243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0.05 (-1.78, 1.10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A059A5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79 (3.55, 7.03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3FECA3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0.24 (-2.36, 0.76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0A01B7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63 (2.94, 6.47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294B41C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0.28 (-1.67, 1.05)</w:t>
            </w:r>
          </w:p>
        </w:tc>
      </w:tr>
      <w:tr w:rsidR="00AA7C34" w:rsidRPr="008D2B0D" w14:paraId="4271B4BB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50433D6B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Range (min, max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E98139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.46, 19.93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B33E93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43.59, 16.36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1868B4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.34, 19.93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19A8B9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8.86, 12.26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0EA2DC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.23, 15.73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2EAB97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11.09, 10.13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1D97DA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.46, 18.85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3FB5F48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43.59, 16.36</w:t>
            </w:r>
          </w:p>
        </w:tc>
      </w:tr>
      <w:tr w:rsidR="00AA7C34" w:rsidRPr="008D2B0D" w14:paraId="74086BEF" w14:textId="77777777" w:rsidTr="00AA7C34">
        <w:trPr>
          <w:gridAfter w:val="1"/>
          <w:wAfter w:w="510" w:type="dxa"/>
          <w:cantSplit/>
        </w:trPr>
        <w:tc>
          <w:tcPr>
            <w:tcW w:w="1384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F2F48C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68ECD288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0221A803" w14:textId="77777777" w:rsidR="00AA7C34" w:rsidRPr="008D2B0D" w:rsidRDefault="00AA7C34" w:rsidP="00C0473A">
            <w:pPr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Month 7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0373C0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207AB1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B3AB50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640493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B4614E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A9DC6A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1DAC69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6100709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2B057179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60559EA5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FB407B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898E74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CED429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51FA23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99F2D9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AA5AFC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154898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632C069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</w:tr>
      <w:tr w:rsidR="00AA7C34" w:rsidRPr="008D2B0D" w14:paraId="7EBFBA21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0ADF05A7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lastRenderedPageBreak/>
              <w:t>Mean (SD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8E8913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24 (1.25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D17B1A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.93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1069F1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6113BE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E33AF8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24 (1.25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FE1F17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.93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9F91BC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44AB67F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</w:tr>
      <w:tr w:rsidR="00AA7C34" w:rsidRPr="008D2B0D" w14:paraId="532499D7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1C547090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dian (IQR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E6EFF6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24 (4.35, 6.12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34A04D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.93 (1.93, 1.93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9A96D5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3D3D73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0F4B03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24 (4.35, 6.12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61A5B7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.93 (1.93, 1.93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C33EAB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4EC0BD2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</w:tr>
      <w:tr w:rsidR="00AA7C34" w:rsidRPr="008D2B0D" w14:paraId="207232D3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3E2EBACD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Range (min, max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1C1215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35, 6.1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927E7E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.93, 1.93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AF8940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D54E90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D7D7D4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35, 6.1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23ADED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.93, 1.93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7828DE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7689D30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</w:tr>
      <w:tr w:rsidR="00AA7C34" w:rsidRPr="008D2B0D" w14:paraId="29D01747" w14:textId="77777777" w:rsidTr="00AA7C34">
        <w:trPr>
          <w:gridAfter w:val="1"/>
          <w:wAfter w:w="510" w:type="dxa"/>
          <w:cantSplit/>
        </w:trPr>
        <w:tc>
          <w:tcPr>
            <w:tcW w:w="1384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8149CC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0ECE947A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2F19B81D" w14:textId="77777777" w:rsidR="00AA7C34" w:rsidRPr="008D2B0D" w:rsidRDefault="00AA7C34" w:rsidP="00C0473A">
            <w:pPr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Month 9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8B908A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D8DB98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1130EC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32A3AD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61F0D9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059187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50D944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64FE675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38FBBC5A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2622BE13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DE2A9C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17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B973C9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1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3FB25E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4EA9EC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4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7D9520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72C3F9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67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79153E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6D4CDE5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69</w:t>
            </w:r>
          </w:p>
        </w:tc>
      </w:tr>
      <w:tr w:rsidR="00AA7C34" w:rsidRPr="008D2B0D" w14:paraId="71DB0C81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2C759A72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an (SD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6B2C16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39 (3.37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2B2A34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0.14 (4.82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A2D9A6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28 (2.57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28843B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.07 (3.12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099E6F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66 (3.72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B3D9F3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0.16 (3.99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612D26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25 (3.74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6B1DD0A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0.36 (6.74)</w:t>
            </w:r>
          </w:p>
        </w:tc>
      </w:tr>
      <w:tr w:rsidR="00AA7C34" w:rsidRPr="008D2B0D" w14:paraId="00B7744B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7B7BAFB7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dian (IQR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310ED4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74 (3.31, 6.58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B6A8E2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.09 (-1.81, 1.50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1DB9F0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84 (3.41, 6.66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1714A0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.37 (-1.63, 1.39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231D10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65 (3.64, 6.58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C2BBA8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.02 (-2.03, 1.55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4A08CF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90 (2.72, 6.67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7E4D90C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.00 (-1.86, 1.57)</w:t>
            </w:r>
          </w:p>
        </w:tc>
      </w:tr>
      <w:tr w:rsidR="00AA7C34" w:rsidRPr="008D2B0D" w14:paraId="4C0FF6A3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18F500A5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Range (min, max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A26718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.58, 28.6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FDE97E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46.72, 20.67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977710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.20, 12.88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637B01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10.05, 10.15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16B7C6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.32, 22.29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3908D0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11.00, 15.0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B7E368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.58, 28.6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53FDD63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46.72, 20.67</w:t>
            </w:r>
          </w:p>
        </w:tc>
      </w:tr>
      <w:tr w:rsidR="00AA7C34" w:rsidRPr="008D2B0D" w14:paraId="0D46A4DF" w14:textId="77777777" w:rsidTr="00AA7C34">
        <w:trPr>
          <w:gridAfter w:val="1"/>
          <w:wAfter w:w="510" w:type="dxa"/>
          <w:cantSplit/>
        </w:trPr>
        <w:tc>
          <w:tcPr>
            <w:tcW w:w="1384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B75B25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37ABBC02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6A2FB183" w14:textId="77777777" w:rsidR="00AA7C34" w:rsidRPr="008D2B0D" w:rsidRDefault="00AA7C34" w:rsidP="00C0473A">
            <w:pPr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Month 1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2B9D8C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EBD997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AB44D6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20A620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35F78E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0AD8E4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D3836A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6094632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0D45A39A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52587C75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7AB654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1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559274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06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8451B3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4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E313AC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3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1A900F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67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B96FCA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A67E60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4EF0F72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0</w:t>
            </w:r>
          </w:p>
        </w:tc>
      </w:tr>
      <w:tr w:rsidR="00AA7C34" w:rsidRPr="008D2B0D" w14:paraId="7C6E990D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43A21307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an (SD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BC0C35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29 (2.98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D12CB9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0.18 (4.69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519BB7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97 (3.89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739D36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.79 (4.12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0708E2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24 (2.16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909752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0.49 (3.41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AE0725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63 (2.38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5F8E981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0.90 (5.96)</w:t>
            </w:r>
          </w:p>
        </w:tc>
      </w:tr>
      <w:tr w:rsidR="00AA7C34" w:rsidRPr="008D2B0D" w14:paraId="7C388CD5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39F285FA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dian (IQR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80AA43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83 (3.38, 6.60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B4A5DA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0.14 (-1.66, 1.54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EF84FD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.26 (3.56, 7.24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71C12C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.24 (-1.38, 2.01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B09E33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96 (3.85, 6.48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55E9D4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0.14 (-1.98, 1.53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9C4A70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.21 (2.67, 5.73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48478EA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0.31 (-1.74, 1.09)</w:t>
            </w:r>
          </w:p>
        </w:tc>
      </w:tr>
      <w:tr w:rsidR="00AA7C34" w:rsidRPr="008D2B0D" w14:paraId="1DA52AE6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207FC45D" w14:textId="77777777" w:rsidR="00AA7C34" w:rsidRPr="008D2B0D" w:rsidRDefault="00AA7C34" w:rsidP="00C0473A">
            <w:pPr>
              <w:keepNext/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Range (min, max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09CD65C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.03, 25.66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BD8788F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45.16, 23.0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A9610CB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.03, 25.66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A0F058D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9.30, 23.0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D54C8D8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.21, 11.6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8A9B90B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10.31, 8.0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22CCC24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.46, 12.38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0BA03F32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45.16, 5.76</w:t>
            </w:r>
          </w:p>
        </w:tc>
      </w:tr>
      <w:tr w:rsidR="00AA7C34" w:rsidRPr="008D2B0D" w14:paraId="0A2DCB7E" w14:textId="77777777" w:rsidTr="00AA7C34">
        <w:trPr>
          <w:gridAfter w:val="1"/>
          <w:wAfter w:w="510" w:type="dxa"/>
          <w:cantSplit/>
        </w:trPr>
        <w:tc>
          <w:tcPr>
            <w:tcW w:w="13840" w:type="dxa"/>
            <w:gridSpan w:val="9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</w:tcPr>
          <w:p w14:paraId="646B79D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0A7422A2" w14:textId="77777777" w:rsidTr="00AA7C34">
        <w:tblPrEx>
          <w:jc w:val="center"/>
        </w:tblPrEx>
        <w:trPr>
          <w:cantSplit/>
          <w:jc w:val="center"/>
        </w:trPr>
        <w:tc>
          <w:tcPr>
            <w:tcW w:w="143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" w:type="dxa"/>
              <w:right w:w="10" w:type="dxa"/>
            </w:tcMar>
          </w:tcPr>
          <w:p w14:paraId="1DD6FCF1" w14:textId="15E636C5" w:rsidR="00AA7C34" w:rsidRPr="008D2B0D" w:rsidRDefault="00AA7C34" w:rsidP="00C0473A">
            <w:pPr>
              <w:adjustRightInd w:val="0"/>
              <w:spacing w:before="10" w:after="1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SD: standard deviation; IQR: interquartile range</w:t>
            </w:r>
            <w:r w:rsidR="00EB4F01">
              <w:rPr>
                <w:rFonts w:ascii="Arial" w:hAnsi="Arial" w:cs="Arial"/>
                <w:color w:val="000000"/>
                <w:sz w:val="20"/>
                <w:szCs w:val="20"/>
              </w:rPr>
              <w:t>; -: not applicable</w:t>
            </w:r>
          </w:p>
          <w:p w14:paraId="0B1046AD" w14:textId="521229B6" w:rsidR="00AA7C34" w:rsidRPr="008D2B0D" w:rsidRDefault="00AA7C34" w:rsidP="00C0473A">
            <w:pPr>
              <w:adjustRightInd w:val="0"/>
              <w:spacing w:before="10" w:after="1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  <w:vertAlign w:val="superscript"/>
              </w:rPr>
              <w:t>[1]</w:t>
            </w: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 xml:space="preserve"> Baseline measures are taken at either screening or enrollment.</w:t>
            </w:r>
          </w:p>
        </w:tc>
      </w:tr>
      <w:tr w:rsidR="00AA7C34" w:rsidRPr="008D2B0D" w14:paraId="44FE2B69" w14:textId="77777777" w:rsidTr="00AA7C34">
        <w:tblPrEx>
          <w:jc w:val="center"/>
        </w:tblPrEx>
        <w:trPr>
          <w:cantSplit/>
          <w:jc w:val="center"/>
        </w:trPr>
        <w:tc>
          <w:tcPr>
            <w:tcW w:w="143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" w:type="dxa"/>
              <w:right w:w="10" w:type="dxa"/>
            </w:tcMar>
          </w:tcPr>
          <w:p w14:paraId="246154C7" w14:textId="77777777" w:rsidR="00AA7C34" w:rsidRPr="008D2B0D" w:rsidRDefault="00AA7C34" w:rsidP="00C0473A">
            <w:pPr>
              <w:keepNext/>
              <w:adjustRightInd w:val="0"/>
              <w:spacing w:before="10" w:after="1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  <w:vertAlign w:val="superscript"/>
              </w:rPr>
              <w:t>[2]</w:t>
            </w: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 xml:space="preserve"> CBC was repeated at Month 1 for 7 patients whose specimen drawn at enrollment was rejected.</w:t>
            </w:r>
          </w:p>
        </w:tc>
      </w:tr>
    </w:tbl>
    <w:p w14:paraId="7FB7F446" w14:textId="77777777" w:rsidR="00AA7C34" w:rsidRDefault="00AA7C34" w:rsidP="00C0473A"/>
    <w:p w14:paraId="0E9DBA55" w14:textId="77777777" w:rsidR="00AA7C34" w:rsidRDefault="00AA7C34" w:rsidP="00C0473A">
      <w:r>
        <w:br w:type="page"/>
      </w:r>
    </w:p>
    <w:p w14:paraId="15882E83" w14:textId="6A2BB3AD" w:rsidR="00AA7C34" w:rsidRDefault="00AA7C34" w:rsidP="00C0473A">
      <w:pPr>
        <w:pStyle w:val="Heading2"/>
      </w:pPr>
      <w:bookmarkStart w:id="19" w:name="_Toc113270939"/>
      <w:r>
        <w:lastRenderedPageBreak/>
        <w:t xml:space="preserve">Table </w:t>
      </w:r>
      <w:r w:rsidR="00987205">
        <w:t>G</w:t>
      </w:r>
      <w:r>
        <w:t xml:space="preserve">. Change from </w:t>
      </w:r>
      <w:r w:rsidR="003A2E49">
        <w:t>B</w:t>
      </w:r>
      <w:r>
        <w:t xml:space="preserve">aseline in </w:t>
      </w:r>
      <w:r w:rsidR="003A2E49">
        <w:t>P</w:t>
      </w:r>
      <w:r>
        <w:t xml:space="preserve">latelet </w:t>
      </w:r>
      <w:r w:rsidR="003A2E49">
        <w:t>C</w:t>
      </w:r>
      <w:r>
        <w:t>ount (10</w:t>
      </w:r>
      <w:r w:rsidRPr="00AA7C34">
        <w:rPr>
          <w:vertAlign w:val="superscript"/>
        </w:rPr>
        <w:t>9</w:t>
      </w:r>
      <w:r>
        <w:t xml:space="preserve">/L) in </w:t>
      </w:r>
      <w:r w:rsidR="003A2E49">
        <w:t>the Intention-to-Treat</w:t>
      </w:r>
      <w:r>
        <w:t xml:space="preserve"> </w:t>
      </w:r>
      <w:r w:rsidR="003A2E49">
        <w:t>P</w:t>
      </w:r>
      <w:r>
        <w:t>opulation</w:t>
      </w:r>
      <w:bookmarkEnd w:id="19"/>
    </w:p>
    <w:tbl>
      <w:tblPr>
        <w:tblW w:w="14350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84"/>
        <w:gridCol w:w="1532"/>
        <w:gridCol w:w="1532"/>
        <w:gridCol w:w="1532"/>
        <w:gridCol w:w="1532"/>
        <w:gridCol w:w="1532"/>
        <w:gridCol w:w="1532"/>
        <w:gridCol w:w="1532"/>
        <w:gridCol w:w="1532"/>
        <w:gridCol w:w="510"/>
      </w:tblGrid>
      <w:tr w:rsidR="00AA7C34" w:rsidRPr="008D2B0D" w14:paraId="6B638101" w14:textId="77777777" w:rsidTr="008D2B0D">
        <w:trPr>
          <w:gridAfter w:val="1"/>
          <w:wAfter w:w="510" w:type="dxa"/>
          <w:cantSplit/>
          <w:tblHeader/>
        </w:trPr>
        <w:tc>
          <w:tcPr>
            <w:tcW w:w="1584" w:type="dxa"/>
            <w:tcBorders>
              <w:top w:val="single" w:sz="8" w:space="0" w:color="000000"/>
              <w:left w:val="nil"/>
              <w:bottom w:val="nil"/>
              <w:right w:val="single" w:sz="4" w:space="0" w:color="auto"/>
            </w:tcBorders>
            <w:vAlign w:val="bottom"/>
          </w:tcPr>
          <w:p w14:paraId="76323F18" w14:textId="6781E2D5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064" w:type="dxa"/>
            <w:gridSpan w:val="2"/>
            <w:tcBorders>
              <w:top w:val="single" w:sz="8" w:space="0" w:color="000000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00AB70C3" w14:textId="77777777" w:rsidR="00AA7C34" w:rsidRPr="008D2B0D" w:rsidRDefault="00AA7C34" w:rsidP="00C0473A">
            <w:pPr>
              <w:keepNext/>
              <w:pBdr>
                <w:bottom w:val="single" w:sz="4" w:space="0" w:color="auto"/>
              </w:pBd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Overall</w:t>
            </w: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br/>
              <w:t>(N=246)</w:t>
            </w:r>
          </w:p>
        </w:tc>
        <w:tc>
          <w:tcPr>
            <w:tcW w:w="3064" w:type="dxa"/>
            <w:gridSpan w:val="2"/>
            <w:tcBorders>
              <w:top w:val="single" w:sz="8" w:space="0" w:color="000000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4C1191D3" w14:textId="77777777" w:rsidR="00AA7C34" w:rsidRPr="008D2B0D" w:rsidRDefault="00AA7C34" w:rsidP="00C0473A">
            <w:pPr>
              <w:keepNext/>
              <w:pBdr>
                <w:bottom w:val="single" w:sz="4" w:space="0" w:color="auto"/>
              </w:pBd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Daily Proguanil</w:t>
            </w: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br/>
              <w:t>(N=81)</w:t>
            </w:r>
          </w:p>
        </w:tc>
        <w:tc>
          <w:tcPr>
            <w:tcW w:w="3064" w:type="dxa"/>
            <w:gridSpan w:val="2"/>
            <w:tcBorders>
              <w:top w:val="single" w:sz="8" w:space="0" w:color="000000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59143334" w14:textId="77777777" w:rsidR="00AA7C34" w:rsidRPr="008D2B0D" w:rsidRDefault="00AA7C34" w:rsidP="00C0473A">
            <w:pPr>
              <w:keepNext/>
              <w:pBdr>
                <w:bottom w:val="single" w:sz="4" w:space="0" w:color="auto"/>
              </w:pBd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Monthly SP-AQ</w:t>
            </w: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br/>
              <w:t>(N=83)</w:t>
            </w:r>
          </w:p>
        </w:tc>
        <w:tc>
          <w:tcPr>
            <w:tcW w:w="3064" w:type="dxa"/>
            <w:gridSpan w:val="2"/>
            <w:tcBorders>
              <w:top w:val="single" w:sz="8" w:space="0" w:color="000000"/>
              <w:left w:val="single" w:sz="4" w:space="0" w:color="auto"/>
              <w:bottom w:val="nil"/>
              <w:right w:val="nil"/>
            </w:tcBorders>
            <w:vAlign w:val="bottom"/>
          </w:tcPr>
          <w:p w14:paraId="76FD383D" w14:textId="77777777" w:rsidR="00AA7C34" w:rsidRPr="008D2B0D" w:rsidRDefault="00AA7C34" w:rsidP="00C0473A">
            <w:pPr>
              <w:keepNext/>
              <w:pBdr>
                <w:bottom w:val="single" w:sz="4" w:space="0" w:color="auto"/>
              </w:pBdr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Monthly DP</w:t>
            </w: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br/>
              <w:t>(N=82)</w:t>
            </w:r>
          </w:p>
        </w:tc>
      </w:tr>
      <w:tr w:rsidR="00AA7C34" w:rsidRPr="008D2B0D" w14:paraId="645DD4A2" w14:textId="77777777" w:rsidTr="008D2B0D">
        <w:trPr>
          <w:gridAfter w:val="1"/>
          <w:wAfter w:w="510" w:type="dxa"/>
          <w:cantSplit/>
          <w:tblHeader/>
        </w:trPr>
        <w:tc>
          <w:tcPr>
            <w:tcW w:w="1584" w:type="dxa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bottom"/>
          </w:tcPr>
          <w:p w14:paraId="63590583" w14:textId="77777777" w:rsidR="00AA7C34" w:rsidRPr="008D2B0D" w:rsidRDefault="00AA7C34" w:rsidP="00C0473A">
            <w:pPr>
              <w:keepNext/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Time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bottom"/>
          </w:tcPr>
          <w:p w14:paraId="6935600F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Value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bottom"/>
          </w:tcPr>
          <w:p w14:paraId="3FB307C0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Change from baseline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bottom"/>
          </w:tcPr>
          <w:p w14:paraId="523D2498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Value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bottom"/>
          </w:tcPr>
          <w:p w14:paraId="0EB1BEE0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Change from baseline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bottom"/>
          </w:tcPr>
          <w:p w14:paraId="53F4612E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Value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bottom"/>
          </w:tcPr>
          <w:p w14:paraId="6140F854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Change from baseline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bottom"/>
          </w:tcPr>
          <w:p w14:paraId="14838775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Value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single" w:sz="8" w:space="0" w:color="000000"/>
              <w:right w:val="nil"/>
            </w:tcBorders>
            <w:vAlign w:val="bottom"/>
          </w:tcPr>
          <w:p w14:paraId="14F05E49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Change from baseline</w:t>
            </w:r>
          </w:p>
        </w:tc>
      </w:tr>
      <w:tr w:rsidR="00AA7C34" w:rsidRPr="008D2B0D" w14:paraId="4FCB3D39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7EB33AF1" w14:textId="77777777" w:rsidR="00AA7C34" w:rsidRPr="008D2B0D" w:rsidRDefault="00AA7C34" w:rsidP="00C0473A">
            <w:pPr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Baseline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CE9259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752E27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1C6272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9D8C0A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B64D84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6CA32C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60AAFF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330E89D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4356BF7A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42F8830E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2C897A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38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46E231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04582F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8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5BD6A5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EA538B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37D854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16F6CA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8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1AA83DC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740AE232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71FC9065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bookmarkStart w:id="20" w:name="Table_10d_Change_from_baseline_1_in_rand"/>
            <w:bookmarkEnd w:id="20"/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an (SD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13C742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66 (185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7416AA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3A5DBD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55 (179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CEEC10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E6FC83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72 (185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15FBE7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119C93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70 (194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75485C5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62698CA6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609496B7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dian (IQR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F66E2B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64 (344, 585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9155AF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34F2AD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41 (362, 586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F2C538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28D239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87 (352, 595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B9BC8A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26E66B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71 (330, 580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2068755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57A561E8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0645AF8C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Range (min, max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A6C4F4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30, 1076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829F9D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D63471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30, 833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4A9F7F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79BBA8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32, 1007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C50363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C3CE66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16, 1076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075EB72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556D6440" w14:textId="77777777" w:rsidTr="00AA7C34">
        <w:trPr>
          <w:gridAfter w:val="1"/>
          <w:wAfter w:w="510" w:type="dxa"/>
          <w:cantSplit/>
        </w:trPr>
        <w:tc>
          <w:tcPr>
            <w:tcW w:w="1384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EA9DC1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5C43096E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60ABDBDE" w14:textId="77777777" w:rsidR="00AA7C34" w:rsidRPr="008D2B0D" w:rsidRDefault="00AA7C34" w:rsidP="00C0473A">
            <w:pPr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vertAlign w:val="superscript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Month 1</w:t>
            </w: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  <w:vertAlign w:val="superscript"/>
              </w:rPr>
              <w:t>[2]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C1EADB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FFB05B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C164AB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E3C37A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72FC2D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E53267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6F6C9E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64AD026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3FE76F6C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12CDA824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6B8251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175115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3282DC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770CA9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D19C00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FE8A1F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A9A36E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1939225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</w:tr>
      <w:tr w:rsidR="00AA7C34" w:rsidRPr="008D2B0D" w14:paraId="2E47A728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2CAA59D4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an (SD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E44DA7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64 (162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27D761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22779E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37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F7BE22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E9F4F6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43 (149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0B5F17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EFD544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20 (233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3796C67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</w:tr>
      <w:tr w:rsidR="00AA7C34" w:rsidRPr="008D2B0D" w14:paraId="12D32839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0DE475A9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dian (IQR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0829CD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63 (355, 708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DC8237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205AF5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37 (737, 737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F24D3C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2DE63F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59 (450, 636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8AD312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74370C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20 (355, 685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014A19F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</w:tr>
      <w:tr w:rsidR="00AA7C34" w:rsidRPr="008D2B0D" w14:paraId="4DD435D4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49BAC01D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Range (min, max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C6900B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345, 737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34D95D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279603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37, 737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56E2B4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E7E295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345, 708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904C87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78A8F1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355, 685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39A0186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</w:tr>
      <w:tr w:rsidR="00AA7C34" w:rsidRPr="008D2B0D" w14:paraId="69793E8B" w14:textId="77777777" w:rsidTr="00AA7C34">
        <w:trPr>
          <w:gridAfter w:val="1"/>
          <w:wAfter w:w="510" w:type="dxa"/>
          <w:cantSplit/>
        </w:trPr>
        <w:tc>
          <w:tcPr>
            <w:tcW w:w="1384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121D1C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248F075C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6B613B60" w14:textId="77777777" w:rsidR="00AA7C34" w:rsidRPr="008D2B0D" w:rsidRDefault="00AA7C34" w:rsidP="00C0473A">
            <w:pPr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Month 3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C2FCCC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0CF041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0DDE45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B8DB79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6C921D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D23932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8D1813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08579F8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7A89C470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1E1A12B1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94BC19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3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A4F1EB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25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85A304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9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6FB709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71BCF7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0F2C3F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C54123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204B0EF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6</w:t>
            </w:r>
          </w:p>
        </w:tc>
      </w:tr>
      <w:tr w:rsidR="00AA7C34" w:rsidRPr="008D2B0D" w14:paraId="18E9D40E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1241EB0F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an (SD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5E3675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61 (181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000DDC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6 (203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C4925B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54 (171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D37973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6 (201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8B1358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56 (200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15E80D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26 (220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182607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72 (174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21BADE2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4 (190)</w:t>
            </w:r>
          </w:p>
        </w:tc>
      </w:tr>
      <w:tr w:rsidR="00AA7C34" w:rsidRPr="008D2B0D" w14:paraId="1E5495F8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5D78D04C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dian (IQR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EDBE66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60 (356, 563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5242B5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3 (-114, 106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7A025C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59 (353, 567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5D6872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 (-93, 123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20BDC0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52 (356, 544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C04D1D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22 (-148, 77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FF3AC2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82 (371, 572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122130A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1 (-78, 124)</w:t>
            </w:r>
          </w:p>
        </w:tc>
      </w:tr>
      <w:tr w:rsidR="00AA7C34" w:rsidRPr="008D2B0D" w14:paraId="03C302DB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2E0A0504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Range (min, max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16F2D9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2, 152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134CA1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623, 76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13A35E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2, 795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1323BA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462, 39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F26541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8, 152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C7611C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499, 76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89534C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6, 976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2F1640D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623, 540</w:t>
            </w:r>
          </w:p>
        </w:tc>
      </w:tr>
      <w:tr w:rsidR="00AA7C34" w:rsidRPr="008D2B0D" w14:paraId="24DB25BD" w14:textId="77777777" w:rsidTr="00AA7C34">
        <w:trPr>
          <w:gridAfter w:val="1"/>
          <w:wAfter w:w="510" w:type="dxa"/>
          <w:cantSplit/>
        </w:trPr>
        <w:tc>
          <w:tcPr>
            <w:tcW w:w="1384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B51313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40F5F5DF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06439436" w14:textId="77777777" w:rsidR="00AA7C34" w:rsidRPr="008D2B0D" w:rsidRDefault="00AA7C34" w:rsidP="00C0473A">
            <w:pPr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Month 4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999993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4976BE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01475F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BFE127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D165C1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DD8643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189FEE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4604CB3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3511B380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36E63884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912E4E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4E3B68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EDD24C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4D84BF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8E8327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EE55F0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07BF1F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7DFEDA8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</w:tr>
      <w:tr w:rsidR="00AA7C34" w:rsidRPr="008D2B0D" w14:paraId="04F47006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031FFC29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an (SD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D196F6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84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3D2EF2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194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E2E636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4A7EF8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99E20E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84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2623E7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194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E02A28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4621422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</w:tr>
      <w:tr w:rsidR="00AA7C34" w:rsidRPr="008D2B0D" w14:paraId="54C045B9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307A4815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dian (IQR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E2C266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84 (284, 284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ECABA1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194 (-194, -194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25157A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59B5E1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476088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84 (284, 284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F30F66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194 (-194, -194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469E0C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0CE1FD5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</w:tr>
      <w:tr w:rsidR="00AA7C34" w:rsidRPr="008D2B0D" w14:paraId="76F8A7C7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6F3FAB9C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Range (min, max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8A784F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84, 284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DA4FD5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194, -194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D97544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188528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5D2C3C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84, 284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1ACC49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194, -194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BFEA9E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73C8BC9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</w:tr>
      <w:tr w:rsidR="00AA7C34" w:rsidRPr="008D2B0D" w14:paraId="67246821" w14:textId="77777777" w:rsidTr="00AA7C34">
        <w:trPr>
          <w:gridAfter w:val="1"/>
          <w:wAfter w:w="510" w:type="dxa"/>
          <w:cantSplit/>
        </w:trPr>
        <w:tc>
          <w:tcPr>
            <w:tcW w:w="1384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C4967E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6E789EAA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7ABB97F2" w14:textId="77777777" w:rsidR="00AA7C34" w:rsidRPr="008D2B0D" w:rsidRDefault="00AA7C34" w:rsidP="00C0473A">
            <w:pPr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Month 6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9C1169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F8BE26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478D9C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B46F9F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CF0305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57AD7F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4BBE33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07088F9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506C80AC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246BDCAA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8FD37C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23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552AFB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17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02B6C6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CE96C8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7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1F44B3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3F7036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67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6497E2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1C785BF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3</w:t>
            </w:r>
          </w:p>
        </w:tc>
      </w:tr>
      <w:tr w:rsidR="00AA7C34" w:rsidRPr="008D2B0D" w14:paraId="57DEACF4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6D9128F0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an (SD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4DC72F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56 (156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832C68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5 (201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EF79C7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58 (147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C3B20A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 (196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3609E2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52 (175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CA119B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19 (190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B6339A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57 (149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48A75E6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4 (217)</w:t>
            </w:r>
          </w:p>
        </w:tc>
      </w:tr>
      <w:tr w:rsidR="00AA7C34" w:rsidRPr="008D2B0D" w14:paraId="65BAD739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149DE44F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dian (IQR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84C721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46 (357, 562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7C2539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4 (-110, 123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50EBE1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40 (367, 562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1A0907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13 (-104, 106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7D3F48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58 (359, 562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958FF8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 (-127, 109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6502DD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37 (349, 570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6CFA9F3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4 (-126, 137)</w:t>
            </w:r>
          </w:p>
        </w:tc>
      </w:tr>
      <w:tr w:rsidR="00AA7C34" w:rsidRPr="008D2B0D" w14:paraId="48E77D26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4BDF823E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Range (min, max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8946AE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33, 90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0D4F1D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769, 547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44F60A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33, 89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43B0D4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485, 37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879423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5, 823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EEF427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507, 487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BD6291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26, 90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71F46C3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769, 547</w:t>
            </w:r>
          </w:p>
        </w:tc>
      </w:tr>
      <w:tr w:rsidR="00AA7C34" w:rsidRPr="008D2B0D" w14:paraId="1BCD15C0" w14:textId="77777777" w:rsidTr="00AA7C34">
        <w:trPr>
          <w:gridAfter w:val="1"/>
          <w:wAfter w:w="510" w:type="dxa"/>
          <w:cantSplit/>
        </w:trPr>
        <w:tc>
          <w:tcPr>
            <w:tcW w:w="1384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3B903A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119F3E9B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25C82DB6" w14:textId="77777777" w:rsidR="00AA7C34" w:rsidRPr="008D2B0D" w:rsidRDefault="00AA7C34" w:rsidP="00C0473A">
            <w:pPr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Month 7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B8E531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E1781F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6E2837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AD9C9F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026C85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AE1E01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65DDA2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6987965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01018D0C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25318039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710E23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DC3848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0C0884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5383BE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95F8E7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1E890B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204AC7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385A732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</w:tr>
      <w:tr w:rsidR="00AA7C34" w:rsidRPr="008D2B0D" w14:paraId="232A7CE7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338CB6F7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an (SD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853DEA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72 (38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4915F2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40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7FB6ED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3D7557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6F694A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72 (38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CB12C5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40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3FE305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0991385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)</w:t>
            </w:r>
          </w:p>
        </w:tc>
      </w:tr>
      <w:tr w:rsidR="00AA7C34" w:rsidRPr="008D2B0D" w14:paraId="356ABC0D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30067EF6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dian (IQR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441836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72 (545, 599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05BC13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40 (140, 140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B0F516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5B3167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271AD9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72 (545, 599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E1D7C4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40 (140, 140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C369F3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5687DE5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 (-, -)</w:t>
            </w:r>
          </w:p>
        </w:tc>
      </w:tr>
      <w:tr w:rsidR="00AA7C34" w:rsidRPr="008D2B0D" w14:paraId="2822E5EE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5ABD1AE2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lastRenderedPageBreak/>
              <w:t>Range (min, max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3BD39F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45, 599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D65F88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40, 14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BFCECB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11160B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2B78C6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545, 599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692B32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40, 14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4F071B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6746F49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, -</w:t>
            </w:r>
          </w:p>
        </w:tc>
      </w:tr>
      <w:tr w:rsidR="00AA7C34" w:rsidRPr="008D2B0D" w14:paraId="4F73EBE8" w14:textId="77777777" w:rsidTr="00AA7C34">
        <w:trPr>
          <w:gridAfter w:val="1"/>
          <w:wAfter w:w="510" w:type="dxa"/>
          <w:cantSplit/>
        </w:trPr>
        <w:tc>
          <w:tcPr>
            <w:tcW w:w="1384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DDBAC7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074C012A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2D2DF03C" w14:textId="77777777" w:rsidR="00AA7C34" w:rsidRPr="008D2B0D" w:rsidRDefault="00AA7C34" w:rsidP="00C0473A">
            <w:pPr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Month 9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665F62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0A2080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31A825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B06BA8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C2F1AC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623ECB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B3CCB7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4656B43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6BE242EA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09D56CAC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BB6AFB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18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A80DAC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1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C55B41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EEAF89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4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74F02E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D2F608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67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D96607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4CFEF3F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0</w:t>
            </w:r>
          </w:p>
        </w:tc>
      </w:tr>
      <w:tr w:rsidR="00AA7C34" w:rsidRPr="008D2B0D" w14:paraId="76639601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622DF255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an (SD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7B6934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72 (163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23DC47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 (195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6A60A3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62 (157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AE3317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8 (203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8EE106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78 (153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FF9102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 (196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0ED408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77 (181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28D1096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2 (189)</w:t>
            </w:r>
          </w:p>
        </w:tc>
      </w:tr>
      <w:tr w:rsidR="00AA7C34" w:rsidRPr="008D2B0D" w14:paraId="72A0ECE3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657E8FEC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dian (IQR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364340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84 (359, 574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62C4AC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2 (-110, 130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C3D9F8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58 (350, 551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31D621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4 (-104, 163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949161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92 (367, 577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3E0AB33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 (-118, 102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D149B4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94 (346, 588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1A957472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30 (-80, 136)</w:t>
            </w:r>
          </w:p>
        </w:tc>
      </w:tr>
      <w:tr w:rsidR="00AA7C34" w:rsidRPr="008D2B0D" w14:paraId="522A5F99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22ACB881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Range (min, max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72EE00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6, 949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C55BBC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643, 57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012449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34, 944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7DF547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480, 446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DB9193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04, 949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10A7DE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643, 57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A8DA04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6, 876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664A79A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484, 504</w:t>
            </w:r>
          </w:p>
        </w:tc>
      </w:tr>
      <w:tr w:rsidR="00AA7C34" w:rsidRPr="008D2B0D" w14:paraId="76387E6F" w14:textId="77777777" w:rsidTr="00AA7C34">
        <w:trPr>
          <w:gridAfter w:val="1"/>
          <w:wAfter w:w="510" w:type="dxa"/>
          <w:cantSplit/>
        </w:trPr>
        <w:tc>
          <w:tcPr>
            <w:tcW w:w="1384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EA25F8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7B320509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70575CD6" w14:textId="77777777" w:rsidR="00AA7C34" w:rsidRPr="008D2B0D" w:rsidRDefault="00AA7C34" w:rsidP="00C0473A">
            <w:pPr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Month 1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29168F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F74A2D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899285E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6AE729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D6EFFE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65BC36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963ACF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7FEE7CA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3407EBF0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48F824C7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2A7BF8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13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86BAB0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07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58E3298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7B37CA61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4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65BF14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67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04455B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898F8F0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2F92F684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70</w:t>
            </w:r>
          </w:p>
        </w:tc>
      </w:tr>
      <w:tr w:rsidR="00AA7C34" w:rsidRPr="008D2B0D" w14:paraId="36D18FAF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2EF322B1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an (SD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086A53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75 (173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87DCCD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1 (213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D27DFA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78 (178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DBB95B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4 (209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06C0A2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65 (164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BCDCD6F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11 (223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14F0AAC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82 (179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40592447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6 (209)</w:t>
            </w:r>
          </w:p>
        </w:tc>
      </w:tr>
      <w:tr w:rsidR="00AA7C34" w:rsidRPr="008D2B0D" w14:paraId="59340507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208208E3" w14:textId="77777777" w:rsidR="00AA7C34" w:rsidRPr="008D2B0D" w:rsidRDefault="00AA7C34" w:rsidP="00C0473A">
            <w:pPr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Median (IQR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79BBDEA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60 (380, 573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CD17E7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7 (-122, 128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BEE825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75 (377, 610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80BF47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39 (-98, 173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DAF3CED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52 (386, 564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6C0F796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30 (-177, 122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3E704C5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54 (376, 559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50AEB3C9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22 (-102, 105)</w:t>
            </w:r>
          </w:p>
        </w:tc>
      </w:tr>
      <w:tr w:rsidR="00AA7C34" w:rsidRPr="008D2B0D" w14:paraId="0E4C0D7F" w14:textId="77777777" w:rsidTr="008D2B0D">
        <w:trPr>
          <w:gridAfter w:val="1"/>
          <w:wAfter w:w="510" w:type="dxa"/>
          <w:cantSplit/>
        </w:trPr>
        <w:tc>
          <w:tcPr>
            <w:tcW w:w="15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</w:tcPr>
          <w:p w14:paraId="3BB1C3AC" w14:textId="77777777" w:rsidR="00AA7C34" w:rsidRPr="008D2B0D" w:rsidRDefault="00AA7C34" w:rsidP="00C0473A">
            <w:pPr>
              <w:keepNext/>
              <w:adjustRightInd w:val="0"/>
              <w:ind w:left="20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Range (min, max)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DAC6711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, 121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9FAB8E3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603, 776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293C1C5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4, 868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97D6C38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528, 44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BAD8F64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92, 970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C62AA26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443, 616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0263DD6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103, 1212</w:t>
            </w:r>
          </w:p>
        </w:tc>
        <w:tc>
          <w:tcPr>
            <w:tcW w:w="153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261EFFE7" w14:textId="77777777" w:rsidR="00AA7C34" w:rsidRPr="008D2B0D" w:rsidRDefault="00AA7C34" w:rsidP="00C0473A">
            <w:pPr>
              <w:keepNext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-603, 776</w:t>
            </w:r>
          </w:p>
        </w:tc>
      </w:tr>
      <w:tr w:rsidR="00AA7C34" w:rsidRPr="008D2B0D" w14:paraId="4165928C" w14:textId="77777777" w:rsidTr="00AA7C34">
        <w:trPr>
          <w:gridAfter w:val="1"/>
          <w:wAfter w:w="510" w:type="dxa"/>
          <w:cantSplit/>
        </w:trPr>
        <w:tc>
          <w:tcPr>
            <w:tcW w:w="13840" w:type="dxa"/>
            <w:gridSpan w:val="9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</w:tcPr>
          <w:p w14:paraId="16AE8D0B" w14:textId="77777777" w:rsidR="00AA7C34" w:rsidRPr="008D2B0D" w:rsidRDefault="00AA7C34" w:rsidP="00C0473A">
            <w:pPr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AA7C34" w:rsidRPr="008D2B0D" w14:paraId="387C4195" w14:textId="77777777" w:rsidTr="00AA7C34">
        <w:tblPrEx>
          <w:jc w:val="center"/>
        </w:tblPrEx>
        <w:trPr>
          <w:cantSplit/>
          <w:jc w:val="center"/>
        </w:trPr>
        <w:tc>
          <w:tcPr>
            <w:tcW w:w="143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" w:type="dxa"/>
              <w:right w:w="10" w:type="dxa"/>
            </w:tcMar>
          </w:tcPr>
          <w:p w14:paraId="02CB8D3E" w14:textId="5F114C06" w:rsidR="00693747" w:rsidRDefault="00C0473A" w:rsidP="00C0473A">
            <w:pPr>
              <w:adjustRightInd w:val="0"/>
              <w:spacing w:before="10" w:after="1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>SD: standard deviation; IQR: interquartile range</w:t>
            </w:r>
            <w:r w:rsidR="00693747">
              <w:rPr>
                <w:rFonts w:ascii="Arial" w:hAnsi="Arial" w:cs="Arial"/>
                <w:color w:val="000000"/>
                <w:sz w:val="20"/>
                <w:szCs w:val="20"/>
              </w:rPr>
              <w:t>; -: not applicable</w:t>
            </w:r>
          </w:p>
          <w:p w14:paraId="4228F643" w14:textId="3D064C25" w:rsidR="00AA7C34" w:rsidRPr="008D2B0D" w:rsidRDefault="00AA7C34" w:rsidP="00C0473A">
            <w:pPr>
              <w:adjustRightInd w:val="0"/>
              <w:spacing w:before="10" w:after="1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  <w:vertAlign w:val="superscript"/>
              </w:rPr>
              <w:t>[1]</w:t>
            </w: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 xml:space="preserve"> Baseline measures are taken at either screening or enrollment.</w:t>
            </w:r>
          </w:p>
        </w:tc>
      </w:tr>
      <w:tr w:rsidR="00AA7C34" w:rsidRPr="008D2B0D" w14:paraId="405F29DE" w14:textId="77777777" w:rsidTr="00AA7C34">
        <w:tblPrEx>
          <w:jc w:val="center"/>
        </w:tblPrEx>
        <w:trPr>
          <w:cantSplit/>
          <w:jc w:val="center"/>
        </w:trPr>
        <w:tc>
          <w:tcPr>
            <w:tcW w:w="1435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10" w:type="dxa"/>
              <w:right w:w="10" w:type="dxa"/>
            </w:tcMar>
          </w:tcPr>
          <w:p w14:paraId="11ECB16C" w14:textId="77777777" w:rsidR="00AA7C34" w:rsidRPr="008D2B0D" w:rsidRDefault="00AA7C34" w:rsidP="00C0473A">
            <w:pPr>
              <w:keepNext/>
              <w:adjustRightInd w:val="0"/>
              <w:spacing w:before="10" w:after="1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D2B0D">
              <w:rPr>
                <w:rFonts w:ascii="Arial" w:hAnsi="Arial" w:cs="Arial"/>
                <w:color w:val="000000"/>
                <w:sz w:val="20"/>
                <w:szCs w:val="20"/>
                <w:vertAlign w:val="superscript"/>
              </w:rPr>
              <w:t>[2]</w:t>
            </w:r>
            <w:r w:rsidRPr="008D2B0D">
              <w:rPr>
                <w:rFonts w:ascii="Arial" w:hAnsi="Arial" w:cs="Arial"/>
                <w:color w:val="000000"/>
                <w:sz w:val="20"/>
                <w:szCs w:val="20"/>
              </w:rPr>
              <w:t xml:space="preserve"> CBC was repeated at Month 1 for 7 patients whose specimen drawn at enrollment was rejected.</w:t>
            </w:r>
          </w:p>
        </w:tc>
      </w:tr>
    </w:tbl>
    <w:p w14:paraId="26532BCD" w14:textId="55A0D13F" w:rsidR="00AE694F" w:rsidRDefault="00AE694F" w:rsidP="00AA7C34">
      <w:r>
        <w:br w:type="page"/>
      </w:r>
    </w:p>
    <w:p w14:paraId="730B822B" w14:textId="77777777" w:rsidR="00C0473A" w:rsidRDefault="00C0473A" w:rsidP="00AE694F">
      <w:pPr>
        <w:pStyle w:val="Heading2"/>
        <w:sectPr w:rsidR="00C0473A" w:rsidSect="00C0473A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14:paraId="7BAB2161" w14:textId="32EC2E2B" w:rsidR="005307CA" w:rsidRPr="0092141A" w:rsidRDefault="005307CA" w:rsidP="005307CA">
      <w:pPr>
        <w:pStyle w:val="Heading2"/>
      </w:pPr>
      <w:bookmarkStart w:id="21" w:name="_Toc113270940"/>
      <w:r w:rsidRPr="0092141A">
        <w:lastRenderedPageBreak/>
        <w:t xml:space="preserve">Table </w:t>
      </w:r>
      <w:r w:rsidR="00987205">
        <w:t>H</w:t>
      </w:r>
      <w:r w:rsidRPr="0092141A">
        <w:t xml:space="preserve">. G6PD and CYP2C8*2 </w:t>
      </w:r>
      <w:r>
        <w:t>Alleles</w:t>
      </w:r>
      <w:r w:rsidRPr="0092141A">
        <w:t xml:space="preserve"> in 10 </w:t>
      </w:r>
      <w:r>
        <w:t>P</w:t>
      </w:r>
      <w:r w:rsidRPr="0092141A">
        <w:t xml:space="preserve">articipants </w:t>
      </w:r>
      <w:r>
        <w:t>W</w:t>
      </w:r>
      <w:r w:rsidRPr="0092141A">
        <w:t xml:space="preserve">ho </w:t>
      </w:r>
      <w:r>
        <w:t>D</w:t>
      </w:r>
      <w:r w:rsidRPr="0092141A">
        <w:t>ied</w:t>
      </w:r>
      <w:bookmarkEnd w:id="21"/>
    </w:p>
    <w:tbl>
      <w:tblPr>
        <w:tblStyle w:val="TableGrid"/>
        <w:tblW w:w="9862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644"/>
        <w:gridCol w:w="1231"/>
        <w:gridCol w:w="1081"/>
        <w:gridCol w:w="1683"/>
        <w:gridCol w:w="2646"/>
        <w:gridCol w:w="933"/>
        <w:gridCol w:w="1644"/>
      </w:tblGrid>
      <w:tr w:rsidR="005307CA" w:rsidRPr="0092141A" w14:paraId="388A9A0F" w14:textId="77777777" w:rsidTr="00C10BC8">
        <w:tc>
          <w:tcPr>
            <w:tcW w:w="644" w:type="dxa"/>
          </w:tcPr>
          <w:p w14:paraId="6F2C7DF9" w14:textId="77777777" w:rsidR="005307CA" w:rsidRPr="0092141A" w:rsidRDefault="005307CA" w:rsidP="00C10BC8">
            <w:pPr>
              <w:rPr>
                <w:b/>
              </w:rPr>
            </w:pPr>
            <w:r w:rsidRPr="0092141A">
              <w:rPr>
                <w:b/>
              </w:rPr>
              <w:t>Sex</w:t>
            </w:r>
          </w:p>
        </w:tc>
        <w:tc>
          <w:tcPr>
            <w:tcW w:w="1231" w:type="dxa"/>
          </w:tcPr>
          <w:p w14:paraId="18E9A8E1" w14:textId="77777777" w:rsidR="005307CA" w:rsidRPr="0092141A" w:rsidRDefault="005307CA" w:rsidP="00C10BC8">
            <w:pPr>
              <w:rPr>
                <w:b/>
              </w:rPr>
            </w:pPr>
            <w:r w:rsidRPr="0092141A">
              <w:rPr>
                <w:b/>
              </w:rPr>
              <w:t>Arm</w:t>
            </w:r>
          </w:p>
        </w:tc>
        <w:tc>
          <w:tcPr>
            <w:tcW w:w="1081" w:type="dxa"/>
          </w:tcPr>
          <w:p w14:paraId="5700771C" w14:textId="77777777" w:rsidR="005307CA" w:rsidRPr="0092141A" w:rsidRDefault="005307CA" w:rsidP="00C10BC8">
            <w:pPr>
              <w:rPr>
                <w:b/>
              </w:rPr>
            </w:pPr>
            <w:r w:rsidRPr="0092141A">
              <w:rPr>
                <w:b/>
              </w:rPr>
              <w:t>Interval on study</w:t>
            </w:r>
            <w:r>
              <w:rPr>
                <w:b/>
              </w:rPr>
              <w:t>, days</w:t>
            </w:r>
          </w:p>
        </w:tc>
        <w:tc>
          <w:tcPr>
            <w:tcW w:w="1683" w:type="dxa"/>
          </w:tcPr>
          <w:p w14:paraId="47E64FED" w14:textId="77777777" w:rsidR="005307CA" w:rsidRPr="0092141A" w:rsidRDefault="005307CA" w:rsidP="00C10BC8">
            <w:pPr>
              <w:rPr>
                <w:b/>
              </w:rPr>
            </w:pPr>
            <w:r w:rsidRPr="0092141A">
              <w:rPr>
                <w:b/>
              </w:rPr>
              <w:t>Approximate age at enrollment, y</w:t>
            </w:r>
          </w:p>
        </w:tc>
        <w:tc>
          <w:tcPr>
            <w:tcW w:w="2646" w:type="dxa"/>
          </w:tcPr>
          <w:p w14:paraId="6995205F" w14:textId="77777777" w:rsidR="005307CA" w:rsidRPr="0092141A" w:rsidRDefault="005307CA" w:rsidP="00C10BC8">
            <w:pPr>
              <w:rPr>
                <w:b/>
              </w:rPr>
            </w:pPr>
            <w:r w:rsidRPr="0092141A">
              <w:rPr>
                <w:b/>
              </w:rPr>
              <w:t>SAE term(s)</w:t>
            </w:r>
          </w:p>
        </w:tc>
        <w:tc>
          <w:tcPr>
            <w:tcW w:w="933" w:type="dxa"/>
          </w:tcPr>
          <w:p w14:paraId="1907BE39" w14:textId="77777777" w:rsidR="005307CA" w:rsidRPr="0092141A" w:rsidRDefault="005307CA" w:rsidP="00C10BC8">
            <w:pPr>
              <w:rPr>
                <w:b/>
              </w:rPr>
            </w:pPr>
            <w:r w:rsidRPr="0092141A">
              <w:rPr>
                <w:b/>
              </w:rPr>
              <w:t>G6PD</w:t>
            </w:r>
            <w:r>
              <w:rPr>
                <w:b/>
              </w:rPr>
              <w:t xml:space="preserve"> allele</w:t>
            </w:r>
          </w:p>
        </w:tc>
        <w:tc>
          <w:tcPr>
            <w:tcW w:w="1644" w:type="dxa"/>
          </w:tcPr>
          <w:p w14:paraId="59193EC9" w14:textId="77777777" w:rsidR="005307CA" w:rsidRPr="0092141A" w:rsidRDefault="005307CA" w:rsidP="00C10BC8">
            <w:pPr>
              <w:rPr>
                <w:b/>
              </w:rPr>
            </w:pPr>
            <w:r w:rsidRPr="0092141A">
              <w:rPr>
                <w:b/>
              </w:rPr>
              <w:t xml:space="preserve">CYP2C8*2 </w:t>
            </w:r>
            <w:r>
              <w:rPr>
                <w:b/>
              </w:rPr>
              <w:t>allele</w:t>
            </w:r>
          </w:p>
        </w:tc>
      </w:tr>
      <w:tr w:rsidR="005307CA" w:rsidRPr="0092141A" w14:paraId="22640579" w14:textId="77777777" w:rsidTr="00C10BC8">
        <w:tc>
          <w:tcPr>
            <w:tcW w:w="644" w:type="dxa"/>
          </w:tcPr>
          <w:p w14:paraId="384500A6" w14:textId="77777777" w:rsidR="005307CA" w:rsidRPr="0092141A" w:rsidRDefault="005307CA" w:rsidP="00C10BC8">
            <w:r w:rsidRPr="0092141A">
              <w:t>Girl</w:t>
            </w:r>
          </w:p>
        </w:tc>
        <w:tc>
          <w:tcPr>
            <w:tcW w:w="1231" w:type="dxa"/>
          </w:tcPr>
          <w:p w14:paraId="4A36B9EB" w14:textId="77777777" w:rsidR="005307CA" w:rsidRPr="0092141A" w:rsidRDefault="005307CA" w:rsidP="00C10BC8">
            <w:r w:rsidRPr="0092141A">
              <w:t>Proguanil</w:t>
            </w:r>
          </w:p>
        </w:tc>
        <w:tc>
          <w:tcPr>
            <w:tcW w:w="1081" w:type="dxa"/>
          </w:tcPr>
          <w:p w14:paraId="30874F81" w14:textId="77777777" w:rsidR="005307CA" w:rsidRPr="0092141A" w:rsidRDefault="005307CA" w:rsidP="00C10BC8">
            <w:r w:rsidRPr="0092141A">
              <w:t>110</w:t>
            </w:r>
          </w:p>
        </w:tc>
        <w:tc>
          <w:tcPr>
            <w:tcW w:w="1683" w:type="dxa"/>
          </w:tcPr>
          <w:p w14:paraId="5201C740" w14:textId="77777777" w:rsidR="005307CA" w:rsidRPr="0092141A" w:rsidRDefault="005307CA" w:rsidP="00C10BC8">
            <w:r w:rsidRPr="0092141A">
              <w:t>2.5</w:t>
            </w:r>
          </w:p>
        </w:tc>
        <w:tc>
          <w:tcPr>
            <w:tcW w:w="2646" w:type="dxa"/>
          </w:tcPr>
          <w:p w14:paraId="2945D5B7" w14:textId="77777777" w:rsidR="005307CA" w:rsidRPr="0092141A" w:rsidRDefault="005307CA" w:rsidP="00C10BC8">
            <w:r w:rsidRPr="0092141A">
              <w:t>Painful crisis</w:t>
            </w:r>
          </w:p>
        </w:tc>
        <w:tc>
          <w:tcPr>
            <w:tcW w:w="933" w:type="dxa"/>
          </w:tcPr>
          <w:p w14:paraId="7724A3CB" w14:textId="77777777" w:rsidR="005307CA" w:rsidRPr="0092141A" w:rsidRDefault="005307CA" w:rsidP="00C10BC8">
            <w:r w:rsidRPr="0092141A">
              <w:t>B</w:t>
            </w:r>
          </w:p>
        </w:tc>
        <w:tc>
          <w:tcPr>
            <w:tcW w:w="1644" w:type="dxa"/>
          </w:tcPr>
          <w:p w14:paraId="53ACAC8A" w14:textId="77777777" w:rsidR="005307CA" w:rsidRPr="0092141A" w:rsidRDefault="005307CA" w:rsidP="00C10BC8">
            <w:r w:rsidRPr="0092141A">
              <w:t>Wildtype</w:t>
            </w:r>
          </w:p>
        </w:tc>
      </w:tr>
      <w:tr w:rsidR="005307CA" w:rsidRPr="0092141A" w14:paraId="3B03D6EC" w14:textId="77777777" w:rsidTr="00C10BC8">
        <w:tc>
          <w:tcPr>
            <w:tcW w:w="644" w:type="dxa"/>
          </w:tcPr>
          <w:p w14:paraId="7232B68A" w14:textId="77777777" w:rsidR="005307CA" w:rsidRPr="0092141A" w:rsidRDefault="005307CA" w:rsidP="00C10BC8">
            <w:r w:rsidRPr="0092141A">
              <w:t>Girl</w:t>
            </w:r>
          </w:p>
        </w:tc>
        <w:tc>
          <w:tcPr>
            <w:tcW w:w="1231" w:type="dxa"/>
          </w:tcPr>
          <w:p w14:paraId="1E91C632" w14:textId="77777777" w:rsidR="005307CA" w:rsidRPr="0092141A" w:rsidRDefault="005307CA" w:rsidP="00C10BC8">
            <w:r w:rsidRPr="0092141A">
              <w:t>Proguanil</w:t>
            </w:r>
          </w:p>
        </w:tc>
        <w:tc>
          <w:tcPr>
            <w:tcW w:w="1081" w:type="dxa"/>
          </w:tcPr>
          <w:p w14:paraId="596D1B98" w14:textId="77777777" w:rsidR="005307CA" w:rsidRPr="0092141A" w:rsidRDefault="005307CA" w:rsidP="00C10BC8">
            <w:r w:rsidRPr="0092141A">
              <w:t>279</w:t>
            </w:r>
          </w:p>
        </w:tc>
        <w:tc>
          <w:tcPr>
            <w:tcW w:w="1683" w:type="dxa"/>
          </w:tcPr>
          <w:p w14:paraId="49C86F3C" w14:textId="77777777" w:rsidR="005307CA" w:rsidRPr="0092141A" w:rsidRDefault="005307CA" w:rsidP="00C10BC8">
            <w:r w:rsidRPr="0092141A">
              <w:t>4</w:t>
            </w:r>
          </w:p>
        </w:tc>
        <w:tc>
          <w:tcPr>
            <w:tcW w:w="2646" w:type="dxa"/>
          </w:tcPr>
          <w:p w14:paraId="2960228C" w14:textId="77777777" w:rsidR="005307CA" w:rsidRPr="0092141A" w:rsidRDefault="005307CA" w:rsidP="00C10BC8">
            <w:r w:rsidRPr="0092141A">
              <w:t>Severe anemia</w:t>
            </w:r>
          </w:p>
          <w:p w14:paraId="681A0EDA" w14:textId="77777777" w:rsidR="005307CA" w:rsidRPr="0092141A" w:rsidRDefault="005307CA" w:rsidP="00C10BC8">
            <w:r w:rsidRPr="0092141A">
              <w:t>Painful crisis</w:t>
            </w:r>
          </w:p>
        </w:tc>
        <w:tc>
          <w:tcPr>
            <w:tcW w:w="933" w:type="dxa"/>
          </w:tcPr>
          <w:p w14:paraId="4AB8B1AA" w14:textId="77777777" w:rsidR="005307CA" w:rsidRPr="0092141A" w:rsidRDefault="005307CA" w:rsidP="00C10BC8">
            <w:r w:rsidRPr="0092141A">
              <w:t>B</w:t>
            </w:r>
          </w:p>
        </w:tc>
        <w:tc>
          <w:tcPr>
            <w:tcW w:w="1644" w:type="dxa"/>
          </w:tcPr>
          <w:p w14:paraId="2A8492E3" w14:textId="77777777" w:rsidR="005307CA" w:rsidRPr="0092141A" w:rsidRDefault="005307CA" w:rsidP="00C10BC8">
            <w:r w:rsidRPr="0092141A">
              <w:t>Heterozygote</w:t>
            </w:r>
          </w:p>
        </w:tc>
      </w:tr>
      <w:tr w:rsidR="005307CA" w:rsidRPr="0092141A" w14:paraId="78724C40" w14:textId="77777777" w:rsidTr="00C10BC8">
        <w:tc>
          <w:tcPr>
            <w:tcW w:w="644" w:type="dxa"/>
          </w:tcPr>
          <w:p w14:paraId="1D58E804" w14:textId="77777777" w:rsidR="005307CA" w:rsidRPr="0092141A" w:rsidRDefault="005307CA" w:rsidP="00C10BC8">
            <w:r w:rsidRPr="0092141A">
              <w:t>Girl</w:t>
            </w:r>
          </w:p>
        </w:tc>
        <w:tc>
          <w:tcPr>
            <w:tcW w:w="1231" w:type="dxa"/>
          </w:tcPr>
          <w:p w14:paraId="76C9917B" w14:textId="77777777" w:rsidR="005307CA" w:rsidRPr="0092141A" w:rsidRDefault="005307CA" w:rsidP="00C10BC8">
            <w:r w:rsidRPr="0092141A">
              <w:t>SP-AQ</w:t>
            </w:r>
          </w:p>
        </w:tc>
        <w:tc>
          <w:tcPr>
            <w:tcW w:w="1081" w:type="dxa"/>
          </w:tcPr>
          <w:p w14:paraId="2DDF0615" w14:textId="77777777" w:rsidR="005307CA" w:rsidRPr="0092141A" w:rsidRDefault="005307CA" w:rsidP="00C10BC8">
            <w:r w:rsidRPr="0092141A">
              <w:t>81</w:t>
            </w:r>
          </w:p>
        </w:tc>
        <w:tc>
          <w:tcPr>
            <w:tcW w:w="1683" w:type="dxa"/>
          </w:tcPr>
          <w:p w14:paraId="5FF92AC5" w14:textId="77777777" w:rsidR="005307CA" w:rsidRPr="0092141A" w:rsidRDefault="005307CA" w:rsidP="00C10BC8">
            <w:r w:rsidRPr="0092141A">
              <w:t>2.5</w:t>
            </w:r>
          </w:p>
        </w:tc>
        <w:tc>
          <w:tcPr>
            <w:tcW w:w="2646" w:type="dxa"/>
          </w:tcPr>
          <w:p w14:paraId="74EAAAEB" w14:textId="77777777" w:rsidR="005307CA" w:rsidRPr="0092141A" w:rsidRDefault="005307CA" w:rsidP="00C10BC8">
            <w:pPr>
              <w:ind w:right="-345"/>
            </w:pPr>
            <w:r w:rsidRPr="0092141A">
              <w:t>Severe anemia</w:t>
            </w:r>
          </w:p>
        </w:tc>
        <w:tc>
          <w:tcPr>
            <w:tcW w:w="933" w:type="dxa"/>
          </w:tcPr>
          <w:p w14:paraId="69ABF407" w14:textId="77777777" w:rsidR="005307CA" w:rsidRPr="0092141A" w:rsidRDefault="005307CA" w:rsidP="00C10BC8">
            <w:r w:rsidRPr="0092141A">
              <w:t>B</w:t>
            </w:r>
          </w:p>
        </w:tc>
        <w:tc>
          <w:tcPr>
            <w:tcW w:w="1644" w:type="dxa"/>
          </w:tcPr>
          <w:p w14:paraId="04BD97B9" w14:textId="77777777" w:rsidR="005307CA" w:rsidRPr="0092141A" w:rsidRDefault="005307CA" w:rsidP="00C10BC8">
            <w:r w:rsidRPr="0092141A">
              <w:t>Wildtype</w:t>
            </w:r>
          </w:p>
        </w:tc>
      </w:tr>
      <w:tr w:rsidR="005307CA" w:rsidRPr="0092141A" w14:paraId="0DB5B20C" w14:textId="77777777" w:rsidTr="00C10BC8">
        <w:tc>
          <w:tcPr>
            <w:tcW w:w="644" w:type="dxa"/>
          </w:tcPr>
          <w:p w14:paraId="53E42E5B" w14:textId="77777777" w:rsidR="005307CA" w:rsidRPr="0092141A" w:rsidRDefault="005307CA" w:rsidP="00C10BC8">
            <w:r w:rsidRPr="0092141A">
              <w:t>Boy</w:t>
            </w:r>
          </w:p>
        </w:tc>
        <w:tc>
          <w:tcPr>
            <w:tcW w:w="1231" w:type="dxa"/>
          </w:tcPr>
          <w:p w14:paraId="73D343AE" w14:textId="77777777" w:rsidR="005307CA" w:rsidRPr="0092141A" w:rsidRDefault="005307CA" w:rsidP="00C10BC8">
            <w:r w:rsidRPr="0092141A">
              <w:t>SP-AQ</w:t>
            </w:r>
          </w:p>
        </w:tc>
        <w:tc>
          <w:tcPr>
            <w:tcW w:w="1081" w:type="dxa"/>
          </w:tcPr>
          <w:p w14:paraId="0AD85643" w14:textId="77777777" w:rsidR="005307CA" w:rsidRPr="0092141A" w:rsidRDefault="005307CA" w:rsidP="00C10BC8">
            <w:r w:rsidRPr="0092141A">
              <w:t>102</w:t>
            </w:r>
          </w:p>
        </w:tc>
        <w:tc>
          <w:tcPr>
            <w:tcW w:w="1683" w:type="dxa"/>
          </w:tcPr>
          <w:p w14:paraId="2871F91F" w14:textId="77777777" w:rsidR="005307CA" w:rsidRPr="0092141A" w:rsidRDefault="005307CA" w:rsidP="00C10BC8">
            <w:r w:rsidRPr="0092141A">
              <w:t>3.5</w:t>
            </w:r>
          </w:p>
        </w:tc>
        <w:tc>
          <w:tcPr>
            <w:tcW w:w="2646" w:type="dxa"/>
          </w:tcPr>
          <w:p w14:paraId="376ED741" w14:textId="77777777" w:rsidR="005307CA" w:rsidRPr="0092141A" w:rsidRDefault="005307CA" w:rsidP="00C10BC8">
            <w:r w:rsidRPr="0092141A">
              <w:t>Hemolytic crisis</w:t>
            </w:r>
          </w:p>
        </w:tc>
        <w:tc>
          <w:tcPr>
            <w:tcW w:w="933" w:type="dxa"/>
          </w:tcPr>
          <w:p w14:paraId="3244ACE9" w14:textId="77777777" w:rsidR="005307CA" w:rsidRPr="0092141A" w:rsidRDefault="005307CA" w:rsidP="00C10BC8">
            <w:r w:rsidRPr="0092141A">
              <w:t>B</w:t>
            </w:r>
          </w:p>
        </w:tc>
        <w:tc>
          <w:tcPr>
            <w:tcW w:w="1644" w:type="dxa"/>
          </w:tcPr>
          <w:p w14:paraId="0FAA2763" w14:textId="77777777" w:rsidR="005307CA" w:rsidRPr="0092141A" w:rsidRDefault="005307CA" w:rsidP="00C10BC8">
            <w:r w:rsidRPr="0092141A">
              <w:t>Wildtype</w:t>
            </w:r>
          </w:p>
        </w:tc>
      </w:tr>
      <w:tr w:rsidR="005307CA" w:rsidRPr="0092141A" w14:paraId="18C9B1BF" w14:textId="77777777" w:rsidTr="00C10BC8">
        <w:tc>
          <w:tcPr>
            <w:tcW w:w="644" w:type="dxa"/>
          </w:tcPr>
          <w:p w14:paraId="0E7C28DD" w14:textId="77777777" w:rsidR="005307CA" w:rsidRPr="0092141A" w:rsidRDefault="005307CA" w:rsidP="00C10BC8">
            <w:r w:rsidRPr="0092141A">
              <w:t>Boy</w:t>
            </w:r>
          </w:p>
        </w:tc>
        <w:tc>
          <w:tcPr>
            <w:tcW w:w="1231" w:type="dxa"/>
          </w:tcPr>
          <w:p w14:paraId="4C386A18" w14:textId="77777777" w:rsidR="005307CA" w:rsidRPr="0092141A" w:rsidRDefault="005307CA" w:rsidP="00C10BC8">
            <w:r w:rsidRPr="0092141A">
              <w:t>SP-AQ</w:t>
            </w:r>
          </w:p>
        </w:tc>
        <w:tc>
          <w:tcPr>
            <w:tcW w:w="1081" w:type="dxa"/>
          </w:tcPr>
          <w:p w14:paraId="2B4B0352" w14:textId="77777777" w:rsidR="005307CA" w:rsidRPr="0092141A" w:rsidRDefault="005307CA" w:rsidP="00C10BC8">
            <w:r w:rsidRPr="0092141A">
              <w:t>148</w:t>
            </w:r>
          </w:p>
        </w:tc>
        <w:tc>
          <w:tcPr>
            <w:tcW w:w="1683" w:type="dxa"/>
          </w:tcPr>
          <w:p w14:paraId="77CB2A24" w14:textId="77777777" w:rsidR="005307CA" w:rsidRPr="0092141A" w:rsidRDefault="005307CA" w:rsidP="00C10BC8">
            <w:r w:rsidRPr="0092141A">
              <w:t>10</w:t>
            </w:r>
          </w:p>
        </w:tc>
        <w:tc>
          <w:tcPr>
            <w:tcW w:w="2646" w:type="dxa"/>
          </w:tcPr>
          <w:p w14:paraId="481CA09D" w14:textId="77777777" w:rsidR="005307CA" w:rsidRPr="0092141A" w:rsidRDefault="005307CA" w:rsidP="00C10BC8">
            <w:r w:rsidRPr="0092141A">
              <w:t>Painful crisis</w:t>
            </w:r>
          </w:p>
        </w:tc>
        <w:tc>
          <w:tcPr>
            <w:tcW w:w="933" w:type="dxa"/>
          </w:tcPr>
          <w:p w14:paraId="0D4A727E" w14:textId="77777777" w:rsidR="005307CA" w:rsidRPr="0092141A" w:rsidRDefault="005307CA" w:rsidP="00C10BC8">
            <w:r w:rsidRPr="0092141A">
              <w:t>A+</w:t>
            </w:r>
          </w:p>
        </w:tc>
        <w:tc>
          <w:tcPr>
            <w:tcW w:w="1644" w:type="dxa"/>
          </w:tcPr>
          <w:p w14:paraId="7C16FBE0" w14:textId="77777777" w:rsidR="005307CA" w:rsidRPr="0092141A" w:rsidRDefault="005307CA" w:rsidP="00C10BC8">
            <w:r w:rsidRPr="0092141A">
              <w:t>Wildtype</w:t>
            </w:r>
          </w:p>
        </w:tc>
      </w:tr>
      <w:tr w:rsidR="005307CA" w:rsidRPr="0092141A" w14:paraId="02807F48" w14:textId="77777777" w:rsidTr="00C10BC8">
        <w:tc>
          <w:tcPr>
            <w:tcW w:w="644" w:type="dxa"/>
          </w:tcPr>
          <w:p w14:paraId="0CB4991F" w14:textId="77777777" w:rsidR="005307CA" w:rsidRPr="0092141A" w:rsidRDefault="005307CA" w:rsidP="00C10BC8">
            <w:r w:rsidRPr="0092141A">
              <w:t>Boy</w:t>
            </w:r>
          </w:p>
        </w:tc>
        <w:tc>
          <w:tcPr>
            <w:tcW w:w="1231" w:type="dxa"/>
          </w:tcPr>
          <w:p w14:paraId="0762FE9A" w14:textId="77777777" w:rsidR="005307CA" w:rsidRPr="0092141A" w:rsidRDefault="005307CA" w:rsidP="00C10BC8">
            <w:r w:rsidRPr="0092141A">
              <w:t>SP-AQ</w:t>
            </w:r>
          </w:p>
        </w:tc>
        <w:tc>
          <w:tcPr>
            <w:tcW w:w="1081" w:type="dxa"/>
          </w:tcPr>
          <w:p w14:paraId="7BCE003B" w14:textId="77777777" w:rsidR="005307CA" w:rsidRPr="0092141A" w:rsidRDefault="005307CA" w:rsidP="00C10BC8">
            <w:r w:rsidRPr="0092141A">
              <w:t>186</w:t>
            </w:r>
          </w:p>
        </w:tc>
        <w:tc>
          <w:tcPr>
            <w:tcW w:w="1683" w:type="dxa"/>
          </w:tcPr>
          <w:p w14:paraId="28EBD0AB" w14:textId="77777777" w:rsidR="005307CA" w:rsidRPr="0092141A" w:rsidRDefault="005307CA" w:rsidP="00C10BC8">
            <w:r w:rsidRPr="0092141A">
              <w:t>7</w:t>
            </w:r>
          </w:p>
        </w:tc>
        <w:tc>
          <w:tcPr>
            <w:tcW w:w="2646" w:type="dxa"/>
          </w:tcPr>
          <w:p w14:paraId="79B10610" w14:textId="77777777" w:rsidR="005307CA" w:rsidRPr="0092141A" w:rsidRDefault="005307CA" w:rsidP="00C10BC8">
            <w:r w:rsidRPr="0092141A">
              <w:t>Severe anemia</w:t>
            </w:r>
          </w:p>
          <w:p w14:paraId="17427AC4" w14:textId="77777777" w:rsidR="005307CA" w:rsidRPr="0092141A" w:rsidRDefault="005307CA" w:rsidP="00C10BC8">
            <w:r w:rsidRPr="0092141A">
              <w:t>Acute chest syndrome</w:t>
            </w:r>
          </w:p>
        </w:tc>
        <w:tc>
          <w:tcPr>
            <w:tcW w:w="933" w:type="dxa"/>
          </w:tcPr>
          <w:p w14:paraId="6C6C7ADB" w14:textId="77777777" w:rsidR="005307CA" w:rsidRPr="0092141A" w:rsidRDefault="005307CA" w:rsidP="00C10BC8">
            <w:r w:rsidRPr="0092141A">
              <w:t xml:space="preserve">A- </w:t>
            </w:r>
          </w:p>
        </w:tc>
        <w:tc>
          <w:tcPr>
            <w:tcW w:w="1644" w:type="dxa"/>
          </w:tcPr>
          <w:p w14:paraId="18B2129B" w14:textId="77777777" w:rsidR="005307CA" w:rsidRPr="0092141A" w:rsidRDefault="005307CA" w:rsidP="00C10BC8">
            <w:r w:rsidRPr="0092141A">
              <w:t>Wildtype</w:t>
            </w:r>
          </w:p>
        </w:tc>
      </w:tr>
      <w:tr w:rsidR="005307CA" w:rsidRPr="0092141A" w14:paraId="09415FF4" w14:textId="77777777" w:rsidTr="00C10BC8">
        <w:tc>
          <w:tcPr>
            <w:tcW w:w="644" w:type="dxa"/>
          </w:tcPr>
          <w:p w14:paraId="169F9EC3" w14:textId="77777777" w:rsidR="005307CA" w:rsidRPr="0092141A" w:rsidRDefault="005307CA" w:rsidP="00C10BC8">
            <w:r w:rsidRPr="0092141A">
              <w:t>Girl</w:t>
            </w:r>
          </w:p>
        </w:tc>
        <w:tc>
          <w:tcPr>
            <w:tcW w:w="1231" w:type="dxa"/>
          </w:tcPr>
          <w:p w14:paraId="049A5BC3" w14:textId="77777777" w:rsidR="005307CA" w:rsidRPr="0092141A" w:rsidRDefault="005307CA" w:rsidP="00C10BC8">
            <w:r w:rsidRPr="0092141A">
              <w:t>SP-AQ</w:t>
            </w:r>
          </w:p>
        </w:tc>
        <w:tc>
          <w:tcPr>
            <w:tcW w:w="1081" w:type="dxa"/>
          </w:tcPr>
          <w:p w14:paraId="30BF05CF" w14:textId="77777777" w:rsidR="005307CA" w:rsidRPr="0092141A" w:rsidRDefault="005307CA" w:rsidP="00C10BC8">
            <w:r w:rsidRPr="0092141A">
              <w:t>258</w:t>
            </w:r>
          </w:p>
        </w:tc>
        <w:tc>
          <w:tcPr>
            <w:tcW w:w="1683" w:type="dxa"/>
          </w:tcPr>
          <w:p w14:paraId="2B4E91FE" w14:textId="77777777" w:rsidR="005307CA" w:rsidRPr="0092141A" w:rsidRDefault="005307CA" w:rsidP="00C10BC8">
            <w:r w:rsidRPr="0092141A">
              <w:t>4</w:t>
            </w:r>
          </w:p>
        </w:tc>
        <w:tc>
          <w:tcPr>
            <w:tcW w:w="2646" w:type="dxa"/>
          </w:tcPr>
          <w:p w14:paraId="0043952B" w14:textId="77777777" w:rsidR="005307CA" w:rsidRPr="0092141A" w:rsidRDefault="005307CA" w:rsidP="00C10BC8">
            <w:r w:rsidRPr="0092141A">
              <w:t>Pneumonia</w:t>
            </w:r>
          </w:p>
          <w:p w14:paraId="3BBE4892" w14:textId="77777777" w:rsidR="005307CA" w:rsidRPr="0092141A" w:rsidRDefault="005307CA" w:rsidP="00C10BC8">
            <w:r w:rsidRPr="0092141A">
              <w:t>Malaria</w:t>
            </w:r>
          </w:p>
        </w:tc>
        <w:tc>
          <w:tcPr>
            <w:tcW w:w="933" w:type="dxa"/>
          </w:tcPr>
          <w:p w14:paraId="0DF2DA7E" w14:textId="77777777" w:rsidR="005307CA" w:rsidRPr="0092141A" w:rsidRDefault="005307CA" w:rsidP="00C10BC8">
            <w:r w:rsidRPr="0092141A">
              <w:t>A+/B</w:t>
            </w:r>
          </w:p>
        </w:tc>
        <w:tc>
          <w:tcPr>
            <w:tcW w:w="1644" w:type="dxa"/>
          </w:tcPr>
          <w:p w14:paraId="38B4C048" w14:textId="77777777" w:rsidR="005307CA" w:rsidRPr="0092141A" w:rsidRDefault="005307CA" w:rsidP="00C10BC8">
            <w:r w:rsidRPr="0092141A">
              <w:t>Heterozygote</w:t>
            </w:r>
          </w:p>
        </w:tc>
      </w:tr>
      <w:tr w:rsidR="005307CA" w:rsidRPr="0092141A" w14:paraId="6D9856B6" w14:textId="77777777" w:rsidTr="00C10BC8">
        <w:tc>
          <w:tcPr>
            <w:tcW w:w="644" w:type="dxa"/>
          </w:tcPr>
          <w:p w14:paraId="2C0AC64B" w14:textId="77777777" w:rsidR="005307CA" w:rsidRPr="0092141A" w:rsidRDefault="005307CA" w:rsidP="00C10BC8">
            <w:r w:rsidRPr="0092141A">
              <w:t>Boy</w:t>
            </w:r>
          </w:p>
        </w:tc>
        <w:tc>
          <w:tcPr>
            <w:tcW w:w="1231" w:type="dxa"/>
          </w:tcPr>
          <w:p w14:paraId="3465FCFE" w14:textId="77777777" w:rsidR="005307CA" w:rsidRPr="0092141A" w:rsidRDefault="005307CA" w:rsidP="00C10BC8">
            <w:r w:rsidRPr="0092141A">
              <w:t>SP-AQ</w:t>
            </w:r>
          </w:p>
        </w:tc>
        <w:tc>
          <w:tcPr>
            <w:tcW w:w="1081" w:type="dxa"/>
          </w:tcPr>
          <w:p w14:paraId="47A77CA2" w14:textId="77777777" w:rsidR="005307CA" w:rsidRPr="0092141A" w:rsidRDefault="005307CA" w:rsidP="00C10BC8">
            <w:r w:rsidRPr="0092141A">
              <w:t>267</w:t>
            </w:r>
          </w:p>
        </w:tc>
        <w:tc>
          <w:tcPr>
            <w:tcW w:w="1683" w:type="dxa"/>
          </w:tcPr>
          <w:p w14:paraId="7F651CF4" w14:textId="77777777" w:rsidR="005307CA" w:rsidRPr="0092141A" w:rsidRDefault="005307CA" w:rsidP="00C10BC8">
            <w:r w:rsidRPr="0092141A">
              <w:t>2</w:t>
            </w:r>
          </w:p>
        </w:tc>
        <w:tc>
          <w:tcPr>
            <w:tcW w:w="2646" w:type="dxa"/>
          </w:tcPr>
          <w:p w14:paraId="6514AF21" w14:textId="77777777" w:rsidR="005307CA" w:rsidRPr="0092141A" w:rsidRDefault="005307CA" w:rsidP="00C10BC8">
            <w:r w:rsidRPr="0092141A">
              <w:t>Acute chest syndrome</w:t>
            </w:r>
          </w:p>
        </w:tc>
        <w:tc>
          <w:tcPr>
            <w:tcW w:w="933" w:type="dxa"/>
          </w:tcPr>
          <w:p w14:paraId="658F73CE" w14:textId="77777777" w:rsidR="005307CA" w:rsidRPr="0092141A" w:rsidRDefault="005307CA" w:rsidP="00C10BC8">
            <w:r w:rsidRPr="0092141A">
              <w:t>B</w:t>
            </w:r>
          </w:p>
        </w:tc>
        <w:tc>
          <w:tcPr>
            <w:tcW w:w="1644" w:type="dxa"/>
          </w:tcPr>
          <w:p w14:paraId="4B5A987A" w14:textId="77777777" w:rsidR="005307CA" w:rsidRPr="0092141A" w:rsidRDefault="005307CA" w:rsidP="00C10BC8">
            <w:r w:rsidRPr="0092141A">
              <w:t>Wildtype</w:t>
            </w:r>
          </w:p>
        </w:tc>
      </w:tr>
      <w:tr w:rsidR="005307CA" w:rsidRPr="0092141A" w14:paraId="557DC582" w14:textId="77777777" w:rsidTr="00C10BC8">
        <w:tc>
          <w:tcPr>
            <w:tcW w:w="644" w:type="dxa"/>
          </w:tcPr>
          <w:p w14:paraId="08436E85" w14:textId="77777777" w:rsidR="005307CA" w:rsidRPr="0092141A" w:rsidRDefault="005307CA" w:rsidP="00C10BC8">
            <w:r w:rsidRPr="0092141A">
              <w:t>Boy</w:t>
            </w:r>
          </w:p>
        </w:tc>
        <w:tc>
          <w:tcPr>
            <w:tcW w:w="1231" w:type="dxa"/>
          </w:tcPr>
          <w:p w14:paraId="1DF39519" w14:textId="77777777" w:rsidR="005307CA" w:rsidRPr="0092141A" w:rsidRDefault="005307CA" w:rsidP="00C10BC8">
            <w:r w:rsidRPr="0092141A">
              <w:t>SP-AQ</w:t>
            </w:r>
          </w:p>
        </w:tc>
        <w:tc>
          <w:tcPr>
            <w:tcW w:w="1081" w:type="dxa"/>
          </w:tcPr>
          <w:p w14:paraId="24AB9D13" w14:textId="77777777" w:rsidR="005307CA" w:rsidRPr="0092141A" w:rsidRDefault="005307CA" w:rsidP="00C10BC8">
            <w:r w:rsidRPr="0092141A">
              <w:t>294</w:t>
            </w:r>
          </w:p>
        </w:tc>
        <w:tc>
          <w:tcPr>
            <w:tcW w:w="1683" w:type="dxa"/>
          </w:tcPr>
          <w:p w14:paraId="66B5B632" w14:textId="77777777" w:rsidR="005307CA" w:rsidRPr="0092141A" w:rsidRDefault="005307CA" w:rsidP="00C10BC8">
            <w:r w:rsidRPr="0092141A">
              <w:t>4</w:t>
            </w:r>
          </w:p>
        </w:tc>
        <w:tc>
          <w:tcPr>
            <w:tcW w:w="2646" w:type="dxa"/>
          </w:tcPr>
          <w:p w14:paraId="641B8343" w14:textId="77777777" w:rsidR="005307CA" w:rsidRPr="0092141A" w:rsidRDefault="005307CA" w:rsidP="00C10BC8">
            <w:r w:rsidRPr="0092141A">
              <w:t>Painful crisis</w:t>
            </w:r>
          </w:p>
        </w:tc>
        <w:tc>
          <w:tcPr>
            <w:tcW w:w="933" w:type="dxa"/>
          </w:tcPr>
          <w:p w14:paraId="0E879F26" w14:textId="77777777" w:rsidR="005307CA" w:rsidRPr="0092141A" w:rsidRDefault="005307CA" w:rsidP="00C10BC8">
            <w:r w:rsidRPr="0092141A">
              <w:t>A-</w:t>
            </w:r>
            <w:r>
              <w:t xml:space="preserve"> </w:t>
            </w:r>
          </w:p>
        </w:tc>
        <w:tc>
          <w:tcPr>
            <w:tcW w:w="1644" w:type="dxa"/>
          </w:tcPr>
          <w:p w14:paraId="03F1274F" w14:textId="77777777" w:rsidR="005307CA" w:rsidRPr="0092141A" w:rsidRDefault="005307CA" w:rsidP="00C10BC8">
            <w:r w:rsidRPr="0092141A">
              <w:t>Wildtype</w:t>
            </w:r>
          </w:p>
        </w:tc>
      </w:tr>
      <w:tr w:rsidR="005307CA" w:rsidRPr="0092141A" w14:paraId="7504ADED" w14:textId="77777777" w:rsidTr="00C10BC8">
        <w:tc>
          <w:tcPr>
            <w:tcW w:w="644" w:type="dxa"/>
          </w:tcPr>
          <w:p w14:paraId="550EF4D3" w14:textId="77777777" w:rsidR="005307CA" w:rsidRPr="0092141A" w:rsidRDefault="005307CA" w:rsidP="00C10BC8">
            <w:r w:rsidRPr="0092141A">
              <w:t>Boy</w:t>
            </w:r>
          </w:p>
        </w:tc>
        <w:tc>
          <w:tcPr>
            <w:tcW w:w="1231" w:type="dxa"/>
          </w:tcPr>
          <w:p w14:paraId="39D3325F" w14:textId="77777777" w:rsidR="005307CA" w:rsidRPr="0092141A" w:rsidRDefault="005307CA" w:rsidP="00C10BC8">
            <w:r w:rsidRPr="0092141A">
              <w:t>DP</w:t>
            </w:r>
          </w:p>
        </w:tc>
        <w:tc>
          <w:tcPr>
            <w:tcW w:w="1081" w:type="dxa"/>
          </w:tcPr>
          <w:p w14:paraId="764039AE" w14:textId="77777777" w:rsidR="005307CA" w:rsidRPr="0092141A" w:rsidRDefault="005307CA" w:rsidP="00C10BC8">
            <w:r w:rsidRPr="0092141A">
              <w:t>279</w:t>
            </w:r>
          </w:p>
        </w:tc>
        <w:tc>
          <w:tcPr>
            <w:tcW w:w="1683" w:type="dxa"/>
          </w:tcPr>
          <w:p w14:paraId="18F1B9E1" w14:textId="77777777" w:rsidR="005307CA" w:rsidRPr="0092141A" w:rsidRDefault="005307CA" w:rsidP="00C10BC8">
            <w:r w:rsidRPr="0092141A">
              <w:t>3</w:t>
            </w:r>
          </w:p>
        </w:tc>
        <w:tc>
          <w:tcPr>
            <w:tcW w:w="2646" w:type="dxa"/>
          </w:tcPr>
          <w:p w14:paraId="0C74B559" w14:textId="77777777" w:rsidR="005307CA" w:rsidRPr="0092141A" w:rsidRDefault="005307CA" w:rsidP="00C10BC8">
            <w:r w:rsidRPr="0092141A">
              <w:t>Severe anemia</w:t>
            </w:r>
          </w:p>
        </w:tc>
        <w:tc>
          <w:tcPr>
            <w:tcW w:w="933" w:type="dxa"/>
          </w:tcPr>
          <w:p w14:paraId="745DCB2E" w14:textId="77777777" w:rsidR="005307CA" w:rsidRPr="0092141A" w:rsidRDefault="005307CA" w:rsidP="00C10BC8">
            <w:r w:rsidRPr="0092141A">
              <w:t>B</w:t>
            </w:r>
          </w:p>
        </w:tc>
        <w:tc>
          <w:tcPr>
            <w:tcW w:w="1644" w:type="dxa"/>
          </w:tcPr>
          <w:p w14:paraId="4D489839" w14:textId="77777777" w:rsidR="005307CA" w:rsidRPr="0092141A" w:rsidRDefault="005307CA" w:rsidP="00C10BC8">
            <w:r w:rsidRPr="0092141A">
              <w:t>Wildtype</w:t>
            </w:r>
          </w:p>
        </w:tc>
      </w:tr>
    </w:tbl>
    <w:p w14:paraId="4F915A87" w14:textId="77777777" w:rsidR="005307CA" w:rsidRDefault="005307CA" w:rsidP="005307CA">
      <w:pPr>
        <w:rPr>
          <w:b/>
        </w:rPr>
      </w:pPr>
      <w:r>
        <w:rPr>
          <w:bCs/>
        </w:rPr>
        <w:t>SP-AQ: Sulfadoxine/Pyrimethamine-Amodiaquine; DP: Dihydroartemisinin/Piperaquine; SAE: serious adverse event; G6PD: glucose-6-phosphate dehydrogenase</w:t>
      </w:r>
    </w:p>
    <w:p w14:paraId="164AC995" w14:textId="77777777" w:rsidR="005307CA" w:rsidRDefault="005307CA" w:rsidP="005307CA">
      <w:pPr>
        <w:rPr>
          <w:b/>
        </w:rPr>
      </w:pPr>
      <w:r>
        <w:rPr>
          <w:b/>
        </w:rPr>
        <w:br w:type="page"/>
      </w:r>
    </w:p>
    <w:p w14:paraId="4E24191E" w14:textId="1874AFCD" w:rsidR="005307CA" w:rsidRDefault="005307CA" w:rsidP="005307CA">
      <w:pPr>
        <w:pStyle w:val="Heading2"/>
      </w:pPr>
      <w:bookmarkStart w:id="22" w:name="_Toc113270941"/>
      <w:r>
        <w:lastRenderedPageBreak/>
        <w:t xml:space="preserve">Table </w:t>
      </w:r>
      <w:r w:rsidR="00987205">
        <w:t>I</w:t>
      </w:r>
      <w:r>
        <w:t>. QTcF Measurements in DP Recipients and Change from Baseline</w:t>
      </w:r>
      <w:bookmarkEnd w:id="22"/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470"/>
        <w:gridCol w:w="881"/>
        <w:gridCol w:w="1249"/>
        <w:gridCol w:w="1260"/>
        <w:gridCol w:w="1349"/>
        <w:gridCol w:w="1170"/>
        <w:gridCol w:w="1350"/>
        <w:gridCol w:w="1349"/>
      </w:tblGrid>
      <w:tr w:rsidR="005307CA" w:rsidRPr="00A4579C" w14:paraId="7A82D947" w14:textId="77777777" w:rsidTr="00C10BC8">
        <w:tc>
          <w:tcPr>
            <w:tcW w:w="1470" w:type="dxa"/>
          </w:tcPr>
          <w:p w14:paraId="59E47262" w14:textId="77777777" w:rsidR="005307CA" w:rsidRPr="00A4579C" w:rsidRDefault="005307CA" w:rsidP="00C10BC8">
            <w:pPr>
              <w:rPr>
                <w:b/>
              </w:rPr>
            </w:pPr>
          </w:p>
        </w:tc>
        <w:tc>
          <w:tcPr>
            <w:tcW w:w="881" w:type="dxa"/>
          </w:tcPr>
          <w:p w14:paraId="2C04F551" w14:textId="77777777" w:rsidR="005307CA" w:rsidRPr="00A4579C" w:rsidRDefault="005307CA" w:rsidP="00C10BC8">
            <w:pPr>
              <w:jc w:val="center"/>
              <w:rPr>
                <w:b/>
              </w:rPr>
            </w:pPr>
          </w:p>
        </w:tc>
        <w:tc>
          <w:tcPr>
            <w:tcW w:w="1249" w:type="dxa"/>
          </w:tcPr>
          <w:p w14:paraId="5543E47D" w14:textId="77777777" w:rsidR="005307CA" w:rsidRPr="00A4579C" w:rsidRDefault="005307CA" w:rsidP="00C10BC8">
            <w:pPr>
              <w:jc w:val="center"/>
              <w:rPr>
                <w:b/>
              </w:rPr>
            </w:pPr>
          </w:p>
        </w:tc>
        <w:tc>
          <w:tcPr>
            <w:tcW w:w="1260" w:type="dxa"/>
          </w:tcPr>
          <w:p w14:paraId="28A174DD" w14:textId="77777777" w:rsidR="005307CA" w:rsidRPr="00A4579C" w:rsidRDefault="005307CA" w:rsidP="00C10BC8">
            <w:pPr>
              <w:jc w:val="center"/>
              <w:rPr>
                <w:b/>
              </w:rPr>
            </w:pPr>
          </w:p>
        </w:tc>
        <w:tc>
          <w:tcPr>
            <w:tcW w:w="1349" w:type="dxa"/>
          </w:tcPr>
          <w:p w14:paraId="550D19E0" w14:textId="77777777" w:rsidR="005307CA" w:rsidRPr="00A4579C" w:rsidRDefault="005307CA" w:rsidP="00C10BC8">
            <w:pPr>
              <w:jc w:val="center"/>
              <w:rPr>
                <w:b/>
              </w:rPr>
            </w:pPr>
          </w:p>
        </w:tc>
        <w:tc>
          <w:tcPr>
            <w:tcW w:w="3869" w:type="dxa"/>
            <w:gridSpan w:val="3"/>
          </w:tcPr>
          <w:p w14:paraId="72A68D2D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Change from baseline</w:t>
            </w:r>
          </w:p>
        </w:tc>
      </w:tr>
      <w:tr w:rsidR="005307CA" w:rsidRPr="00A4579C" w14:paraId="480AA68C" w14:textId="77777777" w:rsidTr="00C10BC8">
        <w:tc>
          <w:tcPr>
            <w:tcW w:w="1470" w:type="dxa"/>
          </w:tcPr>
          <w:p w14:paraId="08D66239" w14:textId="77777777" w:rsidR="005307CA" w:rsidRPr="00A4579C" w:rsidRDefault="005307CA" w:rsidP="00C10BC8">
            <w:pPr>
              <w:rPr>
                <w:b/>
              </w:rPr>
            </w:pPr>
            <w:r w:rsidRPr="00A4579C">
              <w:rPr>
                <w:b/>
              </w:rPr>
              <w:t>Timepoint</w:t>
            </w:r>
          </w:p>
        </w:tc>
        <w:tc>
          <w:tcPr>
            <w:tcW w:w="881" w:type="dxa"/>
          </w:tcPr>
          <w:p w14:paraId="2382C7B3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No.</w:t>
            </w:r>
          </w:p>
        </w:tc>
        <w:tc>
          <w:tcPr>
            <w:tcW w:w="1249" w:type="dxa"/>
          </w:tcPr>
          <w:p w14:paraId="6B33F132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Mean (SD)</w:t>
            </w:r>
          </w:p>
        </w:tc>
        <w:tc>
          <w:tcPr>
            <w:tcW w:w="1260" w:type="dxa"/>
          </w:tcPr>
          <w:p w14:paraId="42B8FCD5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Range</w:t>
            </w:r>
          </w:p>
        </w:tc>
        <w:tc>
          <w:tcPr>
            <w:tcW w:w="1349" w:type="dxa"/>
          </w:tcPr>
          <w:p w14:paraId="4DC83FFC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&gt;450 msec, n</w:t>
            </w:r>
          </w:p>
        </w:tc>
        <w:tc>
          <w:tcPr>
            <w:tcW w:w="1170" w:type="dxa"/>
          </w:tcPr>
          <w:p w14:paraId="164B80C3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Mean (SD)</w:t>
            </w:r>
          </w:p>
        </w:tc>
        <w:tc>
          <w:tcPr>
            <w:tcW w:w="1350" w:type="dxa"/>
          </w:tcPr>
          <w:p w14:paraId="699786FD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 xml:space="preserve">Range </w:t>
            </w:r>
          </w:p>
        </w:tc>
        <w:tc>
          <w:tcPr>
            <w:tcW w:w="1349" w:type="dxa"/>
          </w:tcPr>
          <w:p w14:paraId="7522830E" w14:textId="77777777" w:rsidR="005307CA" w:rsidRPr="00A4579C" w:rsidRDefault="005307CA" w:rsidP="00C10BC8">
            <w:pPr>
              <w:jc w:val="center"/>
              <w:rPr>
                <w:b/>
              </w:rPr>
            </w:pPr>
            <w:r w:rsidRPr="00A4579C">
              <w:rPr>
                <w:b/>
              </w:rPr>
              <w:t>&gt;50 msec, n</w:t>
            </w:r>
          </w:p>
        </w:tc>
      </w:tr>
      <w:tr w:rsidR="005307CA" w:rsidRPr="00A4579C" w14:paraId="19E06550" w14:textId="77777777" w:rsidTr="00C10BC8">
        <w:tc>
          <w:tcPr>
            <w:tcW w:w="1470" w:type="dxa"/>
          </w:tcPr>
          <w:p w14:paraId="5BA42971" w14:textId="77777777" w:rsidR="005307CA" w:rsidRPr="00A4579C" w:rsidRDefault="005307CA" w:rsidP="00C10BC8">
            <w:pPr>
              <w:rPr>
                <w:b/>
              </w:rPr>
            </w:pPr>
            <w:r w:rsidRPr="00A4579C">
              <w:rPr>
                <w:b/>
              </w:rPr>
              <w:t>Baseline*</w:t>
            </w:r>
          </w:p>
        </w:tc>
        <w:tc>
          <w:tcPr>
            <w:tcW w:w="881" w:type="dxa"/>
          </w:tcPr>
          <w:p w14:paraId="43D6B30F" w14:textId="77777777" w:rsidR="005307CA" w:rsidRPr="00A4579C" w:rsidRDefault="005307CA" w:rsidP="00C10BC8">
            <w:pPr>
              <w:jc w:val="center"/>
            </w:pPr>
            <w:r w:rsidRPr="00A4579C">
              <w:t>12</w:t>
            </w:r>
          </w:p>
        </w:tc>
        <w:tc>
          <w:tcPr>
            <w:tcW w:w="1249" w:type="dxa"/>
          </w:tcPr>
          <w:p w14:paraId="1EA02C94" w14:textId="77777777" w:rsidR="005307CA" w:rsidRPr="00A4579C" w:rsidRDefault="005307CA" w:rsidP="00C10BC8">
            <w:pPr>
              <w:jc w:val="center"/>
            </w:pPr>
            <w:r w:rsidRPr="00A4579C">
              <w:t>428 (16)</w:t>
            </w:r>
          </w:p>
        </w:tc>
        <w:tc>
          <w:tcPr>
            <w:tcW w:w="1260" w:type="dxa"/>
          </w:tcPr>
          <w:p w14:paraId="01DAF359" w14:textId="77777777" w:rsidR="005307CA" w:rsidRPr="00A4579C" w:rsidRDefault="005307CA" w:rsidP="00C10BC8">
            <w:pPr>
              <w:jc w:val="center"/>
            </w:pPr>
            <w:r w:rsidRPr="00A4579C">
              <w:t>397, 448</w:t>
            </w:r>
          </w:p>
        </w:tc>
        <w:tc>
          <w:tcPr>
            <w:tcW w:w="1349" w:type="dxa"/>
          </w:tcPr>
          <w:p w14:paraId="47B65F0B" w14:textId="77777777" w:rsidR="005307CA" w:rsidRPr="00A4579C" w:rsidRDefault="005307CA" w:rsidP="00C10BC8">
            <w:pPr>
              <w:jc w:val="center"/>
            </w:pPr>
            <w:r w:rsidRPr="00A4579C">
              <w:t>0</w:t>
            </w:r>
          </w:p>
        </w:tc>
        <w:tc>
          <w:tcPr>
            <w:tcW w:w="1170" w:type="dxa"/>
          </w:tcPr>
          <w:p w14:paraId="3A690E4D" w14:textId="77777777" w:rsidR="005307CA" w:rsidRPr="00A4579C" w:rsidRDefault="005307CA" w:rsidP="00C10BC8">
            <w:pPr>
              <w:jc w:val="center"/>
            </w:pPr>
            <w:r w:rsidRPr="00A4579C">
              <w:t>NA</w:t>
            </w:r>
          </w:p>
        </w:tc>
        <w:tc>
          <w:tcPr>
            <w:tcW w:w="1350" w:type="dxa"/>
          </w:tcPr>
          <w:p w14:paraId="6B5680A1" w14:textId="77777777" w:rsidR="005307CA" w:rsidRPr="00A4579C" w:rsidRDefault="005307CA" w:rsidP="00C10BC8">
            <w:pPr>
              <w:jc w:val="center"/>
            </w:pPr>
            <w:r w:rsidRPr="00A4579C">
              <w:t>NA</w:t>
            </w:r>
          </w:p>
        </w:tc>
        <w:tc>
          <w:tcPr>
            <w:tcW w:w="1349" w:type="dxa"/>
          </w:tcPr>
          <w:p w14:paraId="70918677" w14:textId="77777777" w:rsidR="005307CA" w:rsidRPr="00A4579C" w:rsidRDefault="005307CA" w:rsidP="00C10BC8">
            <w:pPr>
              <w:jc w:val="center"/>
            </w:pPr>
            <w:r w:rsidRPr="00A4579C">
              <w:t>NA</w:t>
            </w:r>
          </w:p>
        </w:tc>
      </w:tr>
      <w:tr w:rsidR="005307CA" w:rsidRPr="00A4579C" w14:paraId="20697B77" w14:textId="77777777" w:rsidTr="00C10BC8">
        <w:tc>
          <w:tcPr>
            <w:tcW w:w="1470" w:type="dxa"/>
          </w:tcPr>
          <w:p w14:paraId="509B7F0F" w14:textId="77777777" w:rsidR="005307CA" w:rsidRPr="00A4579C" w:rsidRDefault="005307CA" w:rsidP="00C10BC8">
            <w:pPr>
              <w:rPr>
                <w:b/>
              </w:rPr>
            </w:pPr>
            <w:r w:rsidRPr="00A4579C">
              <w:rPr>
                <w:b/>
              </w:rPr>
              <w:t>Enrollment</w:t>
            </w:r>
          </w:p>
        </w:tc>
        <w:tc>
          <w:tcPr>
            <w:tcW w:w="881" w:type="dxa"/>
          </w:tcPr>
          <w:p w14:paraId="786649D9" w14:textId="77777777" w:rsidR="005307CA" w:rsidRPr="00A4579C" w:rsidRDefault="005307CA" w:rsidP="00C10BC8">
            <w:pPr>
              <w:jc w:val="center"/>
            </w:pPr>
            <w:r w:rsidRPr="00A4579C">
              <w:t>12</w:t>
            </w:r>
          </w:p>
        </w:tc>
        <w:tc>
          <w:tcPr>
            <w:tcW w:w="1249" w:type="dxa"/>
          </w:tcPr>
          <w:p w14:paraId="072BFD27" w14:textId="77777777" w:rsidR="005307CA" w:rsidRPr="00A4579C" w:rsidRDefault="005307CA" w:rsidP="00C10BC8">
            <w:pPr>
              <w:jc w:val="center"/>
            </w:pPr>
            <w:r w:rsidRPr="00A4579C">
              <w:t>429 (27)</w:t>
            </w:r>
          </w:p>
        </w:tc>
        <w:tc>
          <w:tcPr>
            <w:tcW w:w="1260" w:type="dxa"/>
          </w:tcPr>
          <w:p w14:paraId="3D9B6343" w14:textId="77777777" w:rsidR="005307CA" w:rsidRPr="00A4579C" w:rsidRDefault="005307CA" w:rsidP="00C10BC8">
            <w:pPr>
              <w:jc w:val="center"/>
            </w:pPr>
            <w:r w:rsidRPr="00A4579C">
              <w:t>352, 450</w:t>
            </w:r>
          </w:p>
        </w:tc>
        <w:tc>
          <w:tcPr>
            <w:tcW w:w="1349" w:type="dxa"/>
          </w:tcPr>
          <w:p w14:paraId="0D3BCD9F" w14:textId="77777777" w:rsidR="005307CA" w:rsidRPr="00A4579C" w:rsidRDefault="005307CA" w:rsidP="00C10BC8">
            <w:pPr>
              <w:jc w:val="center"/>
            </w:pPr>
            <w:r w:rsidRPr="00A4579C">
              <w:t>0</w:t>
            </w:r>
          </w:p>
        </w:tc>
        <w:tc>
          <w:tcPr>
            <w:tcW w:w="1170" w:type="dxa"/>
          </w:tcPr>
          <w:p w14:paraId="4A4BFCCA" w14:textId="77777777" w:rsidR="005307CA" w:rsidRPr="00A4579C" w:rsidRDefault="005307CA" w:rsidP="00C10BC8">
            <w:pPr>
              <w:jc w:val="center"/>
            </w:pPr>
            <w:r w:rsidRPr="00A4579C">
              <w:t>1 (33)</w:t>
            </w:r>
          </w:p>
        </w:tc>
        <w:tc>
          <w:tcPr>
            <w:tcW w:w="1350" w:type="dxa"/>
          </w:tcPr>
          <w:p w14:paraId="602DBBC8" w14:textId="77777777" w:rsidR="005307CA" w:rsidRPr="00A4579C" w:rsidRDefault="005307CA" w:rsidP="00C10BC8">
            <w:pPr>
              <w:jc w:val="center"/>
            </w:pPr>
            <w:r w:rsidRPr="00A4579C">
              <w:t>-83, 47</w:t>
            </w:r>
          </w:p>
        </w:tc>
        <w:tc>
          <w:tcPr>
            <w:tcW w:w="1349" w:type="dxa"/>
          </w:tcPr>
          <w:p w14:paraId="5589BECC" w14:textId="77777777" w:rsidR="005307CA" w:rsidRPr="00A4579C" w:rsidRDefault="005307CA" w:rsidP="00C10BC8">
            <w:pPr>
              <w:jc w:val="center"/>
            </w:pPr>
            <w:r w:rsidRPr="00A4579C">
              <w:t>0</w:t>
            </w:r>
          </w:p>
        </w:tc>
      </w:tr>
      <w:tr w:rsidR="005307CA" w:rsidRPr="00A4579C" w14:paraId="5DFEB0B4" w14:textId="77777777" w:rsidTr="00C10BC8">
        <w:tc>
          <w:tcPr>
            <w:tcW w:w="1470" w:type="dxa"/>
          </w:tcPr>
          <w:p w14:paraId="09B25887" w14:textId="77777777" w:rsidR="005307CA" w:rsidRPr="00A4579C" w:rsidRDefault="005307CA" w:rsidP="00C10BC8">
            <w:pPr>
              <w:rPr>
                <w:b/>
              </w:rPr>
            </w:pPr>
            <w:r w:rsidRPr="00A4579C">
              <w:rPr>
                <w:b/>
              </w:rPr>
              <w:t>Month 1</w:t>
            </w:r>
          </w:p>
        </w:tc>
        <w:tc>
          <w:tcPr>
            <w:tcW w:w="881" w:type="dxa"/>
          </w:tcPr>
          <w:p w14:paraId="19FAF3C9" w14:textId="77777777" w:rsidR="005307CA" w:rsidRPr="00A4579C" w:rsidRDefault="005307CA" w:rsidP="00C10BC8">
            <w:pPr>
              <w:jc w:val="center"/>
            </w:pPr>
            <w:r w:rsidRPr="00A4579C">
              <w:t>12</w:t>
            </w:r>
          </w:p>
        </w:tc>
        <w:tc>
          <w:tcPr>
            <w:tcW w:w="1249" w:type="dxa"/>
          </w:tcPr>
          <w:p w14:paraId="4B671719" w14:textId="77777777" w:rsidR="005307CA" w:rsidRPr="00A4579C" w:rsidRDefault="005307CA" w:rsidP="00C10BC8">
            <w:pPr>
              <w:jc w:val="center"/>
            </w:pPr>
            <w:r w:rsidRPr="00A4579C">
              <w:t>434 (13)</w:t>
            </w:r>
          </w:p>
        </w:tc>
        <w:tc>
          <w:tcPr>
            <w:tcW w:w="1260" w:type="dxa"/>
          </w:tcPr>
          <w:p w14:paraId="4CEDF2F2" w14:textId="77777777" w:rsidR="005307CA" w:rsidRPr="00A4579C" w:rsidRDefault="005307CA" w:rsidP="00C10BC8">
            <w:pPr>
              <w:jc w:val="center"/>
            </w:pPr>
            <w:r w:rsidRPr="00A4579C">
              <w:t>404, 457</w:t>
            </w:r>
          </w:p>
        </w:tc>
        <w:tc>
          <w:tcPr>
            <w:tcW w:w="1349" w:type="dxa"/>
          </w:tcPr>
          <w:p w14:paraId="5F8E1816" w14:textId="77777777" w:rsidR="005307CA" w:rsidRPr="00A4579C" w:rsidRDefault="005307CA" w:rsidP="00C10BC8">
            <w:pPr>
              <w:jc w:val="center"/>
            </w:pPr>
            <w:r w:rsidRPr="00A4579C">
              <w:t>1</w:t>
            </w:r>
          </w:p>
        </w:tc>
        <w:tc>
          <w:tcPr>
            <w:tcW w:w="1170" w:type="dxa"/>
          </w:tcPr>
          <w:p w14:paraId="693EEC97" w14:textId="77777777" w:rsidR="005307CA" w:rsidRPr="00A4579C" w:rsidRDefault="005307CA" w:rsidP="00C10BC8">
            <w:pPr>
              <w:jc w:val="center"/>
            </w:pPr>
            <w:r w:rsidRPr="00A4579C">
              <w:t>6 (20)</w:t>
            </w:r>
          </w:p>
        </w:tc>
        <w:tc>
          <w:tcPr>
            <w:tcW w:w="1350" w:type="dxa"/>
          </w:tcPr>
          <w:p w14:paraId="2E074C93" w14:textId="77777777" w:rsidR="005307CA" w:rsidRPr="00A4579C" w:rsidRDefault="005307CA" w:rsidP="00C10BC8">
            <w:pPr>
              <w:jc w:val="center"/>
            </w:pPr>
            <w:r w:rsidRPr="00A4579C">
              <w:t>-44, 35</w:t>
            </w:r>
          </w:p>
        </w:tc>
        <w:tc>
          <w:tcPr>
            <w:tcW w:w="1349" w:type="dxa"/>
          </w:tcPr>
          <w:p w14:paraId="69117692" w14:textId="77777777" w:rsidR="005307CA" w:rsidRPr="00A4579C" w:rsidRDefault="005307CA" w:rsidP="00C10BC8">
            <w:pPr>
              <w:jc w:val="center"/>
            </w:pPr>
            <w:r w:rsidRPr="00A4579C">
              <w:t>0</w:t>
            </w:r>
          </w:p>
        </w:tc>
      </w:tr>
      <w:tr w:rsidR="005307CA" w:rsidRPr="00A4579C" w14:paraId="1CA791B9" w14:textId="77777777" w:rsidTr="00C10BC8">
        <w:tc>
          <w:tcPr>
            <w:tcW w:w="1470" w:type="dxa"/>
          </w:tcPr>
          <w:p w14:paraId="0ECDD84A" w14:textId="77777777" w:rsidR="005307CA" w:rsidRPr="00A4579C" w:rsidRDefault="005307CA" w:rsidP="00C10BC8">
            <w:pPr>
              <w:rPr>
                <w:b/>
              </w:rPr>
            </w:pPr>
            <w:r w:rsidRPr="00A4579C">
              <w:rPr>
                <w:b/>
              </w:rPr>
              <w:t>2</w:t>
            </w:r>
          </w:p>
        </w:tc>
        <w:tc>
          <w:tcPr>
            <w:tcW w:w="881" w:type="dxa"/>
          </w:tcPr>
          <w:p w14:paraId="09EF3BC5" w14:textId="77777777" w:rsidR="005307CA" w:rsidRPr="00A4579C" w:rsidRDefault="005307CA" w:rsidP="00C10BC8">
            <w:pPr>
              <w:jc w:val="center"/>
            </w:pPr>
            <w:r w:rsidRPr="00A4579C">
              <w:t>11</w:t>
            </w:r>
          </w:p>
        </w:tc>
        <w:tc>
          <w:tcPr>
            <w:tcW w:w="1249" w:type="dxa"/>
          </w:tcPr>
          <w:p w14:paraId="39D4A07A" w14:textId="77777777" w:rsidR="005307CA" w:rsidRPr="00A4579C" w:rsidRDefault="005307CA" w:rsidP="00C10BC8">
            <w:pPr>
              <w:jc w:val="center"/>
            </w:pPr>
            <w:r w:rsidRPr="00A4579C">
              <w:t>433 (16)</w:t>
            </w:r>
          </w:p>
        </w:tc>
        <w:tc>
          <w:tcPr>
            <w:tcW w:w="1260" w:type="dxa"/>
          </w:tcPr>
          <w:p w14:paraId="2D1D2CBB" w14:textId="77777777" w:rsidR="005307CA" w:rsidRPr="00A4579C" w:rsidRDefault="005307CA" w:rsidP="00C10BC8">
            <w:pPr>
              <w:jc w:val="center"/>
            </w:pPr>
            <w:r w:rsidRPr="00A4579C">
              <w:t>402, 448</w:t>
            </w:r>
          </w:p>
        </w:tc>
        <w:tc>
          <w:tcPr>
            <w:tcW w:w="1349" w:type="dxa"/>
          </w:tcPr>
          <w:p w14:paraId="5349D58D" w14:textId="77777777" w:rsidR="005307CA" w:rsidRPr="00A4579C" w:rsidRDefault="005307CA" w:rsidP="00C10BC8">
            <w:pPr>
              <w:jc w:val="center"/>
            </w:pPr>
            <w:r w:rsidRPr="00A4579C">
              <w:t>0</w:t>
            </w:r>
          </w:p>
        </w:tc>
        <w:tc>
          <w:tcPr>
            <w:tcW w:w="1170" w:type="dxa"/>
          </w:tcPr>
          <w:p w14:paraId="52927756" w14:textId="77777777" w:rsidR="005307CA" w:rsidRPr="00A4579C" w:rsidRDefault="005307CA" w:rsidP="00C10BC8">
            <w:pPr>
              <w:jc w:val="center"/>
            </w:pPr>
            <w:r w:rsidRPr="00A4579C">
              <w:t>4 (19)</w:t>
            </w:r>
          </w:p>
        </w:tc>
        <w:tc>
          <w:tcPr>
            <w:tcW w:w="1350" w:type="dxa"/>
          </w:tcPr>
          <w:p w14:paraId="57F8F469" w14:textId="77777777" w:rsidR="005307CA" w:rsidRPr="00A4579C" w:rsidRDefault="005307CA" w:rsidP="00C10BC8">
            <w:pPr>
              <w:jc w:val="center"/>
            </w:pPr>
            <w:r w:rsidRPr="00A4579C">
              <w:t>-35, 30</w:t>
            </w:r>
          </w:p>
        </w:tc>
        <w:tc>
          <w:tcPr>
            <w:tcW w:w="1349" w:type="dxa"/>
          </w:tcPr>
          <w:p w14:paraId="04C535A4" w14:textId="77777777" w:rsidR="005307CA" w:rsidRPr="00A4579C" w:rsidRDefault="005307CA" w:rsidP="00C10BC8">
            <w:pPr>
              <w:jc w:val="center"/>
            </w:pPr>
            <w:r w:rsidRPr="00A4579C">
              <w:t>0</w:t>
            </w:r>
          </w:p>
        </w:tc>
      </w:tr>
      <w:tr w:rsidR="005307CA" w:rsidRPr="00A4579C" w14:paraId="141FD092" w14:textId="77777777" w:rsidTr="00C10BC8">
        <w:tc>
          <w:tcPr>
            <w:tcW w:w="1470" w:type="dxa"/>
          </w:tcPr>
          <w:p w14:paraId="638E2213" w14:textId="77777777" w:rsidR="005307CA" w:rsidRPr="00A4579C" w:rsidRDefault="005307CA" w:rsidP="00C10BC8">
            <w:pPr>
              <w:rPr>
                <w:b/>
              </w:rPr>
            </w:pPr>
            <w:r w:rsidRPr="00A4579C">
              <w:rPr>
                <w:b/>
              </w:rPr>
              <w:t>3</w:t>
            </w:r>
          </w:p>
        </w:tc>
        <w:tc>
          <w:tcPr>
            <w:tcW w:w="881" w:type="dxa"/>
          </w:tcPr>
          <w:p w14:paraId="5EBE11C3" w14:textId="77777777" w:rsidR="005307CA" w:rsidRPr="00A4579C" w:rsidRDefault="005307CA" w:rsidP="00C10BC8">
            <w:pPr>
              <w:jc w:val="center"/>
            </w:pPr>
            <w:r w:rsidRPr="00A4579C">
              <w:t>12</w:t>
            </w:r>
          </w:p>
        </w:tc>
        <w:tc>
          <w:tcPr>
            <w:tcW w:w="1249" w:type="dxa"/>
          </w:tcPr>
          <w:p w14:paraId="3CBC3E08" w14:textId="77777777" w:rsidR="005307CA" w:rsidRPr="00A4579C" w:rsidRDefault="005307CA" w:rsidP="00C10BC8">
            <w:pPr>
              <w:jc w:val="center"/>
            </w:pPr>
            <w:r w:rsidRPr="00A4579C">
              <w:t>441 (17)</w:t>
            </w:r>
          </w:p>
        </w:tc>
        <w:tc>
          <w:tcPr>
            <w:tcW w:w="1260" w:type="dxa"/>
          </w:tcPr>
          <w:p w14:paraId="1CA48ABB" w14:textId="77777777" w:rsidR="005307CA" w:rsidRPr="00A4579C" w:rsidRDefault="005307CA" w:rsidP="00C10BC8">
            <w:pPr>
              <w:jc w:val="center"/>
            </w:pPr>
            <w:r w:rsidRPr="00A4579C">
              <w:t>413, 473</w:t>
            </w:r>
          </w:p>
        </w:tc>
        <w:tc>
          <w:tcPr>
            <w:tcW w:w="1349" w:type="dxa"/>
          </w:tcPr>
          <w:p w14:paraId="6F6AE8E5" w14:textId="77777777" w:rsidR="005307CA" w:rsidRPr="00A4579C" w:rsidRDefault="005307CA" w:rsidP="00C10BC8">
            <w:pPr>
              <w:jc w:val="center"/>
            </w:pPr>
            <w:r w:rsidRPr="00A4579C">
              <w:t>2</w:t>
            </w:r>
          </w:p>
        </w:tc>
        <w:tc>
          <w:tcPr>
            <w:tcW w:w="1170" w:type="dxa"/>
          </w:tcPr>
          <w:p w14:paraId="73758589" w14:textId="77777777" w:rsidR="005307CA" w:rsidRPr="00A4579C" w:rsidRDefault="005307CA" w:rsidP="00C10BC8">
            <w:pPr>
              <w:jc w:val="center"/>
            </w:pPr>
            <w:r w:rsidRPr="00A4579C">
              <w:t>13 (20)</w:t>
            </w:r>
          </w:p>
        </w:tc>
        <w:tc>
          <w:tcPr>
            <w:tcW w:w="1350" w:type="dxa"/>
          </w:tcPr>
          <w:p w14:paraId="7E90CBC8" w14:textId="77777777" w:rsidR="005307CA" w:rsidRPr="00A4579C" w:rsidRDefault="005307CA" w:rsidP="00C10BC8">
            <w:pPr>
              <w:jc w:val="center"/>
            </w:pPr>
            <w:r w:rsidRPr="00A4579C">
              <w:t>-23, 48</w:t>
            </w:r>
          </w:p>
        </w:tc>
        <w:tc>
          <w:tcPr>
            <w:tcW w:w="1349" w:type="dxa"/>
          </w:tcPr>
          <w:p w14:paraId="13E6B0F8" w14:textId="77777777" w:rsidR="005307CA" w:rsidRPr="00A4579C" w:rsidRDefault="005307CA" w:rsidP="00C10BC8">
            <w:pPr>
              <w:jc w:val="center"/>
            </w:pPr>
            <w:r w:rsidRPr="00A4579C">
              <w:t>0</w:t>
            </w:r>
          </w:p>
        </w:tc>
      </w:tr>
      <w:tr w:rsidR="005307CA" w:rsidRPr="00A4579C" w14:paraId="7118C1DF" w14:textId="77777777" w:rsidTr="00C10BC8">
        <w:tc>
          <w:tcPr>
            <w:tcW w:w="1470" w:type="dxa"/>
          </w:tcPr>
          <w:p w14:paraId="2391268A" w14:textId="77777777" w:rsidR="005307CA" w:rsidRPr="00A4579C" w:rsidRDefault="005307CA" w:rsidP="00C10BC8">
            <w:pPr>
              <w:rPr>
                <w:b/>
              </w:rPr>
            </w:pPr>
            <w:r w:rsidRPr="00A4579C">
              <w:rPr>
                <w:b/>
              </w:rPr>
              <w:t>4</w:t>
            </w:r>
          </w:p>
        </w:tc>
        <w:tc>
          <w:tcPr>
            <w:tcW w:w="881" w:type="dxa"/>
          </w:tcPr>
          <w:p w14:paraId="12804A23" w14:textId="77777777" w:rsidR="005307CA" w:rsidRPr="00A4579C" w:rsidRDefault="005307CA" w:rsidP="00C10BC8">
            <w:pPr>
              <w:jc w:val="center"/>
            </w:pPr>
            <w:r w:rsidRPr="00A4579C">
              <w:t>11</w:t>
            </w:r>
          </w:p>
        </w:tc>
        <w:tc>
          <w:tcPr>
            <w:tcW w:w="1249" w:type="dxa"/>
          </w:tcPr>
          <w:p w14:paraId="5EA8D790" w14:textId="77777777" w:rsidR="005307CA" w:rsidRPr="00A4579C" w:rsidRDefault="005307CA" w:rsidP="00C10BC8">
            <w:pPr>
              <w:jc w:val="center"/>
            </w:pPr>
            <w:r w:rsidRPr="00A4579C">
              <w:t>443 (10)</w:t>
            </w:r>
          </w:p>
        </w:tc>
        <w:tc>
          <w:tcPr>
            <w:tcW w:w="1260" w:type="dxa"/>
          </w:tcPr>
          <w:p w14:paraId="0E6287A8" w14:textId="77777777" w:rsidR="005307CA" w:rsidRPr="00A4579C" w:rsidRDefault="005307CA" w:rsidP="00C10BC8">
            <w:pPr>
              <w:jc w:val="center"/>
            </w:pPr>
            <w:r w:rsidRPr="00A4579C">
              <w:t>419, 459</w:t>
            </w:r>
          </w:p>
        </w:tc>
        <w:tc>
          <w:tcPr>
            <w:tcW w:w="1349" w:type="dxa"/>
          </w:tcPr>
          <w:p w14:paraId="74FAF16C" w14:textId="77777777" w:rsidR="005307CA" w:rsidRPr="00A4579C" w:rsidRDefault="005307CA" w:rsidP="00C10BC8">
            <w:pPr>
              <w:jc w:val="center"/>
            </w:pPr>
            <w:r w:rsidRPr="00A4579C">
              <w:t>1</w:t>
            </w:r>
          </w:p>
        </w:tc>
        <w:tc>
          <w:tcPr>
            <w:tcW w:w="1170" w:type="dxa"/>
          </w:tcPr>
          <w:p w14:paraId="5A0CC1AE" w14:textId="77777777" w:rsidR="005307CA" w:rsidRPr="00A4579C" w:rsidRDefault="005307CA" w:rsidP="00C10BC8">
            <w:pPr>
              <w:jc w:val="center"/>
            </w:pPr>
            <w:r w:rsidRPr="00A4579C">
              <w:t>15 (14)</w:t>
            </w:r>
          </w:p>
        </w:tc>
        <w:tc>
          <w:tcPr>
            <w:tcW w:w="1350" w:type="dxa"/>
          </w:tcPr>
          <w:p w14:paraId="366F1D62" w14:textId="77777777" w:rsidR="005307CA" w:rsidRPr="00A4579C" w:rsidRDefault="005307CA" w:rsidP="00C10BC8">
            <w:pPr>
              <w:jc w:val="center"/>
            </w:pPr>
            <w:r w:rsidRPr="00A4579C">
              <w:t>-2, 41</w:t>
            </w:r>
          </w:p>
        </w:tc>
        <w:tc>
          <w:tcPr>
            <w:tcW w:w="1349" w:type="dxa"/>
          </w:tcPr>
          <w:p w14:paraId="5FC70507" w14:textId="77777777" w:rsidR="005307CA" w:rsidRPr="00A4579C" w:rsidRDefault="005307CA" w:rsidP="00C10BC8">
            <w:pPr>
              <w:jc w:val="center"/>
            </w:pPr>
            <w:r w:rsidRPr="00A4579C">
              <w:t>0</w:t>
            </w:r>
          </w:p>
        </w:tc>
      </w:tr>
      <w:tr w:rsidR="005307CA" w:rsidRPr="00A4579C" w14:paraId="13E7C1BF" w14:textId="77777777" w:rsidTr="00C10BC8">
        <w:tc>
          <w:tcPr>
            <w:tcW w:w="1470" w:type="dxa"/>
          </w:tcPr>
          <w:p w14:paraId="5DD26A2B" w14:textId="77777777" w:rsidR="005307CA" w:rsidRPr="00A4579C" w:rsidRDefault="005307CA" w:rsidP="00C10BC8">
            <w:pPr>
              <w:rPr>
                <w:b/>
              </w:rPr>
            </w:pPr>
            <w:r w:rsidRPr="00A4579C">
              <w:rPr>
                <w:b/>
              </w:rPr>
              <w:t>5</w:t>
            </w:r>
          </w:p>
        </w:tc>
        <w:tc>
          <w:tcPr>
            <w:tcW w:w="881" w:type="dxa"/>
          </w:tcPr>
          <w:p w14:paraId="6C3FCBA9" w14:textId="77777777" w:rsidR="005307CA" w:rsidRPr="00A4579C" w:rsidRDefault="005307CA" w:rsidP="00C10BC8">
            <w:pPr>
              <w:jc w:val="center"/>
            </w:pPr>
            <w:r w:rsidRPr="00A4579C">
              <w:t>12</w:t>
            </w:r>
          </w:p>
        </w:tc>
        <w:tc>
          <w:tcPr>
            <w:tcW w:w="1249" w:type="dxa"/>
          </w:tcPr>
          <w:p w14:paraId="6674FCA4" w14:textId="77777777" w:rsidR="005307CA" w:rsidRPr="00A4579C" w:rsidRDefault="005307CA" w:rsidP="00C10BC8">
            <w:pPr>
              <w:jc w:val="center"/>
            </w:pPr>
            <w:r w:rsidRPr="00A4579C">
              <w:t>440 (15)</w:t>
            </w:r>
          </w:p>
        </w:tc>
        <w:tc>
          <w:tcPr>
            <w:tcW w:w="1260" w:type="dxa"/>
          </w:tcPr>
          <w:p w14:paraId="310D0F4C" w14:textId="77777777" w:rsidR="005307CA" w:rsidRPr="00A4579C" w:rsidRDefault="005307CA" w:rsidP="00C10BC8">
            <w:pPr>
              <w:jc w:val="center"/>
            </w:pPr>
            <w:r w:rsidRPr="00A4579C">
              <w:t>412, 466</w:t>
            </w:r>
          </w:p>
        </w:tc>
        <w:tc>
          <w:tcPr>
            <w:tcW w:w="1349" w:type="dxa"/>
          </w:tcPr>
          <w:p w14:paraId="5D10A9C7" w14:textId="77777777" w:rsidR="005307CA" w:rsidRPr="00A4579C" w:rsidRDefault="005307CA" w:rsidP="00C10BC8">
            <w:pPr>
              <w:jc w:val="center"/>
            </w:pPr>
            <w:r w:rsidRPr="00A4579C">
              <w:t>3</w:t>
            </w:r>
          </w:p>
        </w:tc>
        <w:tc>
          <w:tcPr>
            <w:tcW w:w="1170" w:type="dxa"/>
          </w:tcPr>
          <w:p w14:paraId="634E28F5" w14:textId="77777777" w:rsidR="005307CA" w:rsidRPr="00A4579C" w:rsidRDefault="005307CA" w:rsidP="00C10BC8">
            <w:pPr>
              <w:jc w:val="center"/>
            </w:pPr>
            <w:r w:rsidRPr="00A4579C">
              <w:t>12 (13)</w:t>
            </w:r>
          </w:p>
        </w:tc>
        <w:tc>
          <w:tcPr>
            <w:tcW w:w="1350" w:type="dxa"/>
          </w:tcPr>
          <w:p w14:paraId="48862DE6" w14:textId="77777777" w:rsidR="005307CA" w:rsidRPr="00A4579C" w:rsidRDefault="005307CA" w:rsidP="00C10BC8">
            <w:pPr>
              <w:jc w:val="center"/>
            </w:pPr>
            <w:r w:rsidRPr="00A4579C">
              <w:t>-12, 34</w:t>
            </w:r>
          </w:p>
        </w:tc>
        <w:tc>
          <w:tcPr>
            <w:tcW w:w="1349" w:type="dxa"/>
          </w:tcPr>
          <w:p w14:paraId="5E9BA3CC" w14:textId="77777777" w:rsidR="005307CA" w:rsidRPr="00A4579C" w:rsidRDefault="005307CA" w:rsidP="00C10BC8">
            <w:pPr>
              <w:jc w:val="center"/>
            </w:pPr>
            <w:r w:rsidRPr="00A4579C">
              <w:t>0</w:t>
            </w:r>
          </w:p>
        </w:tc>
      </w:tr>
      <w:tr w:rsidR="005307CA" w:rsidRPr="00A4579C" w14:paraId="528B74B9" w14:textId="77777777" w:rsidTr="00C10BC8">
        <w:tc>
          <w:tcPr>
            <w:tcW w:w="1470" w:type="dxa"/>
          </w:tcPr>
          <w:p w14:paraId="3D0080CC" w14:textId="77777777" w:rsidR="005307CA" w:rsidRPr="00A4579C" w:rsidRDefault="005307CA" w:rsidP="00C10BC8">
            <w:pPr>
              <w:rPr>
                <w:b/>
              </w:rPr>
            </w:pPr>
            <w:r w:rsidRPr="00A4579C">
              <w:rPr>
                <w:b/>
              </w:rPr>
              <w:t>6</w:t>
            </w:r>
          </w:p>
        </w:tc>
        <w:tc>
          <w:tcPr>
            <w:tcW w:w="881" w:type="dxa"/>
          </w:tcPr>
          <w:p w14:paraId="5759E5BA" w14:textId="77777777" w:rsidR="005307CA" w:rsidRPr="00A4579C" w:rsidRDefault="005307CA" w:rsidP="00C10BC8">
            <w:pPr>
              <w:jc w:val="center"/>
            </w:pPr>
            <w:r w:rsidRPr="00A4579C">
              <w:t>11</w:t>
            </w:r>
          </w:p>
        </w:tc>
        <w:tc>
          <w:tcPr>
            <w:tcW w:w="1249" w:type="dxa"/>
          </w:tcPr>
          <w:p w14:paraId="2ECF05AF" w14:textId="77777777" w:rsidR="005307CA" w:rsidRPr="00A4579C" w:rsidRDefault="005307CA" w:rsidP="00C10BC8">
            <w:pPr>
              <w:jc w:val="center"/>
            </w:pPr>
            <w:r w:rsidRPr="00A4579C">
              <w:t>446 (16)</w:t>
            </w:r>
          </w:p>
        </w:tc>
        <w:tc>
          <w:tcPr>
            <w:tcW w:w="1260" w:type="dxa"/>
          </w:tcPr>
          <w:p w14:paraId="5719E0BE" w14:textId="77777777" w:rsidR="005307CA" w:rsidRPr="00A4579C" w:rsidRDefault="005307CA" w:rsidP="00C10BC8">
            <w:pPr>
              <w:jc w:val="center"/>
            </w:pPr>
            <w:r w:rsidRPr="00A4579C">
              <w:t>419, 479</w:t>
            </w:r>
          </w:p>
        </w:tc>
        <w:tc>
          <w:tcPr>
            <w:tcW w:w="1349" w:type="dxa"/>
          </w:tcPr>
          <w:p w14:paraId="16CFAE85" w14:textId="77777777" w:rsidR="005307CA" w:rsidRPr="00A4579C" w:rsidRDefault="005307CA" w:rsidP="00C10BC8">
            <w:pPr>
              <w:jc w:val="center"/>
            </w:pPr>
            <w:r w:rsidRPr="00A4579C">
              <w:t>2</w:t>
            </w:r>
          </w:p>
        </w:tc>
        <w:tc>
          <w:tcPr>
            <w:tcW w:w="1170" w:type="dxa"/>
          </w:tcPr>
          <w:p w14:paraId="3866E175" w14:textId="77777777" w:rsidR="005307CA" w:rsidRPr="00A4579C" w:rsidRDefault="005307CA" w:rsidP="00C10BC8">
            <w:pPr>
              <w:jc w:val="center"/>
            </w:pPr>
            <w:r w:rsidRPr="00A4579C">
              <w:t>17 (13)</w:t>
            </w:r>
          </w:p>
        </w:tc>
        <w:tc>
          <w:tcPr>
            <w:tcW w:w="1350" w:type="dxa"/>
          </w:tcPr>
          <w:p w14:paraId="5DE427BC" w14:textId="77777777" w:rsidR="005307CA" w:rsidRPr="00A4579C" w:rsidRDefault="005307CA" w:rsidP="00C10BC8">
            <w:pPr>
              <w:jc w:val="center"/>
            </w:pPr>
            <w:r w:rsidRPr="00A4579C">
              <w:t>2, 43</w:t>
            </w:r>
          </w:p>
        </w:tc>
        <w:tc>
          <w:tcPr>
            <w:tcW w:w="1349" w:type="dxa"/>
          </w:tcPr>
          <w:p w14:paraId="14D53629" w14:textId="77777777" w:rsidR="005307CA" w:rsidRPr="00A4579C" w:rsidRDefault="005307CA" w:rsidP="00C10BC8">
            <w:pPr>
              <w:jc w:val="center"/>
            </w:pPr>
            <w:r w:rsidRPr="00A4579C">
              <w:t>0</w:t>
            </w:r>
          </w:p>
        </w:tc>
      </w:tr>
      <w:tr w:rsidR="005307CA" w:rsidRPr="00A4579C" w14:paraId="39F0F69B" w14:textId="77777777" w:rsidTr="00C10BC8">
        <w:tc>
          <w:tcPr>
            <w:tcW w:w="1470" w:type="dxa"/>
          </w:tcPr>
          <w:p w14:paraId="4B09AF07" w14:textId="77777777" w:rsidR="005307CA" w:rsidRPr="00A4579C" w:rsidRDefault="005307CA" w:rsidP="00C10BC8">
            <w:pPr>
              <w:rPr>
                <w:b/>
              </w:rPr>
            </w:pPr>
            <w:r w:rsidRPr="00A4579C">
              <w:rPr>
                <w:b/>
              </w:rPr>
              <w:t>7</w:t>
            </w:r>
          </w:p>
        </w:tc>
        <w:tc>
          <w:tcPr>
            <w:tcW w:w="881" w:type="dxa"/>
          </w:tcPr>
          <w:p w14:paraId="4D8C86DE" w14:textId="77777777" w:rsidR="005307CA" w:rsidRPr="00A4579C" w:rsidRDefault="005307CA" w:rsidP="00C10BC8">
            <w:pPr>
              <w:jc w:val="center"/>
            </w:pPr>
            <w:r w:rsidRPr="00A4579C">
              <w:t>12</w:t>
            </w:r>
          </w:p>
        </w:tc>
        <w:tc>
          <w:tcPr>
            <w:tcW w:w="1249" w:type="dxa"/>
          </w:tcPr>
          <w:p w14:paraId="231EDEFF" w14:textId="77777777" w:rsidR="005307CA" w:rsidRPr="00A4579C" w:rsidRDefault="005307CA" w:rsidP="00C10BC8">
            <w:pPr>
              <w:jc w:val="center"/>
            </w:pPr>
            <w:r w:rsidRPr="00A4579C">
              <w:t>441 (11)</w:t>
            </w:r>
          </w:p>
        </w:tc>
        <w:tc>
          <w:tcPr>
            <w:tcW w:w="1260" w:type="dxa"/>
          </w:tcPr>
          <w:p w14:paraId="725DA923" w14:textId="77777777" w:rsidR="005307CA" w:rsidRPr="00A4579C" w:rsidRDefault="005307CA" w:rsidP="00C10BC8">
            <w:pPr>
              <w:jc w:val="center"/>
            </w:pPr>
            <w:r w:rsidRPr="00A4579C">
              <w:t>420, 456</w:t>
            </w:r>
          </w:p>
        </w:tc>
        <w:tc>
          <w:tcPr>
            <w:tcW w:w="1349" w:type="dxa"/>
          </w:tcPr>
          <w:p w14:paraId="0E2E8F04" w14:textId="77777777" w:rsidR="005307CA" w:rsidRPr="00A4579C" w:rsidRDefault="005307CA" w:rsidP="00C10BC8">
            <w:pPr>
              <w:jc w:val="center"/>
            </w:pPr>
            <w:r w:rsidRPr="00A4579C">
              <w:t>2</w:t>
            </w:r>
          </w:p>
        </w:tc>
        <w:tc>
          <w:tcPr>
            <w:tcW w:w="1170" w:type="dxa"/>
          </w:tcPr>
          <w:p w14:paraId="2B314420" w14:textId="77777777" w:rsidR="005307CA" w:rsidRPr="00A4579C" w:rsidRDefault="005307CA" w:rsidP="00C10BC8">
            <w:pPr>
              <w:jc w:val="center"/>
            </w:pPr>
            <w:r w:rsidRPr="00A4579C">
              <w:t>13 (13)</w:t>
            </w:r>
          </w:p>
        </w:tc>
        <w:tc>
          <w:tcPr>
            <w:tcW w:w="1350" w:type="dxa"/>
          </w:tcPr>
          <w:p w14:paraId="1C0F57E5" w14:textId="77777777" w:rsidR="005307CA" w:rsidRPr="00A4579C" w:rsidRDefault="005307CA" w:rsidP="00C10BC8">
            <w:pPr>
              <w:jc w:val="center"/>
            </w:pPr>
            <w:r w:rsidRPr="00A4579C">
              <w:t>-4, 39</w:t>
            </w:r>
          </w:p>
        </w:tc>
        <w:tc>
          <w:tcPr>
            <w:tcW w:w="1349" w:type="dxa"/>
          </w:tcPr>
          <w:p w14:paraId="13AB9E9F" w14:textId="77777777" w:rsidR="005307CA" w:rsidRPr="00A4579C" w:rsidRDefault="005307CA" w:rsidP="00C10BC8">
            <w:pPr>
              <w:jc w:val="center"/>
            </w:pPr>
            <w:r w:rsidRPr="00A4579C">
              <w:t>0</w:t>
            </w:r>
          </w:p>
        </w:tc>
      </w:tr>
      <w:tr w:rsidR="005307CA" w:rsidRPr="00A4579C" w14:paraId="3279BB33" w14:textId="77777777" w:rsidTr="00C10BC8">
        <w:tc>
          <w:tcPr>
            <w:tcW w:w="1470" w:type="dxa"/>
          </w:tcPr>
          <w:p w14:paraId="6C315EAA" w14:textId="77777777" w:rsidR="005307CA" w:rsidRPr="00A4579C" w:rsidRDefault="005307CA" w:rsidP="00C10BC8">
            <w:pPr>
              <w:rPr>
                <w:b/>
              </w:rPr>
            </w:pPr>
            <w:r w:rsidRPr="00A4579C">
              <w:rPr>
                <w:b/>
              </w:rPr>
              <w:t>8</w:t>
            </w:r>
          </w:p>
        </w:tc>
        <w:tc>
          <w:tcPr>
            <w:tcW w:w="881" w:type="dxa"/>
          </w:tcPr>
          <w:p w14:paraId="3D098F1A" w14:textId="77777777" w:rsidR="005307CA" w:rsidRPr="00A4579C" w:rsidRDefault="005307CA" w:rsidP="00C10BC8">
            <w:pPr>
              <w:jc w:val="center"/>
            </w:pPr>
            <w:r w:rsidRPr="00A4579C">
              <w:t>10</w:t>
            </w:r>
          </w:p>
        </w:tc>
        <w:tc>
          <w:tcPr>
            <w:tcW w:w="1249" w:type="dxa"/>
          </w:tcPr>
          <w:p w14:paraId="32C3AF4A" w14:textId="77777777" w:rsidR="005307CA" w:rsidRPr="00A4579C" w:rsidRDefault="005307CA" w:rsidP="00C10BC8">
            <w:pPr>
              <w:jc w:val="center"/>
            </w:pPr>
            <w:r w:rsidRPr="00A4579C">
              <w:t>437 (13)</w:t>
            </w:r>
          </w:p>
        </w:tc>
        <w:tc>
          <w:tcPr>
            <w:tcW w:w="1260" w:type="dxa"/>
          </w:tcPr>
          <w:p w14:paraId="1828715E" w14:textId="77777777" w:rsidR="005307CA" w:rsidRPr="00A4579C" w:rsidRDefault="005307CA" w:rsidP="00C10BC8">
            <w:pPr>
              <w:jc w:val="center"/>
            </w:pPr>
            <w:r w:rsidRPr="00A4579C">
              <w:t>419, 453</w:t>
            </w:r>
          </w:p>
        </w:tc>
        <w:tc>
          <w:tcPr>
            <w:tcW w:w="1349" w:type="dxa"/>
          </w:tcPr>
          <w:p w14:paraId="6291E190" w14:textId="77777777" w:rsidR="005307CA" w:rsidRPr="00A4579C" w:rsidRDefault="005307CA" w:rsidP="00C10BC8">
            <w:pPr>
              <w:jc w:val="center"/>
            </w:pPr>
            <w:r w:rsidRPr="00A4579C">
              <w:t>1</w:t>
            </w:r>
          </w:p>
        </w:tc>
        <w:tc>
          <w:tcPr>
            <w:tcW w:w="1170" w:type="dxa"/>
          </w:tcPr>
          <w:p w14:paraId="118736EB" w14:textId="77777777" w:rsidR="005307CA" w:rsidRPr="00A4579C" w:rsidRDefault="005307CA" w:rsidP="00C10BC8">
            <w:pPr>
              <w:jc w:val="center"/>
            </w:pPr>
            <w:r w:rsidRPr="00A4579C">
              <w:t>10 (23)</w:t>
            </w:r>
          </w:p>
        </w:tc>
        <w:tc>
          <w:tcPr>
            <w:tcW w:w="1350" w:type="dxa"/>
          </w:tcPr>
          <w:p w14:paraId="0B52948A" w14:textId="77777777" w:rsidR="005307CA" w:rsidRPr="00A4579C" w:rsidRDefault="005307CA" w:rsidP="00C10BC8">
            <w:pPr>
              <w:jc w:val="center"/>
            </w:pPr>
            <w:r w:rsidRPr="00A4579C">
              <w:t>-28, 52</w:t>
            </w:r>
          </w:p>
        </w:tc>
        <w:tc>
          <w:tcPr>
            <w:tcW w:w="1349" w:type="dxa"/>
          </w:tcPr>
          <w:p w14:paraId="7A192A53" w14:textId="77777777" w:rsidR="005307CA" w:rsidRPr="00A4579C" w:rsidRDefault="005307CA" w:rsidP="00C10BC8">
            <w:pPr>
              <w:jc w:val="center"/>
            </w:pPr>
            <w:r w:rsidRPr="00A4579C">
              <w:t>1</w:t>
            </w:r>
          </w:p>
        </w:tc>
      </w:tr>
      <w:tr w:rsidR="005307CA" w:rsidRPr="00A4579C" w14:paraId="38E8D549" w14:textId="77777777" w:rsidTr="00C10BC8">
        <w:tc>
          <w:tcPr>
            <w:tcW w:w="1470" w:type="dxa"/>
          </w:tcPr>
          <w:p w14:paraId="030F4F8D" w14:textId="77777777" w:rsidR="005307CA" w:rsidRPr="00A4579C" w:rsidRDefault="005307CA" w:rsidP="00C10BC8">
            <w:pPr>
              <w:rPr>
                <w:b/>
              </w:rPr>
            </w:pPr>
            <w:r w:rsidRPr="00A4579C">
              <w:rPr>
                <w:b/>
              </w:rPr>
              <w:t>9</w:t>
            </w:r>
          </w:p>
        </w:tc>
        <w:tc>
          <w:tcPr>
            <w:tcW w:w="881" w:type="dxa"/>
          </w:tcPr>
          <w:p w14:paraId="7D6B744A" w14:textId="77777777" w:rsidR="005307CA" w:rsidRPr="00A4579C" w:rsidRDefault="005307CA" w:rsidP="00C10BC8">
            <w:pPr>
              <w:jc w:val="center"/>
            </w:pPr>
            <w:r w:rsidRPr="00A4579C">
              <w:t>12</w:t>
            </w:r>
          </w:p>
        </w:tc>
        <w:tc>
          <w:tcPr>
            <w:tcW w:w="1249" w:type="dxa"/>
          </w:tcPr>
          <w:p w14:paraId="1E593133" w14:textId="77777777" w:rsidR="005307CA" w:rsidRPr="00A4579C" w:rsidRDefault="005307CA" w:rsidP="00C10BC8">
            <w:pPr>
              <w:jc w:val="center"/>
            </w:pPr>
            <w:r w:rsidRPr="00A4579C">
              <w:t>444 (13)</w:t>
            </w:r>
          </w:p>
        </w:tc>
        <w:tc>
          <w:tcPr>
            <w:tcW w:w="1260" w:type="dxa"/>
          </w:tcPr>
          <w:p w14:paraId="5EC134BD" w14:textId="77777777" w:rsidR="005307CA" w:rsidRPr="00A4579C" w:rsidRDefault="005307CA" w:rsidP="00C10BC8">
            <w:pPr>
              <w:jc w:val="center"/>
            </w:pPr>
            <w:r w:rsidRPr="00A4579C">
              <w:t>421, 469</w:t>
            </w:r>
          </w:p>
        </w:tc>
        <w:tc>
          <w:tcPr>
            <w:tcW w:w="1349" w:type="dxa"/>
          </w:tcPr>
          <w:p w14:paraId="35110DE1" w14:textId="77777777" w:rsidR="005307CA" w:rsidRPr="00A4579C" w:rsidRDefault="005307CA" w:rsidP="00C10BC8">
            <w:pPr>
              <w:jc w:val="center"/>
            </w:pPr>
            <w:r w:rsidRPr="00A4579C">
              <w:t>3</w:t>
            </w:r>
          </w:p>
        </w:tc>
        <w:tc>
          <w:tcPr>
            <w:tcW w:w="1170" w:type="dxa"/>
          </w:tcPr>
          <w:p w14:paraId="6A4E34B2" w14:textId="77777777" w:rsidR="005307CA" w:rsidRPr="00A4579C" w:rsidRDefault="005307CA" w:rsidP="00C10BC8">
            <w:pPr>
              <w:jc w:val="center"/>
            </w:pPr>
            <w:r w:rsidRPr="00A4579C">
              <w:t>16 (14)</w:t>
            </w:r>
          </w:p>
        </w:tc>
        <w:tc>
          <w:tcPr>
            <w:tcW w:w="1350" w:type="dxa"/>
          </w:tcPr>
          <w:p w14:paraId="55488733" w14:textId="77777777" w:rsidR="005307CA" w:rsidRPr="00A4579C" w:rsidRDefault="005307CA" w:rsidP="00C10BC8">
            <w:pPr>
              <w:jc w:val="center"/>
            </w:pPr>
            <w:r w:rsidRPr="00A4579C">
              <w:t>1, 45</w:t>
            </w:r>
          </w:p>
        </w:tc>
        <w:tc>
          <w:tcPr>
            <w:tcW w:w="1349" w:type="dxa"/>
          </w:tcPr>
          <w:p w14:paraId="5A779701" w14:textId="77777777" w:rsidR="005307CA" w:rsidRPr="00A4579C" w:rsidRDefault="005307CA" w:rsidP="00C10BC8">
            <w:pPr>
              <w:jc w:val="center"/>
            </w:pPr>
            <w:r w:rsidRPr="00A4579C">
              <w:t>0</w:t>
            </w:r>
          </w:p>
        </w:tc>
      </w:tr>
      <w:tr w:rsidR="005307CA" w:rsidRPr="00A4579C" w14:paraId="5E673DC8" w14:textId="77777777" w:rsidTr="00C10BC8">
        <w:tc>
          <w:tcPr>
            <w:tcW w:w="1470" w:type="dxa"/>
          </w:tcPr>
          <w:p w14:paraId="574B15C7" w14:textId="77777777" w:rsidR="005307CA" w:rsidRPr="00A4579C" w:rsidRDefault="005307CA" w:rsidP="00C10BC8">
            <w:pPr>
              <w:rPr>
                <w:b/>
              </w:rPr>
            </w:pPr>
            <w:r w:rsidRPr="00A4579C">
              <w:rPr>
                <w:b/>
              </w:rPr>
              <w:t>10</w:t>
            </w:r>
          </w:p>
        </w:tc>
        <w:tc>
          <w:tcPr>
            <w:tcW w:w="881" w:type="dxa"/>
          </w:tcPr>
          <w:p w14:paraId="768F5F56" w14:textId="77777777" w:rsidR="005307CA" w:rsidRPr="00A4579C" w:rsidRDefault="005307CA" w:rsidP="00C10BC8">
            <w:pPr>
              <w:jc w:val="center"/>
            </w:pPr>
            <w:r w:rsidRPr="00A4579C">
              <w:t>10</w:t>
            </w:r>
          </w:p>
        </w:tc>
        <w:tc>
          <w:tcPr>
            <w:tcW w:w="1249" w:type="dxa"/>
          </w:tcPr>
          <w:p w14:paraId="75496398" w14:textId="77777777" w:rsidR="005307CA" w:rsidRPr="00A4579C" w:rsidRDefault="005307CA" w:rsidP="00C10BC8">
            <w:pPr>
              <w:jc w:val="center"/>
            </w:pPr>
            <w:r w:rsidRPr="00A4579C">
              <w:t>435 (13)</w:t>
            </w:r>
          </w:p>
        </w:tc>
        <w:tc>
          <w:tcPr>
            <w:tcW w:w="1260" w:type="dxa"/>
          </w:tcPr>
          <w:p w14:paraId="1B7EBA14" w14:textId="77777777" w:rsidR="005307CA" w:rsidRPr="00A4579C" w:rsidRDefault="005307CA" w:rsidP="00C10BC8">
            <w:pPr>
              <w:jc w:val="center"/>
            </w:pPr>
            <w:r w:rsidRPr="00A4579C">
              <w:t>411, 449</w:t>
            </w:r>
          </w:p>
        </w:tc>
        <w:tc>
          <w:tcPr>
            <w:tcW w:w="1349" w:type="dxa"/>
          </w:tcPr>
          <w:p w14:paraId="67B54E7B" w14:textId="77777777" w:rsidR="005307CA" w:rsidRPr="00A4579C" w:rsidRDefault="005307CA" w:rsidP="00C10BC8">
            <w:pPr>
              <w:jc w:val="center"/>
            </w:pPr>
            <w:r w:rsidRPr="00A4579C">
              <w:t>0</w:t>
            </w:r>
          </w:p>
        </w:tc>
        <w:tc>
          <w:tcPr>
            <w:tcW w:w="1170" w:type="dxa"/>
          </w:tcPr>
          <w:p w14:paraId="3190ADE2" w14:textId="77777777" w:rsidR="005307CA" w:rsidRPr="00A4579C" w:rsidRDefault="005307CA" w:rsidP="00C10BC8">
            <w:pPr>
              <w:jc w:val="center"/>
            </w:pPr>
            <w:r w:rsidRPr="00A4579C">
              <w:t>7 (20)</w:t>
            </w:r>
          </w:p>
        </w:tc>
        <w:tc>
          <w:tcPr>
            <w:tcW w:w="1350" w:type="dxa"/>
          </w:tcPr>
          <w:p w14:paraId="166B91D8" w14:textId="77777777" w:rsidR="005307CA" w:rsidRPr="00A4579C" w:rsidRDefault="005307CA" w:rsidP="00C10BC8">
            <w:pPr>
              <w:jc w:val="center"/>
            </w:pPr>
            <w:r w:rsidRPr="00A4579C">
              <w:t>-36, 38</w:t>
            </w:r>
          </w:p>
        </w:tc>
        <w:tc>
          <w:tcPr>
            <w:tcW w:w="1349" w:type="dxa"/>
          </w:tcPr>
          <w:p w14:paraId="37C6BDAC" w14:textId="77777777" w:rsidR="005307CA" w:rsidRPr="00A4579C" w:rsidRDefault="005307CA" w:rsidP="00C10BC8">
            <w:pPr>
              <w:jc w:val="center"/>
            </w:pPr>
            <w:r w:rsidRPr="00A4579C">
              <w:t>0</w:t>
            </w:r>
          </w:p>
        </w:tc>
      </w:tr>
      <w:tr w:rsidR="005307CA" w:rsidRPr="00A4579C" w14:paraId="15F4DE59" w14:textId="77777777" w:rsidTr="00C10BC8">
        <w:tc>
          <w:tcPr>
            <w:tcW w:w="1470" w:type="dxa"/>
          </w:tcPr>
          <w:p w14:paraId="39BA1ABE" w14:textId="77777777" w:rsidR="005307CA" w:rsidRPr="00A4579C" w:rsidRDefault="005307CA" w:rsidP="00C10BC8">
            <w:pPr>
              <w:rPr>
                <w:b/>
              </w:rPr>
            </w:pPr>
            <w:r w:rsidRPr="00A4579C">
              <w:rPr>
                <w:b/>
              </w:rPr>
              <w:t>11</w:t>
            </w:r>
          </w:p>
        </w:tc>
        <w:tc>
          <w:tcPr>
            <w:tcW w:w="881" w:type="dxa"/>
          </w:tcPr>
          <w:p w14:paraId="33A0B2E1" w14:textId="77777777" w:rsidR="005307CA" w:rsidRPr="00A4579C" w:rsidRDefault="005307CA" w:rsidP="00C10BC8">
            <w:pPr>
              <w:jc w:val="center"/>
            </w:pPr>
            <w:r w:rsidRPr="00A4579C">
              <w:t>9</w:t>
            </w:r>
          </w:p>
        </w:tc>
        <w:tc>
          <w:tcPr>
            <w:tcW w:w="1249" w:type="dxa"/>
          </w:tcPr>
          <w:p w14:paraId="36FB42FF" w14:textId="77777777" w:rsidR="005307CA" w:rsidRPr="00A4579C" w:rsidRDefault="005307CA" w:rsidP="00C10BC8">
            <w:pPr>
              <w:jc w:val="center"/>
            </w:pPr>
            <w:r w:rsidRPr="00A4579C">
              <w:t>434 (14)</w:t>
            </w:r>
          </w:p>
        </w:tc>
        <w:tc>
          <w:tcPr>
            <w:tcW w:w="1260" w:type="dxa"/>
          </w:tcPr>
          <w:p w14:paraId="604601A2" w14:textId="77777777" w:rsidR="005307CA" w:rsidRPr="00A4579C" w:rsidRDefault="005307CA" w:rsidP="00C10BC8">
            <w:pPr>
              <w:jc w:val="center"/>
            </w:pPr>
            <w:r w:rsidRPr="00A4579C">
              <w:t>415, 451</w:t>
            </w:r>
          </w:p>
        </w:tc>
        <w:tc>
          <w:tcPr>
            <w:tcW w:w="1349" w:type="dxa"/>
          </w:tcPr>
          <w:p w14:paraId="78B98B40" w14:textId="77777777" w:rsidR="005307CA" w:rsidRPr="00A4579C" w:rsidRDefault="005307CA" w:rsidP="00C10BC8">
            <w:pPr>
              <w:jc w:val="center"/>
            </w:pPr>
            <w:r w:rsidRPr="00A4579C">
              <w:t>1</w:t>
            </w:r>
          </w:p>
        </w:tc>
        <w:tc>
          <w:tcPr>
            <w:tcW w:w="1170" w:type="dxa"/>
          </w:tcPr>
          <w:p w14:paraId="01200992" w14:textId="77777777" w:rsidR="005307CA" w:rsidRPr="00A4579C" w:rsidRDefault="005307CA" w:rsidP="00C10BC8">
            <w:pPr>
              <w:jc w:val="center"/>
            </w:pPr>
            <w:r w:rsidRPr="00A4579C">
              <w:t>8 (16)</w:t>
            </w:r>
          </w:p>
        </w:tc>
        <w:tc>
          <w:tcPr>
            <w:tcW w:w="1350" w:type="dxa"/>
          </w:tcPr>
          <w:p w14:paraId="451BC822" w14:textId="77777777" w:rsidR="005307CA" w:rsidRPr="00A4579C" w:rsidRDefault="005307CA" w:rsidP="00C10BC8">
            <w:pPr>
              <w:jc w:val="center"/>
            </w:pPr>
            <w:r w:rsidRPr="00A4579C">
              <w:t>-13, 40</w:t>
            </w:r>
          </w:p>
        </w:tc>
        <w:tc>
          <w:tcPr>
            <w:tcW w:w="1349" w:type="dxa"/>
          </w:tcPr>
          <w:p w14:paraId="55D98CA1" w14:textId="77777777" w:rsidR="005307CA" w:rsidRPr="00A4579C" w:rsidRDefault="005307CA" w:rsidP="00C10BC8">
            <w:pPr>
              <w:jc w:val="center"/>
            </w:pPr>
            <w:r w:rsidRPr="00A4579C">
              <w:t>0</w:t>
            </w:r>
          </w:p>
        </w:tc>
      </w:tr>
    </w:tbl>
    <w:p w14:paraId="6E02B859" w14:textId="77777777" w:rsidR="005307CA" w:rsidRDefault="005307CA" w:rsidP="005307CA">
      <w:r w:rsidRPr="00316535">
        <w:t>* Only among children enrolled in the ECG sub-study</w:t>
      </w:r>
    </w:p>
    <w:p w14:paraId="79671B20" w14:textId="77777777" w:rsidR="005307CA" w:rsidRPr="0011385C" w:rsidRDefault="005307CA" w:rsidP="005307CA">
      <w:r>
        <w:t xml:space="preserve">QTcF: QT interval corrected for heart rate using Fridericia’s method; </w:t>
      </w:r>
      <w:r>
        <w:rPr>
          <w:bCs/>
        </w:rPr>
        <w:t>DP: Dihydroartemisinin/Piperaquine</w:t>
      </w:r>
      <w:r>
        <w:t>; SD: standard deviation; msec: milliseconds</w:t>
      </w:r>
    </w:p>
    <w:p w14:paraId="038890F1" w14:textId="77777777" w:rsidR="005307CA" w:rsidRPr="00DD1BC9" w:rsidRDefault="005307CA" w:rsidP="005307CA">
      <w:pPr>
        <w:rPr>
          <w:b/>
        </w:rPr>
      </w:pPr>
      <w:r w:rsidRPr="00DD1BC9">
        <w:rPr>
          <w:b/>
        </w:rPr>
        <w:fldChar w:fldCharType="begin"/>
      </w:r>
      <w:r w:rsidRPr="00DD1BC9">
        <w:rPr>
          <w:b/>
        </w:rPr>
        <w:instrText xml:space="preserve"> ADDIN </w:instrText>
      </w:r>
      <w:r w:rsidRPr="00DD1BC9">
        <w:rPr>
          <w:b/>
        </w:rPr>
        <w:fldChar w:fldCharType="end"/>
      </w:r>
    </w:p>
    <w:p w14:paraId="407C6F16" w14:textId="77777777" w:rsidR="005307CA" w:rsidRDefault="005307CA" w:rsidP="00EE5B6F">
      <w:pPr>
        <w:pStyle w:val="EndNoteBibliography"/>
        <w:spacing w:line="480" w:lineRule="auto"/>
        <w:rPr>
          <w:b/>
        </w:rPr>
      </w:pPr>
    </w:p>
    <w:p w14:paraId="498302EA" w14:textId="77777777" w:rsidR="005307CA" w:rsidRDefault="005307CA">
      <w:pPr>
        <w:rPr>
          <w:rFonts w:ascii="Arial" w:hAnsi="Arial" w:cs="Arial"/>
          <w:b/>
          <w:noProof/>
        </w:rPr>
      </w:pPr>
      <w:r>
        <w:rPr>
          <w:b/>
        </w:rPr>
        <w:br w:type="page"/>
      </w:r>
    </w:p>
    <w:p w14:paraId="0C04FA49" w14:textId="25E7D27E" w:rsidR="005E55AC" w:rsidRDefault="005E55AC" w:rsidP="005307CA">
      <w:pPr>
        <w:pStyle w:val="Heading1"/>
      </w:pPr>
      <w:bookmarkStart w:id="23" w:name="_Toc113270942"/>
      <w:r>
        <w:lastRenderedPageBreak/>
        <w:t>References</w:t>
      </w:r>
      <w:bookmarkEnd w:id="23"/>
    </w:p>
    <w:p w14:paraId="64CA96D9" w14:textId="35A3F85D" w:rsidR="00D45171" w:rsidRPr="00D45171" w:rsidRDefault="000873C4" w:rsidP="00D45171">
      <w:pPr>
        <w:pStyle w:val="EndNoteBibliography"/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="00D45171" w:rsidRPr="00D45171">
        <w:t>1.</w:t>
      </w:r>
      <w:r w:rsidR="00D45171" w:rsidRPr="00D45171">
        <w:tab/>
      </w:r>
      <w:r w:rsidR="00DB6464">
        <w:t xml:space="preserve">World Health Organization, Communicable Diseases Cluster. </w:t>
      </w:r>
      <w:r w:rsidR="00DB6464" w:rsidRPr="002D7106">
        <w:t>Severe falciparum malaria. Trans</w:t>
      </w:r>
      <w:r w:rsidR="00DB6464">
        <w:t xml:space="preserve"> R Soc Trop Med Hyg</w:t>
      </w:r>
      <w:r w:rsidR="00DB6464" w:rsidRPr="002D7106">
        <w:t>. 2000;94 Suppl 1:S1-90. Epub 2000/12/05. PubMed PMID: 11103309</w:t>
      </w:r>
    </w:p>
    <w:p w14:paraId="4F1C92D3" w14:textId="77777777" w:rsidR="00D45171" w:rsidRPr="00D45171" w:rsidRDefault="00D45171" w:rsidP="00D45171">
      <w:pPr>
        <w:pStyle w:val="EndNoteBibliography"/>
      </w:pPr>
      <w:r w:rsidRPr="00D45171">
        <w:t>2.</w:t>
      </w:r>
      <w:r w:rsidRPr="00D45171">
        <w:tab/>
        <w:t>Thornburg CD, Files BA, Luo Z, Miller ST, Kalpatthi R, Iyer R, et al. Impact of hydroxyurea on clinical events in the BABY HUG trial. Blood. 2012;120(22):4304-10; quiz 448. Epub 2012/08/24. doi: 10.1182/blood-2012-03-419879. PubMed PMID: 22915643; PubMed Central PMCID: PMC3507142.</w:t>
      </w:r>
    </w:p>
    <w:p w14:paraId="04AD7536" w14:textId="6E7BE837" w:rsidR="00D45171" w:rsidRPr="00D45171" w:rsidRDefault="00D45171" w:rsidP="00D45171">
      <w:pPr>
        <w:pStyle w:val="EndNoteBibliography"/>
      </w:pPr>
      <w:r w:rsidRPr="00D45171">
        <w:t>3.</w:t>
      </w:r>
      <w:r w:rsidRPr="00D45171">
        <w:tab/>
      </w:r>
      <w:r w:rsidR="00DB6464">
        <w:t xml:space="preserve">Ministry of Public Health and Sanitation, Republic of Kenya. </w:t>
      </w:r>
      <w:r w:rsidRPr="00D45171">
        <w:t>National Guidelines for the Diagnosis, Treatment, and Prevention of Malaria in Kenya. 2010.</w:t>
      </w:r>
    </w:p>
    <w:p w14:paraId="09B7D1B4" w14:textId="22887D6B" w:rsidR="00D45171" w:rsidRPr="00D45171" w:rsidRDefault="00D45171" w:rsidP="00D45171">
      <w:pPr>
        <w:pStyle w:val="EndNoteBibliography"/>
      </w:pPr>
      <w:r w:rsidRPr="00D45171">
        <w:t>4.</w:t>
      </w:r>
      <w:r w:rsidRPr="00D45171">
        <w:tab/>
      </w:r>
      <w:r w:rsidR="00FB4E0A">
        <w:t xml:space="preserve">World Health </w:t>
      </w:r>
      <w:r w:rsidRPr="00D45171">
        <w:t xml:space="preserve">Organization. WHO Policy Recommendation: Seasonal Malaria Chemoprevention (SMC) for </w:t>
      </w:r>
      <w:r w:rsidRPr="00D45171">
        <w:rPr>
          <w:i/>
        </w:rPr>
        <w:t>Plasmodium falciparum</w:t>
      </w:r>
      <w:r w:rsidRPr="00D45171">
        <w:t xml:space="preserve"> malaria control in highly seasonal transmission areas of the Sahel sub-region in Africa. 2012.</w:t>
      </w:r>
      <w:r w:rsidR="00DB6464">
        <w:t xml:space="preserve"> </w:t>
      </w:r>
      <w:r w:rsidR="00DB6464" w:rsidRPr="00DB6464">
        <w:t>https://apps.who.int/iris/handle/10665/337978</w:t>
      </w:r>
      <w:r w:rsidR="00DB6464">
        <w:t xml:space="preserve"> (Accessed August 23, 2022)</w:t>
      </w:r>
    </w:p>
    <w:p w14:paraId="5EE8F334" w14:textId="69403A06" w:rsidR="00D45171" w:rsidRPr="00D45171" w:rsidRDefault="00D45171" w:rsidP="00D45171">
      <w:pPr>
        <w:pStyle w:val="EndNoteBibliography"/>
      </w:pPr>
      <w:r w:rsidRPr="00D45171">
        <w:t>5.</w:t>
      </w:r>
      <w:r w:rsidRPr="00D45171">
        <w:tab/>
        <w:t xml:space="preserve">Marwa KJ, Schmidt T, Sjogren M, Minzi OM, Kamugisha E, Swedberg G. Cytochrome P450 single nucleotide polymorphisms in an indigenous Tanzanian population: a concern about the metabolism of artemisinin-based combinations. Malaria </w:t>
      </w:r>
      <w:r w:rsidR="00DB6464">
        <w:t>J</w:t>
      </w:r>
      <w:r w:rsidRPr="00D45171">
        <w:t>. 2014;13:420. Epub 2014/11/05. doi: 10.1186/1475-2875-13-420. PubMed PMID: 25363545; PubMed Central PMCID: PMCPMC4228099.</w:t>
      </w:r>
    </w:p>
    <w:p w14:paraId="00AC1C6F" w14:textId="5315BE93" w:rsidR="00D45171" w:rsidRPr="00D45171" w:rsidRDefault="00D45171" w:rsidP="00D45171">
      <w:pPr>
        <w:pStyle w:val="EndNoteBibliography"/>
      </w:pPr>
      <w:r w:rsidRPr="00D45171">
        <w:t>6.</w:t>
      </w:r>
      <w:r w:rsidRPr="00D45171">
        <w:tab/>
        <w:t xml:space="preserve">Hirono A, Beutler E. Molecular cloning and nucleotide sequence of cDNA for human glucose-6-phosphate dehydrogenase variant A(-). </w:t>
      </w:r>
      <w:r w:rsidR="00DB6464">
        <w:t>Proc Nat Acad Sci U S A</w:t>
      </w:r>
      <w:r w:rsidRPr="00D45171">
        <w:t>. 1988;85(11):3951-4. Epub 1988/06/01. doi: 10.1073/pnas.85.11.3951. PubMed PMID: 2836867; PubMed Central PMCID: PMCPMC280338.</w:t>
      </w:r>
    </w:p>
    <w:p w14:paraId="64BD599C" w14:textId="0D830A57" w:rsidR="00670E28" w:rsidRDefault="000873C4" w:rsidP="00EE5B6F">
      <w:pPr>
        <w:spacing w:line="480" w:lineRule="auto"/>
        <w:rPr>
          <w:b/>
        </w:rPr>
      </w:pPr>
      <w:r>
        <w:rPr>
          <w:b/>
        </w:rPr>
        <w:fldChar w:fldCharType="end"/>
      </w:r>
    </w:p>
    <w:sectPr w:rsidR="00670E28" w:rsidSect="002505E9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8B35713" w14:textId="77777777" w:rsidR="007F3152" w:rsidRDefault="007F3152" w:rsidP="00EE5B6F">
      <w:r>
        <w:separator/>
      </w:r>
    </w:p>
  </w:endnote>
  <w:endnote w:type="continuationSeparator" w:id="0">
    <w:p w14:paraId="7679248B" w14:textId="77777777" w:rsidR="007F3152" w:rsidRDefault="007F3152" w:rsidP="00EE5B6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38159834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876F0DD" w14:textId="77777777" w:rsidR="00985E72" w:rsidRDefault="00985E7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6034546" w14:textId="77777777" w:rsidR="00985E72" w:rsidRDefault="00985E7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65407EE" w14:textId="77777777" w:rsidR="007F3152" w:rsidRDefault="007F3152" w:rsidP="00EE5B6F">
      <w:r>
        <w:separator/>
      </w:r>
    </w:p>
  </w:footnote>
  <w:footnote w:type="continuationSeparator" w:id="0">
    <w:p w14:paraId="3D62E162" w14:textId="77777777" w:rsidR="007F3152" w:rsidRDefault="007F3152" w:rsidP="00EE5B6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B3D75"/>
    <w:multiLevelType w:val="hybridMultilevel"/>
    <w:tmpl w:val="D19621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187BD8"/>
    <w:multiLevelType w:val="hybridMultilevel"/>
    <w:tmpl w:val="09A8B0D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1C73BE"/>
    <w:multiLevelType w:val="hybridMultilevel"/>
    <w:tmpl w:val="165AD502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D453E0"/>
    <w:multiLevelType w:val="hybridMultilevel"/>
    <w:tmpl w:val="EF34643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E070CF7"/>
    <w:multiLevelType w:val="hybridMultilevel"/>
    <w:tmpl w:val="14FC48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F513B81"/>
    <w:multiLevelType w:val="hybridMultilevel"/>
    <w:tmpl w:val="2DDC9CA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B8B355B"/>
    <w:multiLevelType w:val="hybridMultilevel"/>
    <w:tmpl w:val="968886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0930A3B"/>
    <w:multiLevelType w:val="hybridMultilevel"/>
    <w:tmpl w:val="71A2E06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2C40DEC"/>
    <w:multiLevelType w:val="hybridMultilevel"/>
    <w:tmpl w:val="83389E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2CB3744"/>
    <w:multiLevelType w:val="hybridMultilevel"/>
    <w:tmpl w:val="FC90C428"/>
    <w:lvl w:ilvl="0" w:tplc="241CB4F0">
      <w:start w:val="3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5F878E4"/>
    <w:multiLevelType w:val="hybridMultilevel"/>
    <w:tmpl w:val="3EACC3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6EC7AAB"/>
    <w:multiLevelType w:val="hybridMultilevel"/>
    <w:tmpl w:val="6E70230E"/>
    <w:lvl w:ilvl="0" w:tplc="04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7ABA0FF4"/>
    <w:multiLevelType w:val="hybridMultilevel"/>
    <w:tmpl w:val="52C0DF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0"/>
  </w:num>
  <w:num w:numId="3">
    <w:abstractNumId w:val="3"/>
  </w:num>
  <w:num w:numId="4">
    <w:abstractNumId w:val="1"/>
  </w:num>
  <w:num w:numId="5">
    <w:abstractNumId w:val="6"/>
  </w:num>
  <w:num w:numId="6">
    <w:abstractNumId w:val="11"/>
  </w:num>
  <w:num w:numId="7">
    <w:abstractNumId w:val="2"/>
  </w:num>
  <w:num w:numId="8">
    <w:abstractNumId w:val="7"/>
  </w:num>
  <w:num w:numId="9">
    <w:abstractNumId w:val="5"/>
  </w:num>
  <w:num w:numId="10">
    <w:abstractNumId w:val="8"/>
  </w:num>
  <w:num w:numId="11">
    <w:abstractNumId w:val="10"/>
  </w:num>
  <w:num w:numId="12">
    <w:abstractNumId w:val="4"/>
  </w:num>
  <w:num w:numId="1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2x2ppwr02are9ewazcv5t9os0rxfwdzvdew&quot;&gt;My EndNote Library&lt;record-ids&gt;&lt;item&gt;1861&lt;/item&gt;&lt;item&gt;3508&lt;/item&gt;&lt;item&gt;3948&lt;/item&gt;&lt;item&gt;4002&lt;/item&gt;&lt;item&gt;6945&lt;/item&gt;&lt;item&gt;7081&lt;/item&gt;&lt;/record-ids&gt;&lt;/item&gt;&lt;/Libraries&gt;"/>
  </w:docVars>
  <w:rsids>
    <w:rsidRoot w:val="002505E9"/>
    <w:rsid w:val="00002364"/>
    <w:rsid w:val="000113B7"/>
    <w:rsid w:val="00033201"/>
    <w:rsid w:val="0004191D"/>
    <w:rsid w:val="00041ACD"/>
    <w:rsid w:val="000510D5"/>
    <w:rsid w:val="000554BD"/>
    <w:rsid w:val="00065FA3"/>
    <w:rsid w:val="000873C4"/>
    <w:rsid w:val="000A2AE2"/>
    <w:rsid w:val="000B2FBF"/>
    <w:rsid w:val="000C50AC"/>
    <w:rsid w:val="000C7D82"/>
    <w:rsid w:val="000D60DD"/>
    <w:rsid w:val="000D6384"/>
    <w:rsid w:val="000E2606"/>
    <w:rsid w:val="000E577E"/>
    <w:rsid w:val="000E5F16"/>
    <w:rsid w:val="000F09E6"/>
    <w:rsid w:val="0011385C"/>
    <w:rsid w:val="0011386E"/>
    <w:rsid w:val="00116041"/>
    <w:rsid w:val="00124E5B"/>
    <w:rsid w:val="001254E2"/>
    <w:rsid w:val="00131231"/>
    <w:rsid w:val="001349F4"/>
    <w:rsid w:val="00136218"/>
    <w:rsid w:val="00142ED7"/>
    <w:rsid w:val="001545B6"/>
    <w:rsid w:val="001551CB"/>
    <w:rsid w:val="00174558"/>
    <w:rsid w:val="001775ED"/>
    <w:rsid w:val="00180EB9"/>
    <w:rsid w:val="001A01FE"/>
    <w:rsid w:val="001A4F97"/>
    <w:rsid w:val="001A6CB3"/>
    <w:rsid w:val="001A7456"/>
    <w:rsid w:val="001A7C29"/>
    <w:rsid w:val="001C38D0"/>
    <w:rsid w:val="001D2426"/>
    <w:rsid w:val="001D5715"/>
    <w:rsid w:val="001D5A18"/>
    <w:rsid w:val="001D6707"/>
    <w:rsid w:val="001D6C89"/>
    <w:rsid w:val="001E0B29"/>
    <w:rsid w:val="00207DEE"/>
    <w:rsid w:val="002202EC"/>
    <w:rsid w:val="00222E16"/>
    <w:rsid w:val="002345C8"/>
    <w:rsid w:val="002427BA"/>
    <w:rsid w:val="00244C69"/>
    <w:rsid w:val="00245160"/>
    <w:rsid w:val="002505E9"/>
    <w:rsid w:val="00250A13"/>
    <w:rsid w:val="00254522"/>
    <w:rsid w:val="00256660"/>
    <w:rsid w:val="00262FAC"/>
    <w:rsid w:val="00272587"/>
    <w:rsid w:val="002738D7"/>
    <w:rsid w:val="00276A54"/>
    <w:rsid w:val="0028387D"/>
    <w:rsid w:val="0028654F"/>
    <w:rsid w:val="00291AC3"/>
    <w:rsid w:val="002955A6"/>
    <w:rsid w:val="002A1809"/>
    <w:rsid w:val="002B13C7"/>
    <w:rsid w:val="002C08A0"/>
    <w:rsid w:val="002D66E7"/>
    <w:rsid w:val="002E18CA"/>
    <w:rsid w:val="002E351E"/>
    <w:rsid w:val="002E5340"/>
    <w:rsid w:val="003008DA"/>
    <w:rsid w:val="0030552C"/>
    <w:rsid w:val="00320679"/>
    <w:rsid w:val="0034138A"/>
    <w:rsid w:val="00343E93"/>
    <w:rsid w:val="00347844"/>
    <w:rsid w:val="00351A1D"/>
    <w:rsid w:val="00367D86"/>
    <w:rsid w:val="00373716"/>
    <w:rsid w:val="003737AB"/>
    <w:rsid w:val="00373A63"/>
    <w:rsid w:val="003866E7"/>
    <w:rsid w:val="00393D9C"/>
    <w:rsid w:val="003A2E49"/>
    <w:rsid w:val="003A6E84"/>
    <w:rsid w:val="003D366C"/>
    <w:rsid w:val="00410FE5"/>
    <w:rsid w:val="0041186B"/>
    <w:rsid w:val="0041216F"/>
    <w:rsid w:val="0041718F"/>
    <w:rsid w:val="00433616"/>
    <w:rsid w:val="00443C20"/>
    <w:rsid w:val="00462C37"/>
    <w:rsid w:val="004662CF"/>
    <w:rsid w:val="004707BC"/>
    <w:rsid w:val="00472541"/>
    <w:rsid w:val="00474521"/>
    <w:rsid w:val="004752A6"/>
    <w:rsid w:val="00486343"/>
    <w:rsid w:val="00493A48"/>
    <w:rsid w:val="0049404B"/>
    <w:rsid w:val="004976B1"/>
    <w:rsid w:val="004A3F31"/>
    <w:rsid w:val="004B14FD"/>
    <w:rsid w:val="004B4CA1"/>
    <w:rsid w:val="004D08A7"/>
    <w:rsid w:val="004D1036"/>
    <w:rsid w:val="004D5A11"/>
    <w:rsid w:val="004D5E11"/>
    <w:rsid w:val="004D6069"/>
    <w:rsid w:val="004E7924"/>
    <w:rsid w:val="004F233A"/>
    <w:rsid w:val="004F3009"/>
    <w:rsid w:val="0051056F"/>
    <w:rsid w:val="00513DB4"/>
    <w:rsid w:val="0051453C"/>
    <w:rsid w:val="005145AC"/>
    <w:rsid w:val="00517CB8"/>
    <w:rsid w:val="0052647F"/>
    <w:rsid w:val="005307CA"/>
    <w:rsid w:val="00530DF7"/>
    <w:rsid w:val="00533706"/>
    <w:rsid w:val="00533CBB"/>
    <w:rsid w:val="00557A28"/>
    <w:rsid w:val="00564FAA"/>
    <w:rsid w:val="00566184"/>
    <w:rsid w:val="00582289"/>
    <w:rsid w:val="00591563"/>
    <w:rsid w:val="005B11B3"/>
    <w:rsid w:val="005C0375"/>
    <w:rsid w:val="005C687F"/>
    <w:rsid w:val="005C7130"/>
    <w:rsid w:val="005E0161"/>
    <w:rsid w:val="005E37D4"/>
    <w:rsid w:val="005E55AC"/>
    <w:rsid w:val="005E75EC"/>
    <w:rsid w:val="005F33F1"/>
    <w:rsid w:val="005F5B66"/>
    <w:rsid w:val="00625766"/>
    <w:rsid w:val="00633546"/>
    <w:rsid w:val="00642699"/>
    <w:rsid w:val="006427AA"/>
    <w:rsid w:val="00646A3E"/>
    <w:rsid w:val="006471CE"/>
    <w:rsid w:val="006540A9"/>
    <w:rsid w:val="00670E28"/>
    <w:rsid w:val="00670F48"/>
    <w:rsid w:val="0067396E"/>
    <w:rsid w:val="006741C8"/>
    <w:rsid w:val="00674F94"/>
    <w:rsid w:val="006855EB"/>
    <w:rsid w:val="00693747"/>
    <w:rsid w:val="0069521E"/>
    <w:rsid w:val="006A25AE"/>
    <w:rsid w:val="006B38C6"/>
    <w:rsid w:val="006B49CC"/>
    <w:rsid w:val="006C1DB7"/>
    <w:rsid w:val="006C2B02"/>
    <w:rsid w:val="006D5DBD"/>
    <w:rsid w:val="006E18EF"/>
    <w:rsid w:val="006E65C8"/>
    <w:rsid w:val="006E7733"/>
    <w:rsid w:val="006F0BA7"/>
    <w:rsid w:val="006F1B85"/>
    <w:rsid w:val="00700440"/>
    <w:rsid w:val="00701ADE"/>
    <w:rsid w:val="00707D7C"/>
    <w:rsid w:val="00713E29"/>
    <w:rsid w:val="00715209"/>
    <w:rsid w:val="007370B1"/>
    <w:rsid w:val="00741068"/>
    <w:rsid w:val="00744C32"/>
    <w:rsid w:val="00746273"/>
    <w:rsid w:val="00747B7B"/>
    <w:rsid w:val="00760A15"/>
    <w:rsid w:val="007669AA"/>
    <w:rsid w:val="0079330B"/>
    <w:rsid w:val="0079375C"/>
    <w:rsid w:val="007A1522"/>
    <w:rsid w:val="007A2D68"/>
    <w:rsid w:val="007B2E98"/>
    <w:rsid w:val="007B6217"/>
    <w:rsid w:val="007D31BD"/>
    <w:rsid w:val="007F3152"/>
    <w:rsid w:val="007F520A"/>
    <w:rsid w:val="007F6F29"/>
    <w:rsid w:val="00801FDA"/>
    <w:rsid w:val="008033B8"/>
    <w:rsid w:val="0080448F"/>
    <w:rsid w:val="008110F0"/>
    <w:rsid w:val="00815A50"/>
    <w:rsid w:val="008215E6"/>
    <w:rsid w:val="00830211"/>
    <w:rsid w:val="00830375"/>
    <w:rsid w:val="00835930"/>
    <w:rsid w:val="00836C11"/>
    <w:rsid w:val="00836F93"/>
    <w:rsid w:val="008370D4"/>
    <w:rsid w:val="008415CB"/>
    <w:rsid w:val="0084347E"/>
    <w:rsid w:val="008534C1"/>
    <w:rsid w:val="00853CDC"/>
    <w:rsid w:val="00855D08"/>
    <w:rsid w:val="0086566D"/>
    <w:rsid w:val="00885C6C"/>
    <w:rsid w:val="00887942"/>
    <w:rsid w:val="00897E3C"/>
    <w:rsid w:val="008B52E9"/>
    <w:rsid w:val="008B61B2"/>
    <w:rsid w:val="008C2053"/>
    <w:rsid w:val="008C3DC4"/>
    <w:rsid w:val="008D2B0D"/>
    <w:rsid w:val="008E3218"/>
    <w:rsid w:val="008F63EB"/>
    <w:rsid w:val="0090060E"/>
    <w:rsid w:val="00901001"/>
    <w:rsid w:val="00904471"/>
    <w:rsid w:val="00910AD8"/>
    <w:rsid w:val="0091221C"/>
    <w:rsid w:val="009122C3"/>
    <w:rsid w:val="00915F25"/>
    <w:rsid w:val="00916C35"/>
    <w:rsid w:val="00920E52"/>
    <w:rsid w:val="0092141A"/>
    <w:rsid w:val="009258E9"/>
    <w:rsid w:val="00930D5C"/>
    <w:rsid w:val="00932C7A"/>
    <w:rsid w:val="0093382B"/>
    <w:rsid w:val="009369FE"/>
    <w:rsid w:val="00942C9E"/>
    <w:rsid w:val="0094327E"/>
    <w:rsid w:val="00945F7E"/>
    <w:rsid w:val="0095272F"/>
    <w:rsid w:val="0095761C"/>
    <w:rsid w:val="00960B52"/>
    <w:rsid w:val="00972368"/>
    <w:rsid w:val="00982B16"/>
    <w:rsid w:val="00983754"/>
    <w:rsid w:val="009845E3"/>
    <w:rsid w:val="00985E72"/>
    <w:rsid w:val="00987205"/>
    <w:rsid w:val="00987986"/>
    <w:rsid w:val="009931A5"/>
    <w:rsid w:val="00995E03"/>
    <w:rsid w:val="009A1412"/>
    <w:rsid w:val="009A28CA"/>
    <w:rsid w:val="009A3919"/>
    <w:rsid w:val="009A7B82"/>
    <w:rsid w:val="009C12D2"/>
    <w:rsid w:val="009C1566"/>
    <w:rsid w:val="009C353B"/>
    <w:rsid w:val="009C5929"/>
    <w:rsid w:val="009D1893"/>
    <w:rsid w:val="009D40F0"/>
    <w:rsid w:val="009D5C78"/>
    <w:rsid w:val="009D6412"/>
    <w:rsid w:val="009E03FB"/>
    <w:rsid w:val="009E16BF"/>
    <w:rsid w:val="009F2366"/>
    <w:rsid w:val="00A0021A"/>
    <w:rsid w:val="00A01199"/>
    <w:rsid w:val="00A05150"/>
    <w:rsid w:val="00A05965"/>
    <w:rsid w:val="00A10EC0"/>
    <w:rsid w:val="00A13DFC"/>
    <w:rsid w:val="00A149DB"/>
    <w:rsid w:val="00A20422"/>
    <w:rsid w:val="00A21391"/>
    <w:rsid w:val="00A21D04"/>
    <w:rsid w:val="00A2397C"/>
    <w:rsid w:val="00A32687"/>
    <w:rsid w:val="00A32C80"/>
    <w:rsid w:val="00A379E9"/>
    <w:rsid w:val="00A37E23"/>
    <w:rsid w:val="00A42236"/>
    <w:rsid w:val="00A44795"/>
    <w:rsid w:val="00A44908"/>
    <w:rsid w:val="00A452DF"/>
    <w:rsid w:val="00A4579C"/>
    <w:rsid w:val="00A45AF5"/>
    <w:rsid w:val="00A52EDC"/>
    <w:rsid w:val="00A61B6D"/>
    <w:rsid w:val="00A707BD"/>
    <w:rsid w:val="00A95B49"/>
    <w:rsid w:val="00AA13D0"/>
    <w:rsid w:val="00AA7C34"/>
    <w:rsid w:val="00AB09F8"/>
    <w:rsid w:val="00AC1ED2"/>
    <w:rsid w:val="00AC47F5"/>
    <w:rsid w:val="00AC6B4F"/>
    <w:rsid w:val="00AE694F"/>
    <w:rsid w:val="00AE7F48"/>
    <w:rsid w:val="00AF020A"/>
    <w:rsid w:val="00AF375A"/>
    <w:rsid w:val="00AF413C"/>
    <w:rsid w:val="00B128B3"/>
    <w:rsid w:val="00B160D8"/>
    <w:rsid w:val="00B20825"/>
    <w:rsid w:val="00B20870"/>
    <w:rsid w:val="00B2399B"/>
    <w:rsid w:val="00B245DE"/>
    <w:rsid w:val="00B32D24"/>
    <w:rsid w:val="00B43D1F"/>
    <w:rsid w:val="00B62871"/>
    <w:rsid w:val="00B63B5B"/>
    <w:rsid w:val="00B64ACD"/>
    <w:rsid w:val="00B7486B"/>
    <w:rsid w:val="00B761F8"/>
    <w:rsid w:val="00B76717"/>
    <w:rsid w:val="00B821CC"/>
    <w:rsid w:val="00B930BE"/>
    <w:rsid w:val="00BA02D0"/>
    <w:rsid w:val="00BA050C"/>
    <w:rsid w:val="00BA4E28"/>
    <w:rsid w:val="00BA69A5"/>
    <w:rsid w:val="00BB07B4"/>
    <w:rsid w:val="00BB7220"/>
    <w:rsid w:val="00BC3267"/>
    <w:rsid w:val="00BD2AF1"/>
    <w:rsid w:val="00BE0248"/>
    <w:rsid w:val="00BE111B"/>
    <w:rsid w:val="00BE5D99"/>
    <w:rsid w:val="00BF7DD2"/>
    <w:rsid w:val="00C02BBB"/>
    <w:rsid w:val="00C0473A"/>
    <w:rsid w:val="00C10BC8"/>
    <w:rsid w:val="00C30AB5"/>
    <w:rsid w:val="00C31D4D"/>
    <w:rsid w:val="00C33BBD"/>
    <w:rsid w:val="00C41901"/>
    <w:rsid w:val="00C455A3"/>
    <w:rsid w:val="00C47C55"/>
    <w:rsid w:val="00C522FC"/>
    <w:rsid w:val="00C55406"/>
    <w:rsid w:val="00C57AE9"/>
    <w:rsid w:val="00C6216E"/>
    <w:rsid w:val="00C71D84"/>
    <w:rsid w:val="00C74470"/>
    <w:rsid w:val="00C756EB"/>
    <w:rsid w:val="00C8029E"/>
    <w:rsid w:val="00C82705"/>
    <w:rsid w:val="00C84D82"/>
    <w:rsid w:val="00C90B11"/>
    <w:rsid w:val="00C920D4"/>
    <w:rsid w:val="00C949DB"/>
    <w:rsid w:val="00C9583C"/>
    <w:rsid w:val="00C967F2"/>
    <w:rsid w:val="00C96F0E"/>
    <w:rsid w:val="00CA46C0"/>
    <w:rsid w:val="00CB794B"/>
    <w:rsid w:val="00CC32D5"/>
    <w:rsid w:val="00CC5979"/>
    <w:rsid w:val="00CC609B"/>
    <w:rsid w:val="00CF1903"/>
    <w:rsid w:val="00D013F9"/>
    <w:rsid w:val="00D034EE"/>
    <w:rsid w:val="00D10040"/>
    <w:rsid w:val="00D12082"/>
    <w:rsid w:val="00D2366F"/>
    <w:rsid w:val="00D23B6E"/>
    <w:rsid w:val="00D35702"/>
    <w:rsid w:val="00D3673E"/>
    <w:rsid w:val="00D370AC"/>
    <w:rsid w:val="00D45171"/>
    <w:rsid w:val="00D6481C"/>
    <w:rsid w:val="00D64A0A"/>
    <w:rsid w:val="00D67FC1"/>
    <w:rsid w:val="00D7089C"/>
    <w:rsid w:val="00D74860"/>
    <w:rsid w:val="00D75043"/>
    <w:rsid w:val="00D82002"/>
    <w:rsid w:val="00D9632F"/>
    <w:rsid w:val="00DA418E"/>
    <w:rsid w:val="00DB523B"/>
    <w:rsid w:val="00DB6464"/>
    <w:rsid w:val="00DD1BC9"/>
    <w:rsid w:val="00DD2639"/>
    <w:rsid w:val="00DD4A7A"/>
    <w:rsid w:val="00DD63C3"/>
    <w:rsid w:val="00DE05DA"/>
    <w:rsid w:val="00DF213A"/>
    <w:rsid w:val="00DF39EE"/>
    <w:rsid w:val="00DF7957"/>
    <w:rsid w:val="00E033B0"/>
    <w:rsid w:val="00E03B11"/>
    <w:rsid w:val="00E12465"/>
    <w:rsid w:val="00E20832"/>
    <w:rsid w:val="00E248F6"/>
    <w:rsid w:val="00E30C15"/>
    <w:rsid w:val="00E34A36"/>
    <w:rsid w:val="00E4531F"/>
    <w:rsid w:val="00E46529"/>
    <w:rsid w:val="00E46633"/>
    <w:rsid w:val="00E55787"/>
    <w:rsid w:val="00E71D8A"/>
    <w:rsid w:val="00E724AC"/>
    <w:rsid w:val="00E778C3"/>
    <w:rsid w:val="00E8461C"/>
    <w:rsid w:val="00E86837"/>
    <w:rsid w:val="00E87137"/>
    <w:rsid w:val="00E877A7"/>
    <w:rsid w:val="00E9362A"/>
    <w:rsid w:val="00E94A84"/>
    <w:rsid w:val="00EB0B8E"/>
    <w:rsid w:val="00EB4F01"/>
    <w:rsid w:val="00ED6337"/>
    <w:rsid w:val="00EE0060"/>
    <w:rsid w:val="00EE5B6F"/>
    <w:rsid w:val="00EE5B8B"/>
    <w:rsid w:val="00EF6799"/>
    <w:rsid w:val="00F13B27"/>
    <w:rsid w:val="00F155C0"/>
    <w:rsid w:val="00F23D8A"/>
    <w:rsid w:val="00F263A3"/>
    <w:rsid w:val="00F27BB2"/>
    <w:rsid w:val="00F33F46"/>
    <w:rsid w:val="00F349A1"/>
    <w:rsid w:val="00F35CB5"/>
    <w:rsid w:val="00F407E3"/>
    <w:rsid w:val="00F470A4"/>
    <w:rsid w:val="00F47B3A"/>
    <w:rsid w:val="00F634B3"/>
    <w:rsid w:val="00F636C2"/>
    <w:rsid w:val="00F70C78"/>
    <w:rsid w:val="00F80740"/>
    <w:rsid w:val="00F822EF"/>
    <w:rsid w:val="00F84500"/>
    <w:rsid w:val="00F8766E"/>
    <w:rsid w:val="00F90EAE"/>
    <w:rsid w:val="00F92B7D"/>
    <w:rsid w:val="00FB4E0A"/>
    <w:rsid w:val="00FB5BAF"/>
    <w:rsid w:val="00FB74CB"/>
    <w:rsid w:val="00FC6DC2"/>
    <w:rsid w:val="00FD099B"/>
    <w:rsid w:val="00FD3553"/>
    <w:rsid w:val="00FE6D67"/>
    <w:rsid w:val="00FF6F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0D6044"/>
  <w15:chartTrackingRefBased/>
  <w15:docId w15:val="{BA1E4091-01EC-3541-9ABD-331AF13BB8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5C687F"/>
  </w:style>
  <w:style w:type="paragraph" w:styleId="Heading1">
    <w:name w:val="heading 1"/>
    <w:basedOn w:val="Normal"/>
    <w:next w:val="Normal"/>
    <w:link w:val="Heading1Char"/>
    <w:uiPriority w:val="9"/>
    <w:qFormat/>
    <w:rsid w:val="005307CA"/>
    <w:pPr>
      <w:outlineLvl w:val="0"/>
    </w:pPr>
    <w:rPr>
      <w:b/>
      <w:i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307CA"/>
    <w:pPr>
      <w:outlineLvl w:val="1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307CA"/>
    <w:rPr>
      <w:b/>
      <w:i/>
    </w:rPr>
  </w:style>
  <w:style w:type="character" w:customStyle="1" w:styleId="Heading2Char">
    <w:name w:val="Heading 2 Char"/>
    <w:basedOn w:val="DefaultParagraphFont"/>
    <w:link w:val="Heading2"/>
    <w:uiPriority w:val="9"/>
    <w:rsid w:val="005307CA"/>
    <w:rPr>
      <w:b/>
    </w:rPr>
  </w:style>
  <w:style w:type="paragraph" w:styleId="ListParagraph">
    <w:name w:val="List Paragraph"/>
    <w:basedOn w:val="Normal"/>
    <w:uiPriority w:val="34"/>
    <w:qFormat/>
    <w:rsid w:val="005C687F"/>
    <w:pPr>
      <w:ind w:left="720"/>
      <w:contextualSpacing/>
    </w:pPr>
  </w:style>
  <w:style w:type="table" w:styleId="TableGrid">
    <w:name w:val="Table Grid"/>
    <w:basedOn w:val="TableNormal"/>
    <w:uiPriority w:val="39"/>
    <w:rsid w:val="00707D7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D263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D263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D263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D263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D263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D2639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D2639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0873C4"/>
    <w:pPr>
      <w:jc w:val="center"/>
    </w:pPr>
    <w:rPr>
      <w:rFonts w:ascii="Arial" w:hAnsi="Arial"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873C4"/>
    <w:rPr>
      <w:rFonts w:ascii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0873C4"/>
    <w:rPr>
      <w:rFonts w:ascii="Arial" w:hAnsi="Arial"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873C4"/>
    <w:rPr>
      <w:rFonts w:ascii="Arial" w:hAnsi="Arial" w:cs="Arial"/>
      <w:noProof/>
    </w:rPr>
  </w:style>
  <w:style w:type="character" w:styleId="Hyperlink">
    <w:name w:val="Hyperlink"/>
    <w:basedOn w:val="DefaultParagraphFont"/>
    <w:uiPriority w:val="99"/>
    <w:unhideWhenUsed/>
    <w:rsid w:val="0053370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533706"/>
    <w:rPr>
      <w:color w:val="605E5C"/>
      <w:shd w:val="clear" w:color="auto" w:fill="E1DFDD"/>
    </w:rPr>
  </w:style>
  <w:style w:type="paragraph" w:customStyle="1" w:styleId="Default">
    <w:name w:val="Default"/>
    <w:rsid w:val="00670E28"/>
    <w:pPr>
      <w:autoSpaceDE w:val="0"/>
      <w:autoSpaceDN w:val="0"/>
      <w:adjustRightInd w:val="0"/>
    </w:pPr>
    <w:rPr>
      <w:rFonts w:ascii="Arial" w:hAnsi="Arial" w:cs="Arial"/>
      <w:color w:val="000000"/>
    </w:rPr>
  </w:style>
  <w:style w:type="paragraph" w:styleId="NoSpacing">
    <w:name w:val="No Spacing"/>
    <w:uiPriority w:val="1"/>
    <w:qFormat/>
    <w:rsid w:val="00746273"/>
  </w:style>
  <w:style w:type="paragraph" w:styleId="Header">
    <w:name w:val="header"/>
    <w:basedOn w:val="Normal"/>
    <w:link w:val="HeaderChar"/>
    <w:uiPriority w:val="99"/>
    <w:unhideWhenUsed/>
    <w:rsid w:val="00EE5B6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E5B6F"/>
  </w:style>
  <w:style w:type="paragraph" w:styleId="Footer">
    <w:name w:val="footer"/>
    <w:basedOn w:val="Normal"/>
    <w:link w:val="FooterChar"/>
    <w:uiPriority w:val="99"/>
    <w:unhideWhenUsed/>
    <w:rsid w:val="00EE5B6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E5B6F"/>
  </w:style>
  <w:style w:type="paragraph" w:styleId="TOCHeading">
    <w:name w:val="TOC Heading"/>
    <w:basedOn w:val="Heading1"/>
    <w:next w:val="Normal"/>
    <w:uiPriority w:val="39"/>
    <w:unhideWhenUsed/>
    <w:qFormat/>
    <w:rsid w:val="005307CA"/>
    <w:pPr>
      <w:keepNext/>
      <w:keepLines/>
      <w:spacing w:before="240" w:line="259" w:lineRule="auto"/>
      <w:outlineLvl w:val="9"/>
    </w:pPr>
    <w:rPr>
      <w:rFonts w:asciiTheme="majorHAnsi" w:eastAsiaTheme="majorEastAsia" w:hAnsiTheme="majorHAnsi" w:cstheme="majorBidi"/>
      <w:b w:val="0"/>
      <w:color w:val="2F5496" w:themeColor="accent1" w:themeShade="BF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4B14FD"/>
    <w:pPr>
      <w:tabs>
        <w:tab w:val="right" w:leader="dot" w:pos="10070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5307CA"/>
    <w:pPr>
      <w:spacing w:after="100"/>
      <w:ind w:left="240"/>
    </w:pPr>
  </w:style>
  <w:style w:type="paragraph" w:styleId="Revision">
    <w:name w:val="Revision"/>
    <w:hidden/>
    <w:uiPriority w:val="99"/>
    <w:semiHidden/>
    <w:rsid w:val="00AE694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30644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Arial">
      <a:maj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D8706C7-1435-425F-BCDF-F65DE87D0A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25</Pages>
  <Words>5991</Words>
  <Characters>34153</Characters>
  <Application>Microsoft Office Word</Application>
  <DocSecurity>0</DocSecurity>
  <Lines>284</Lines>
  <Paragraphs>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uke University Medical Center</Company>
  <LinksUpToDate>false</LinksUpToDate>
  <CharactersWithSpaces>400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ve Taylor, M.D.</dc:creator>
  <cp:keywords/>
  <dc:description/>
  <cp:lastModifiedBy>Me</cp:lastModifiedBy>
  <cp:revision>5</cp:revision>
  <cp:lastPrinted>2021-11-05T13:24:00Z</cp:lastPrinted>
  <dcterms:created xsi:type="dcterms:W3CDTF">2022-09-05T09:41:00Z</dcterms:created>
  <dcterms:modified xsi:type="dcterms:W3CDTF">2022-09-05T09:48:00Z</dcterms:modified>
</cp:coreProperties>
</file>